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859646906"/>
        <w:docPartObj>
          <w:docPartGallery w:val="Cover Pages"/>
          <w:docPartUnique/>
        </w:docPartObj>
      </w:sdtPr>
      <w:sdtEndPr>
        <w:rPr>
          <w:rFonts w:eastAsiaTheme="minorEastAsia" w:cs="Times New Roman (Body CS)"/>
          <w:b/>
          <w:sz w:val="28"/>
          <w:szCs w:val="22"/>
        </w:rPr>
      </w:sdtEndPr>
      <w:sdtContent>
        <w:p w14:paraId="50AC95D8" w14:textId="34297AC0" w:rsidR="0076581D" w:rsidRPr="0076581D" w:rsidRDefault="00DF4C6B" w:rsidP="003407F9">
          <w:pPr>
            <w:pStyle w:val="Title"/>
          </w:pPr>
          <w:r>
            <w:rPr>
              <w:noProof/>
              <w:lang w:eastAsia="en-AU"/>
            </w:rPr>
            <w:drawing>
              <wp:anchor distT="0" distB="0" distL="114300" distR="114300" simplePos="0" relativeHeight="251659264" behindDoc="1" locked="1" layoutInCell="1" allowOverlap="1" wp14:anchorId="292F4D69" wp14:editId="2E04EEF9">
                <wp:simplePos x="0" y="0"/>
                <wp:positionH relativeFrom="page">
                  <wp:posOffset>-28575</wp:posOffset>
                </wp:positionH>
                <wp:positionV relativeFrom="page">
                  <wp:posOffset>-123825</wp:posOffset>
                </wp:positionV>
                <wp:extent cx="7573645" cy="10820400"/>
                <wp:effectExtent l="0" t="0" r="8255" b="0"/>
                <wp:wrapNone/>
                <wp:docPr id="807424365" name="Picture 807424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3645" cy="10820400"/>
                        </a:xfrm>
                        <a:prstGeom prst="rect">
                          <a:avLst/>
                        </a:prstGeom>
                      </pic:spPr>
                    </pic:pic>
                  </a:graphicData>
                </a:graphic>
                <wp14:sizeRelH relativeFrom="page">
                  <wp14:pctWidth>0</wp14:pctWidth>
                </wp14:sizeRelH>
                <wp14:sizeRelV relativeFrom="page">
                  <wp14:pctHeight>0</wp14:pctHeight>
                </wp14:sizeRelV>
              </wp:anchor>
            </w:drawing>
          </w:r>
          <w:r w:rsidR="0076581D" w:rsidRPr="0076581D">
            <w:t xml:space="preserve">National </w:t>
          </w:r>
          <w:r w:rsidR="00F635E5" w:rsidRPr="0076581D">
            <w:t xml:space="preserve">Syphilis </w:t>
          </w:r>
          <w:r w:rsidR="00F635E5" w:rsidRPr="003407F9">
            <w:t>Surveillance</w:t>
          </w:r>
          <w:r w:rsidR="0076581D" w:rsidRPr="0076581D">
            <w:t xml:space="preserve"> </w:t>
          </w:r>
          <w:r w:rsidR="00F635E5" w:rsidRPr="0076581D">
            <w:t>and Monitoring Plan</w:t>
          </w:r>
        </w:p>
        <w:p w14:paraId="1CA5C564" w14:textId="77777777" w:rsidR="004D5B16" w:rsidRPr="00B95D15" w:rsidRDefault="00F635E5" w:rsidP="00B95D15">
          <w:pPr>
            <w:pStyle w:val="Date"/>
          </w:pPr>
          <w:r w:rsidRPr="00B95D15">
            <w:t>Version 1.0</w:t>
          </w:r>
        </w:p>
        <w:p w14:paraId="3384D851" w14:textId="77777777" w:rsidR="0047616C" w:rsidRPr="003407F9" w:rsidRDefault="00F635E5" w:rsidP="003407F9">
          <w:pPr>
            <w:pStyle w:val="Subtitle"/>
          </w:pPr>
          <w:r w:rsidRPr="003407F9">
            <w:t>Prepared in consultation with CDNA, BBVSS and NATSIHP</w:t>
          </w:r>
        </w:p>
      </w:sdtContent>
    </w:sdt>
    <w:p w14:paraId="0A6B7305" w14:textId="77777777" w:rsidR="00BD640A" w:rsidRPr="00EF1EFE" w:rsidRDefault="0047616C" w:rsidP="00EF1EFE">
      <w:r>
        <w:br w:type="page"/>
      </w:r>
    </w:p>
    <w:p w14:paraId="57284741" w14:textId="1B665CFF" w:rsidR="00F635E5" w:rsidRPr="00C14BF9" w:rsidRDefault="00F635E5" w:rsidP="00F872D0">
      <w:pPr>
        <w:pStyle w:val="Copyrightversotext"/>
      </w:pPr>
      <w:r w:rsidRPr="00C14BF9">
        <w:lastRenderedPageBreak/>
        <w:t xml:space="preserve">© Commonwealth of Australia as represented by the </w:t>
      </w:r>
      <w:r w:rsidR="00DF4C6B">
        <w:t xml:space="preserve">Interim </w:t>
      </w:r>
      <w:r w:rsidRPr="00C14BF9">
        <w:t>Australian Centre for Disease Control</w:t>
      </w:r>
    </w:p>
    <w:p w14:paraId="3F426A8C" w14:textId="2C2E8884" w:rsidR="00F635E5" w:rsidRPr="00C14BF9" w:rsidRDefault="00F635E5" w:rsidP="00F872D0">
      <w:pPr>
        <w:pStyle w:val="Copyrightversotext"/>
      </w:pPr>
      <w:r w:rsidRPr="00C14BF9">
        <w:t xml:space="preserve">Title: </w:t>
      </w:r>
      <w:r w:rsidR="00342B7C" w:rsidRPr="00342B7C">
        <w:t>National Syphilis Surveillance and Monitoring Plan</w:t>
      </w:r>
      <w:r w:rsidR="00342B7C">
        <w:t xml:space="preserve"> (version 1.0)</w:t>
      </w:r>
    </w:p>
    <w:p w14:paraId="41E42A25" w14:textId="77777777" w:rsidR="00F635E5" w:rsidRPr="00F872D0" w:rsidRDefault="00F635E5" w:rsidP="00F872D0">
      <w:pPr>
        <w:pStyle w:val="Copyrightversotext"/>
        <w:rPr>
          <w:rStyle w:val="Strong"/>
        </w:rPr>
      </w:pPr>
      <w:r w:rsidRPr="00F872D0">
        <w:rPr>
          <w:rStyle w:val="Strong"/>
        </w:rPr>
        <w:t>Creative Commons Licence</w:t>
      </w:r>
    </w:p>
    <w:p w14:paraId="69319DD6" w14:textId="77777777" w:rsidR="00F635E5" w:rsidRPr="00C14BF9" w:rsidRDefault="00F635E5" w:rsidP="00F635E5">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F811720" w14:textId="77777777" w:rsidR="00F635E5" w:rsidRPr="007E5BB7" w:rsidRDefault="00F635E5" w:rsidP="007E5BB7">
      <w:pPr>
        <w:pStyle w:val="Copyrightversotext"/>
        <w:rPr>
          <w:rStyle w:val="Strong"/>
        </w:rPr>
      </w:pPr>
      <w:r w:rsidRPr="007E5BB7">
        <w:rPr>
          <w:rStyle w:val="Strong"/>
        </w:rPr>
        <w:t>Restrictions</w:t>
      </w:r>
    </w:p>
    <w:p w14:paraId="0660EE2F" w14:textId="77777777" w:rsidR="00F635E5" w:rsidRPr="00C14BF9" w:rsidRDefault="00F635E5" w:rsidP="00F635E5">
      <w:pPr>
        <w:pStyle w:val="Copyrightversotext"/>
      </w:pPr>
      <w:r w:rsidRPr="00C14BF9">
        <w:t>The Licence may not give you all the permissions necessary for your intended use. For example, other rights (such as publicity, privacy and moral rights) may limit how you use the material found in this publication.</w:t>
      </w:r>
    </w:p>
    <w:p w14:paraId="4F9E4675" w14:textId="77777777" w:rsidR="00F635E5" w:rsidRPr="00C14BF9" w:rsidRDefault="00F635E5" w:rsidP="00F872D0">
      <w:pPr>
        <w:pStyle w:val="Copyrightversotext"/>
      </w:pPr>
      <w:r w:rsidRPr="00C14BF9">
        <w:t>The Licence does not cover, and there is no permission given for, use of any of the following material found in this publication:</w:t>
      </w:r>
    </w:p>
    <w:p w14:paraId="0601D7FD" w14:textId="3695E03F" w:rsidR="00F635E5" w:rsidRPr="00C14BF9" w:rsidRDefault="00F635E5" w:rsidP="00382757">
      <w:pPr>
        <w:pStyle w:val="Tablelistbullet"/>
      </w:pPr>
      <w:r w:rsidRPr="00C14BF9">
        <w:t>the Commonwealth Coat of Arms. (</w:t>
      </w:r>
      <w:r w:rsidR="00D22BF7">
        <w:t>B</w:t>
      </w:r>
      <w:r w:rsidRPr="00C14BF9">
        <w:t xml:space="preserve">y way of information, the terms under which the Coat of Arms may be used can be found on the Department of </w:t>
      </w:r>
      <w:r w:rsidR="00D22BF7">
        <w:t xml:space="preserve">the </w:t>
      </w:r>
      <w:r w:rsidRPr="00C14BF9">
        <w:t>Prime Minister and Cabinet website</w:t>
      </w:r>
    </w:p>
    <w:p w14:paraId="0FC7C474" w14:textId="77777777" w:rsidR="00F635E5" w:rsidRPr="00C14BF9" w:rsidRDefault="00F635E5" w:rsidP="00382757">
      <w:pPr>
        <w:pStyle w:val="Tablelistbullet"/>
      </w:pPr>
      <w:r w:rsidRPr="00C14BF9">
        <w:t xml:space="preserve">any logos and </w:t>
      </w:r>
      <w:proofErr w:type="gramStart"/>
      <w:r w:rsidRPr="00C14BF9">
        <w:t>trademarks;</w:t>
      </w:r>
      <w:proofErr w:type="gramEnd"/>
    </w:p>
    <w:p w14:paraId="7DC84AD0" w14:textId="77777777" w:rsidR="00F635E5" w:rsidRPr="00C14BF9" w:rsidRDefault="00F635E5" w:rsidP="00382757">
      <w:pPr>
        <w:pStyle w:val="Tablelistbullet"/>
      </w:pPr>
      <w:r w:rsidRPr="00C14BF9">
        <w:t xml:space="preserve">any photographs and </w:t>
      </w:r>
      <w:proofErr w:type="gramStart"/>
      <w:r w:rsidRPr="00C14BF9">
        <w:t>images;</w:t>
      </w:r>
      <w:proofErr w:type="gramEnd"/>
    </w:p>
    <w:p w14:paraId="07EB0201" w14:textId="77777777" w:rsidR="00F635E5" w:rsidRPr="00C14BF9" w:rsidRDefault="00F635E5" w:rsidP="00382757">
      <w:pPr>
        <w:pStyle w:val="Tablelistbullet"/>
      </w:pPr>
      <w:r w:rsidRPr="00C14BF9">
        <w:t>any signatures; and</w:t>
      </w:r>
    </w:p>
    <w:p w14:paraId="5DB89E54" w14:textId="4F6FD9CE" w:rsidR="00F635E5" w:rsidRPr="00C14BF9" w:rsidRDefault="00F635E5" w:rsidP="00382757">
      <w:pPr>
        <w:pStyle w:val="Tablelistbullet"/>
      </w:pPr>
      <w:r w:rsidRPr="00C14BF9">
        <w:t xml:space="preserve">any material belonging to third parties. The </w:t>
      </w:r>
      <w:proofErr w:type="gramStart"/>
      <w:r w:rsidRPr="00C14BF9">
        <w:t>third party</w:t>
      </w:r>
      <w:proofErr w:type="gramEnd"/>
      <w:r w:rsidRPr="00C14BF9">
        <w:t xml:space="preserve"> elements must be included here or have a footnote reference throughout the document showing where they are</w:t>
      </w:r>
      <w:r w:rsidR="00D22BF7">
        <w:t>.</w:t>
      </w:r>
    </w:p>
    <w:p w14:paraId="0E9EDEAD" w14:textId="77777777" w:rsidR="00F635E5" w:rsidRPr="007E5BB7" w:rsidRDefault="00F635E5" w:rsidP="007E5BB7">
      <w:pPr>
        <w:pStyle w:val="Copyrightversotext"/>
        <w:rPr>
          <w:rStyle w:val="Strong"/>
        </w:rPr>
      </w:pPr>
      <w:r w:rsidRPr="007E5BB7">
        <w:rPr>
          <w:rStyle w:val="Strong"/>
        </w:rPr>
        <w:t>Attribution</w:t>
      </w:r>
    </w:p>
    <w:p w14:paraId="7FD1445F" w14:textId="77777777" w:rsidR="00F635E5" w:rsidRPr="00C14BF9" w:rsidRDefault="00F635E5" w:rsidP="00F635E5">
      <w:pPr>
        <w:pStyle w:val="Copyrightversotext"/>
      </w:pPr>
      <w:r w:rsidRPr="00C14BF9">
        <w:t xml:space="preserve">Without limiting your obligations under the Licence, the Department of Health and Aged Care requests that you attribute this publication in your work. Any reasonable form of words may be used </w:t>
      </w:r>
      <w:proofErr w:type="gramStart"/>
      <w:r w:rsidRPr="00C14BF9">
        <w:t>provided that</w:t>
      </w:r>
      <w:proofErr w:type="gramEnd"/>
      <w:r w:rsidRPr="00C14BF9">
        <w:t xml:space="preserve"> you:</w:t>
      </w:r>
    </w:p>
    <w:p w14:paraId="1A38F330" w14:textId="77777777" w:rsidR="00F635E5" w:rsidRPr="00C14BF9" w:rsidRDefault="00F635E5" w:rsidP="00382757">
      <w:pPr>
        <w:pStyle w:val="Tablelistbullet"/>
      </w:pPr>
      <w:r w:rsidRPr="00C14BF9">
        <w:t xml:space="preserve">include a reference to this publication and </w:t>
      </w:r>
      <w:proofErr w:type="gramStart"/>
      <w:r w:rsidRPr="00C14BF9">
        <w:t>where</w:t>
      </w:r>
      <w:proofErr w:type="gramEnd"/>
      <w:r w:rsidRPr="00C14BF9">
        <w:t xml:space="preserve">, practicable, the relevant page </w:t>
      </w:r>
      <w:proofErr w:type="gramStart"/>
      <w:r w:rsidRPr="00C14BF9">
        <w:t>numbers;</w:t>
      </w:r>
      <w:proofErr w:type="gramEnd"/>
    </w:p>
    <w:p w14:paraId="15D649E3" w14:textId="77777777" w:rsidR="00F635E5" w:rsidRPr="00C14BF9" w:rsidRDefault="00F635E5" w:rsidP="00382757">
      <w:pPr>
        <w:pStyle w:val="Tablelistbullet"/>
      </w:pPr>
      <w:r w:rsidRPr="00C14BF9">
        <w:t xml:space="preserve">make it clear that you have permission to use the material under the Creative Commons Attribution 4.0 International Public </w:t>
      </w:r>
      <w:proofErr w:type="gramStart"/>
      <w:r w:rsidRPr="00C14BF9">
        <w:t>License;</w:t>
      </w:r>
      <w:proofErr w:type="gramEnd"/>
    </w:p>
    <w:p w14:paraId="58DD4DF3" w14:textId="77777777" w:rsidR="00F635E5" w:rsidRPr="00C14BF9" w:rsidRDefault="00F635E5" w:rsidP="00382757">
      <w:pPr>
        <w:pStyle w:val="Tablelistbullet"/>
      </w:pPr>
      <w:r w:rsidRPr="00C14BF9">
        <w:t xml:space="preserve">make it clear </w:t>
      </w:r>
      <w:proofErr w:type="gramStart"/>
      <w:r w:rsidRPr="00C14BF9">
        <w:t>whether or not</w:t>
      </w:r>
      <w:proofErr w:type="gramEnd"/>
      <w:r w:rsidRPr="00C14BF9">
        <w:t xml:space="preserve"> you have changed the material used from this </w:t>
      </w:r>
      <w:proofErr w:type="gramStart"/>
      <w:r w:rsidRPr="00C14BF9">
        <w:t>publication;</w:t>
      </w:r>
      <w:proofErr w:type="gramEnd"/>
    </w:p>
    <w:p w14:paraId="3D043DDE" w14:textId="3B1F054A" w:rsidR="00F635E5" w:rsidRPr="00C14BF9" w:rsidRDefault="00F635E5" w:rsidP="00382757">
      <w:pPr>
        <w:pStyle w:val="Tablelistbullet"/>
      </w:pPr>
      <w:r w:rsidRPr="00C14BF9">
        <w:t xml:space="preserve">include a copyright notice in relation to the material used. In the case of no change to the material, the words “© </w:t>
      </w:r>
      <w:r w:rsidRPr="00342B7C">
        <w:t>Commonwealth of Australia (Australian Centre for Disease Control) 20</w:t>
      </w:r>
      <w:r w:rsidR="00342B7C" w:rsidRPr="00342B7C">
        <w:t>25</w:t>
      </w:r>
      <w:r w:rsidRPr="00342B7C">
        <w:t>” may be used. In</w:t>
      </w:r>
      <w:r w:rsidRPr="00C14BF9">
        <w:t xml:space="preserve"> the case where the material has been changed or adapted, the words: “Based on Commonwealth of Australia (Australian Centre for Disease Control) material” may be used; and</w:t>
      </w:r>
    </w:p>
    <w:p w14:paraId="66C63846" w14:textId="77777777" w:rsidR="00F635E5" w:rsidRPr="00C14BF9" w:rsidRDefault="00F635E5" w:rsidP="00382757">
      <w:pPr>
        <w:pStyle w:val="Tablelistbullet"/>
      </w:pPr>
      <w:r w:rsidRPr="00C14BF9">
        <w:t>do not suggest that the Australian Centre for Disease Control endorses you or your use of the material.</w:t>
      </w:r>
    </w:p>
    <w:p w14:paraId="5D69D255" w14:textId="77777777" w:rsidR="00F635E5" w:rsidRPr="007E5BB7" w:rsidRDefault="00F635E5" w:rsidP="007E5BB7">
      <w:pPr>
        <w:pStyle w:val="Copyrightversotext"/>
        <w:rPr>
          <w:rStyle w:val="Strong"/>
        </w:rPr>
      </w:pPr>
      <w:r w:rsidRPr="007E5BB7">
        <w:rPr>
          <w:rStyle w:val="Strong"/>
        </w:rPr>
        <w:t>Enquiries</w:t>
      </w:r>
    </w:p>
    <w:p w14:paraId="3FB6FF37" w14:textId="77777777" w:rsidR="00F635E5" w:rsidRDefault="00F635E5" w:rsidP="00F635E5">
      <w:pPr>
        <w:pStyle w:val="Copyrightversotext"/>
      </w:pPr>
      <w:r w:rsidRPr="00C14BF9">
        <w:t xml:space="preserve">Enquiries regarding any other use of this publication should be addressed to the Branch Manager, Communication Branch, Australian Centre for Disease Control, GPO Box 9848, Canberra ACT 2601, or via e-mail to </w:t>
      </w:r>
      <w:hyperlink r:id="rId12" w:history="1">
        <w:r w:rsidRPr="00C14BF9">
          <w:rPr>
            <w:rStyle w:val="Hyperlink"/>
          </w:rPr>
          <w:t>copyright@health.gov.au</w:t>
        </w:r>
      </w:hyperlink>
    </w:p>
    <w:p w14:paraId="6A69AFE1" w14:textId="77777777" w:rsidR="00C14BF9" w:rsidRPr="00EE14BE" w:rsidRDefault="00C14BF9" w:rsidP="00EE14BE">
      <w:r>
        <w:br w:type="page"/>
      </w:r>
    </w:p>
    <w:sdt>
      <w:sdtPr>
        <w:id w:val="-294442415"/>
        <w:docPartObj>
          <w:docPartGallery w:val="Table of Contents"/>
          <w:docPartUnique/>
        </w:docPartObj>
      </w:sdtPr>
      <w:sdtEndPr>
        <w:rPr>
          <w:rFonts w:ascii="Arial" w:eastAsiaTheme="minorEastAsia" w:hAnsi="Arial" w:cstheme="minorBidi"/>
          <w:b w:val="0"/>
          <w:bCs w:val="0"/>
          <w:noProof/>
          <w:color w:val="auto"/>
          <w:kern w:val="2"/>
          <w:sz w:val="22"/>
          <w:szCs w:val="24"/>
          <w:lang w:val="en-AU"/>
          <w14:ligatures w14:val="standardContextual"/>
        </w:rPr>
      </w:sdtEndPr>
      <w:sdtContent>
        <w:p w14:paraId="738D2ED7" w14:textId="77777777" w:rsidR="00F40769" w:rsidRPr="0041406C" w:rsidRDefault="00F40769">
          <w:pPr>
            <w:pStyle w:val="TOCHeading"/>
          </w:pPr>
          <w:r w:rsidRPr="0041406C">
            <w:t>Table of Contents</w:t>
          </w:r>
        </w:p>
        <w:p w14:paraId="2981FE74" w14:textId="0E479305" w:rsidR="00F872D0" w:rsidRPr="00F872D0" w:rsidRDefault="00F40769" w:rsidP="00F872D0">
          <w:pPr>
            <w:pStyle w:val="TOC1"/>
          </w:pPr>
          <w:r w:rsidRPr="007E5BB7">
            <w:fldChar w:fldCharType="begin"/>
          </w:r>
          <w:r w:rsidRPr="007E5BB7">
            <w:instrText xml:space="preserve"> TOC \o "1-3" \h \z \u </w:instrText>
          </w:r>
          <w:r w:rsidRPr="007E5BB7">
            <w:fldChar w:fldCharType="separate"/>
          </w:r>
          <w:hyperlink w:anchor="_Toc212568376" w:history="1">
            <w:r w:rsidR="00F872D0" w:rsidRPr="00A4645A">
              <w:rPr>
                <w:rStyle w:val="Hyperlink"/>
              </w:rPr>
              <w:t>Overview</w:t>
            </w:r>
            <w:r w:rsidR="00F872D0">
              <w:rPr>
                <w:webHidden/>
              </w:rPr>
              <w:tab/>
            </w:r>
            <w:r w:rsidR="00F872D0">
              <w:rPr>
                <w:webHidden/>
              </w:rPr>
              <w:fldChar w:fldCharType="begin"/>
            </w:r>
            <w:r w:rsidR="00F872D0">
              <w:rPr>
                <w:webHidden/>
              </w:rPr>
              <w:instrText xml:space="preserve"> PAGEREF _Toc212568376 \h </w:instrText>
            </w:r>
            <w:r w:rsidR="00F872D0">
              <w:rPr>
                <w:webHidden/>
              </w:rPr>
            </w:r>
            <w:r w:rsidR="00F872D0">
              <w:rPr>
                <w:webHidden/>
              </w:rPr>
              <w:fldChar w:fldCharType="separate"/>
            </w:r>
            <w:r w:rsidR="00B95D15">
              <w:rPr>
                <w:webHidden/>
              </w:rPr>
              <w:t>6</w:t>
            </w:r>
            <w:r w:rsidR="00F872D0">
              <w:rPr>
                <w:webHidden/>
              </w:rPr>
              <w:fldChar w:fldCharType="end"/>
            </w:r>
          </w:hyperlink>
        </w:p>
        <w:p w14:paraId="7B0B8340" w14:textId="13E6ED08" w:rsidR="00F872D0" w:rsidRPr="00F872D0" w:rsidRDefault="00F872D0" w:rsidP="00F872D0">
          <w:pPr>
            <w:pStyle w:val="TOC2"/>
          </w:pPr>
          <w:hyperlink w:anchor="_Toc212568377" w:history="1">
            <w:r w:rsidRPr="00A4645A">
              <w:rPr>
                <w:rStyle w:val="Hyperlink"/>
              </w:rPr>
              <w:t>Purpose</w:t>
            </w:r>
            <w:r>
              <w:rPr>
                <w:webHidden/>
              </w:rPr>
              <w:tab/>
            </w:r>
            <w:r>
              <w:rPr>
                <w:webHidden/>
              </w:rPr>
              <w:fldChar w:fldCharType="begin"/>
            </w:r>
            <w:r>
              <w:rPr>
                <w:webHidden/>
              </w:rPr>
              <w:instrText xml:space="preserve"> PAGEREF _Toc212568377 \h </w:instrText>
            </w:r>
            <w:r>
              <w:rPr>
                <w:webHidden/>
              </w:rPr>
            </w:r>
            <w:r>
              <w:rPr>
                <w:webHidden/>
              </w:rPr>
              <w:fldChar w:fldCharType="separate"/>
            </w:r>
            <w:r w:rsidR="00B95D15">
              <w:rPr>
                <w:webHidden/>
              </w:rPr>
              <w:t>6</w:t>
            </w:r>
            <w:r>
              <w:rPr>
                <w:webHidden/>
              </w:rPr>
              <w:fldChar w:fldCharType="end"/>
            </w:r>
          </w:hyperlink>
        </w:p>
        <w:p w14:paraId="03B729A9" w14:textId="703BDCC5" w:rsidR="00F872D0" w:rsidRPr="00F872D0" w:rsidRDefault="00F872D0" w:rsidP="00F872D0">
          <w:pPr>
            <w:pStyle w:val="TOC2"/>
          </w:pPr>
          <w:hyperlink w:anchor="_Toc212568378" w:history="1">
            <w:r w:rsidRPr="00A4645A">
              <w:rPr>
                <w:rStyle w:val="Hyperlink"/>
              </w:rPr>
              <w:t>Development of future indicators</w:t>
            </w:r>
            <w:r>
              <w:rPr>
                <w:webHidden/>
              </w:rPr>
              <w:tab/>
            </w:r>
            <w:r>
              <w:rPr>
                <w:webHidden/>
              </w:rPr>
              <w:fldChar w:fldCharType="begin"/>
            </w:r>
            <w:r>
              <w:rPr>
                <w:webHidden/>
              </w:rPr>
              <w:instrText xml:space="preserve"> PAGEREF _Toc212568378 \h </w:instrText>
            </w:r>
            <w:r>
              <w:rPr>
                <w:webHidden/>
              </w:rPr>
            </w:r>
            <w:r>
              <w:rPr>
                <w:webHidden/>
              </w:rPr>
              <w:fldChar w:fldCharType="separate"/>
            </w:r>
            <w:r w:rsidR="00B95D15">
              <w:rPr>
                <w:webHidden/>
              </w:rPr>
              <w:t>7</w:t>
            </w:r>
            <w:r>
              <w:rPr>
                <w:webHidden/>
              </w:rPr>
              <w:fldChar w:fldCharType="end"/>
            </w:r>
          </w:hyperlink>
        </w:p>
        <w:p w14:paraId="24C5F22B" w14:textId="3C61F45A" w:rsidR="00F872D0" w:rsidRPr="00F872D0" w:rsidRDefault="00F872D0" w:rsidP="00F872D0">
          <w:pPr>
            <w:pStyle w:val="TOC2"/>
          </w:pPr>
          <w:hyperlink w:anchor="_Toc212568379" w:history="1">
            <w:r w:rsidRPr="00A4645A">
              <w:rPr>
                <w:rStyle w:val="Hyperlink"/>
              </w:rPr>
              <w:t>Specific populations</w:t>
            </w:r>
            <w:r>
              <w:rPr>
                <w:webHidden/>
              </w:rPr>
              <w:tab/>
            </w:r>
            <w:r>
              <w:rPr>
                <w:webHidden/>
              </w:rPr>
              <w:fldChar w:fldCharType="begin"/>
            </w:r>
            <w:r>
              <w:rPr>
                <w:webHidden/>
              </w:rPr>
              <w:instrText xml:space="preserve"> PAGEREF _Toc212568379 \h </w:instrText>
            </w:r>
            <w:r>
              <w:rPr>
                <w:webHidden/>
              </w:rPr>
            </w:r>
            <w:r>
              <w:rPr>
                <w:webHidden/>
              </w:rPr>
              <w:fldChar w:fldCharType="separate"/>
            </w:r>
            <w:r w:rsidR="00B95D15">
              <w:rPr>
                <w:webHidden/>
              </w:rPr>
              <w:t>7</w:t>
            </w:r>
            <w:r>
              <w:rPr>
                <w:webHidden/>
              </w:rPr>
              <w:fldChar w:fldCharType="end"/>
            </w:r>
          </w:hyperlink>
        </w:p>
        <w:p w14:paraId="58E810D2" w14:textId="1F94ED33" w:rsidR="00F872D0" w:rsidRPr="00F872D0" w:rsidRDefault="00F872D0" w:rsidP="00F872D0">
          <w:pPr>
            <w:pStyle w:val="TOC2"/>
          </w:pPr>
          <w:hyperlink w:anchor="_Toc212568380" w:history="1">
            <w:r w:rsidRPr="00A4645A">
              <w:rPr>
                <w:rStyle w:val="Hyperlink"/>
              </w:rPr>
              <w:t>Reporting</w:t>
            </w:r>
            <w:r>
              <w:rPr>
                <w:webHidden/>
              </w:rPr>
              <w:tab/>
            </w:r>
            <w:r>
              <w:rPr>
                <w:webHidden/>
              </w:rPr>
              <w:fldChar w:fldCharType="begin"/>
            </w:r>
            <w:r>
              <w:rPr>
                <w:webHidden/>
              </w:rPr>
              <w:instrText xml:space="preserve"> PAGEREF _Toc212568380 \h </w:instrText>
            </w:r>
            <w:r>
              <w:rPr>
                <w:webHidden/>
              </w:rPr>
            </w:r>
            <w:r>
              <w:rPr>
                <w:webHidden/>
              </w:rPr>
              <w:fldChar w:fldCharType="separate"/>
            </w:r>
            <w:r w:rsidR="00B95D15">
              <w:rPr>
                <w:webHidden/>
              </w:rPr>
              <w:t>7</w:t>
            </w:r>
            <w:r>
              <w:rPr>
                <w:webHidden/>
              </w:rPr>
              <w:fldChar w:fldCharType="end"/>
            </w:r>
          </w:hyperlink>
        </w:p>
        <w:p w14:paraId="59DA20C7" w14:textId="088D635C" w:rsidR="00F872D0" w:rsidRPr="00F872D0" w:rsidRDefault="00F872D0" w:rsidP="00F872D0">
          <w:pPr>
            <w:pStyle w:val="TOC2"/>
          </w:pPr>
          <w:hyperlink w:anchor="_Toc212568381" w:history="1">
            <w:r w:rsidRPr="00A4645A">
              <w:rPr>
                <w:rStyle w:val="Hyperlink"/>
              </w:rPr>
              <w:t>Review</w:t>
            </w:r>
            <w:r>
              <w:rPr>
                <w:webHidden/>
              </w:rPr>
              <w:tab/>
            </w:r>
            <w:r>
              <w:rPr>
                <w:webHidden/>
              </w:rPr>
              <w:fldChar w:fldCharType="begin"/>
            </w:r>
            <w:r>
              <w:rPr>
                <w:webHidden/>
              </w:rPr>
              <w:instrText xml:space="preserve"> PAGEREF _Toc212568381 \h </w:instrText>
            </w:r>
            <w:r>
              <w:rPr>
                <w:webHidden/>
              </w:rPr>
            </w:r>
            <w:r>
              <w:rPr>
                <w:webHidden/>
              </w:rPr>
              <w:fldChar w:fldCharType="separate"/>
            </w:r>
            <w:r w:rsidR="00B95D15">
              <w:rPr>
                <w:webHidden/>
              </w:rPr>
              <w:t>8</w:t>
            </w:r>
            <w:r>
              <w:rPr>
                <w:webHidden/>
              </w:rPr>
              <w:fldChar w:fldCharType="end"/>
            </w:r>
          </w:hyperlink>
        </w:p>
        <w:p w14:paraId="20285FFE" w14:textId="55F74B41" w:rsidR="00F872D0" w:rsidRPr="00F872D0" w:rsidRDefault="00F872D0" w:rsidP="00F872D0">
          <w:pPr>
            <w:pStyle w:val="TOC2"/>
          </w:pPr>
          <w:hyperlink w:anchor="_Toc212568382" w:history="1">
            <w:r w:rsidRPr="00A4645A">
              <w:rPr>
                <w:rStyle w:val="Hyperlink"/>
              </w:rPr>
              <w:t>Governance and implementation</w:t>
            </w:r>
            <w:r>
              <w:rPr>
                <w:webHidden/>
              </w:rPr>
              <w:tab/>
            </w:r>
            <w:r>
              <w:rPr>
                <w:webHidden/>
              </w:rPr>
              <w:fldChar w:fldCharType="begin"/>
            </w:r>
            <w:r>
              <w:rPr>
                <w:webHidden/>
              </w:rPr>
              <w:instrText xml:space="preserve"> PAGEREF _Toc212568382 \h </w:instrText>
            </w:r>
            <w:r>
              <w:rPr>
                <w:webHidden/>
              </w:rPr>
            </w:r>
            <w:r>
              <w:rPr>
                <w:webHidden/>
              </w:rPr>
              <w:fldChar w:fldCharType="separate"/>
            </w:r>
            <w:r w:rsidR="00B95D15">
              <w:rPr>
                <w:webHidden/>
              </w:rPr>
              <w:t>8</w:t>
            </w:r>
            <w:r>
              <w:rPr>
                <w:webHidden/>
              </w:rPr>
              <w:fldChar w:fldCharType="end"/>
            </w:r>
          </w:hyperlink>
        </w:p>
        <w:p w14:paraId="47F743C0" w14:textId="55CCB4B7" w:rsidR="00F872D0" w:rsidRPr="00F872D0" w:rsidRDefault="00F872D0" w:rsidP="00F872D0">
          <w:pPr>
            <w:pStyle w:val="TOC2"/>
          </w:pPr>
          <w:hyperlink w:anchor="_Toc212568383" w:history="1">
            <w:r w:rsidRPr="00A4645A">
              <w:rPr>
                <w:rStyle w:val="Hyperlink"/>
              </w:rPr>
              <w:t>Abbreviations</w:t>
            </w:r>
            <w:r>
              <w:rPr>
                <w:webHidden/>
              </w:rPr>
              <w:tab/>
            </w:r>
            <w:r>
              <w:rPr>
                <w:webHidden/>
              </w:rPr>
              <w:fldChar w:fldCharType="begin"/>
            </w:r>
            <w:r>
              <w:rPr>
                <w:webHidden/>
              </w:rPr>
              <w:instrText xml:space="preserve"> PAGEREF _Toc212568383 \h </w:instrText>
            </w:r>
            <w:r>
              <w:rPr>
                <w:webHidden/>
              </w:rPr>
            </w:r>
            <w:r>
              <w:rPr>
                <w:webHidden/>
              </w:rPr>
              <w:fldChar w:fldCharType="separate"/>
            </w:r>
            <w:r w:rsidR="00B95D15">
              <w:rPr>
                <w:webHidden/>
              </w:rPr>
              <w:t>9</w:t>
            </w:r>
            <w:r>
              <w:rPr>
                <w:webHidden/>
              </w:rPr>
              <w:fldChar w:fldCharType="end"/>
            </w:r>
          </w:hyperlink>
        </w:p>
        <w:p w14:paraId="73EF0A98" w14:textId="3CB0897D" w:rsidR="00F872D0" w:rsidRPr="00F872D0" w:rsidRDefault="00F872D0" w:rsidP="00F872D0">
          <w:pPr>
            <w:pStyle w:val="TOC1"/>
          </w:pPr>
          <w:hyperlink w:anchor="_Toc212568384" w:history="1">
            <w:r w:rsidRPr="00A4645A">
              <w:rPr>
                <w:rStyle w:val="Hyperlink"/>
              </w:rPr>
              <w:t>National data sources</w:t>
            </w:r>
            <w:r>
              <w:rPr>
                <w:webHidden/>
              </w:rPr>
              <w:tab/>
            </w:r>
            <w:r>
              <w:rPr>
                <w:webHidden/>
              </w:rPr>
              <w:fldChar w:fldCharType="begin"/>
            </w:r>
            <w:r>
              <w:rPr>
                <w:webHidden/>
              </w:rPr>
              <w:instrText xml:space="preserve"> PAGEREF _Toc212568384 \h </w:instrText>
            </w:r>
            <w:r>
              <w:rPr>
                <w:webHidden/>
              </w:rPr>
            </w:r>
            <w:r>
              <w:rPr>
                <w:webHidden/>
              </w:rPr>
              <w:fldChar w:fldCharType="separate"/>
            </w:r>
            <w:r w:rsidR="00B95D15">
              <w:rPr>
                <w:webHidden/>
              </w:rPr>
              <w:t>11</w:t>
            </w:r>
            <w:r>
              <w:rPr>
                <w:webHidden/>
              </w:rPr>
              <w:fldChar w:fldCharType="end"/>
            </w:r>
          </w:hyperlink>
        </w:p>
        <w:p w14:paraId="34764E00" w14:textId="584E7C58" w:rsidR="00F872D0" w:rsidRPr="00F872D0" w:rsidRDefault="00F872D0" w:rsidP="00F872D0">
          <w:pPr>
            <w:pStyle w:val="TOC2"/>
          </w:pPr>
          <w:hyperlink w:anchor="_Toc212568385" w:history="1">
            <w:r w:rsidRPr="00A4645A">
              <w:rPr>
                <w:rStyle w:val="Hyperlink"/>
              </w:rPr>
              <w:t>National Notifiable Diseases Surveillance System</w:t>
            </w:r>
            <w:r>
              <w:rPr>
                <w:webHidden/>
              </w:rPr>
              <w:tab/>
            </w:r>
            <w:r>
              <w:rPr>
                <w:webHidden/>
              </w:rPr>
              <w:fldChar w:fldCharType="begin"/>
            </w:r>
            <w:r>
              <w:rPr>
                <w:webHidden/>
              </w:rPr>
              <w:instrText xml:space="preserve"> PAGEREF _Toc212568385 \h </w:instrText>
            </w:r>
            <w:r>
              <w:rPr>
                <w:webHidden/>
              </w:rPr>
            </w:r>
            <w:r>
              <w:rPr>
                <w:webHidden/>
              </w:rPr>
              <w:fldChar w:fldCharType="separate"/>
            </w:r>
            <w:r w:rsidR="00B95D15">
              <w:rPr>
                <w:webHidden/>
              </w:rPr>
              <w:t>11</w:t>
            </w:r>
            <w:r>
              <w:rPr>
                <w:webHidden/>
              </w:rPr>
              <w:fldChar w:fldCharType="end"/>
            </w:r>
          </w:hyperlink>
        </w:p>
        <w:p w14:paraId="399B1551" w14:textId="1D1C8C9F" w:rsidR="00F872D0" w:rsidRPr="00F872D0" w:rsidRDefault="00F872D0" w:rsidP="00F872D0">
          <w:pPr>
            <w:pStyle w:val="TOC2"/>
          </w:pPr>
          <w:hyperlink w:anchor="_Toc212568386" w:history="1">
            <w:r w:rsidRPr="00A4645A">
              <w:rPr>
                <w:rStyle w:val="Hyperlink"/>
              </w:rPr>
              <w:t>Australian Institute of Health and Welfare</w:t>
            </w:r>
            <w:r>
              <w:rPr>
                <w:webHidden/>
              </w:rPr>
              <w:tab/>
            </w:r>
            <w:r>
              <w:rPr>
                <w:webHidden/>
              </w:rPr>
              <w:fldChar w:fldCharType="begin"/>
            </w:r>
            <w:r>
              <w:rPr>
                <w:webHidden/>
              </w:rPr>
              <w:instrText xml:space="preserve"> PAGEREF _Toc212568386 \h </w:instrText>
            </w:r>
            <w:r>
              <w:rPr>
                <w:webHidden/>
              </w:rPr>
            </w:r>
            <w:r>
              <w:rPr>
                <w:webHidden/>
              </w:rPr>
              <w:fldChar w:fldCharType="separate"/>
            </w:r>
            <w:r w:rsidR="00B95D15">
              <w:rPr>
                <w:webHidden/>
              </w:rPr>
              <w:t>11</w:t>
            </w:r>
            <w:r>
              <w:rPr>
                <w:webHidden/>
              </w:rPr>
              <w:fldChar w:fldCharType="end"/>
            </w:r>
          </w:hyperlink>
        </w:p>
        <w:p w14:paraId="0D8D8A90" w14:textId="49DCA249" w:rsidR="00F872D0" w:rsidRPr="00F872D0" w:rsidRDefault="00F872D0" w:rsidP="00F872D0">
          <w:pPr>
            <w:pStyle w:val="TOC2"/>
          </w:pPr>
          <w:hyperlink w:anchor="_Toc212568387" w:history="1">
            <w:r w:rsidRPr="00A4645A">
              <w:rPr>
                <w:rStyle w:val="Hyperlink"/>
              </w:rPr>
              <w:t>Australian Bureau of Statistics</w:t>
            </w:r>
            <w:r>
              <w:rPr>
                <w:webHidden/>
              </w:rPr>
              <w:tab/>
            </w:r>
            <w:r>
              <w:rPr>
                <w:webHidden/>
              </w:rPr>
              <w:fldChar w:fldCharType="begin"/>
            </w:r>
            <w:r>
              <w:rPr>
                <w:webHidden/>
              </w:rPr>
              <w:instrText xml:space="preserve"> PAGEREF _Toc212568387 \h </w:instrText>
            </w:r>
            <w:r>
              <w:rPr>
                <w:webHidden/>
              </w:rPr>
            </w:r>
            <w:r>
              <w:rPr>
                <w:webHidden/>
              </w:rPr>
              <w:fldChar w:fldCharType="separate"/>
            </w:r>
            <w:r w:rsidR="00B95D15">
              <w:rPr>
                <w:webHidden/>
              </w:rPr>
              <w:t>11</w:t>
            </w:r>
            <w:r>
              <w:rPr>
                <w:webHidden/>
              </w:rPr>
              <w:fldChar w:fldCharType="end"/>
            </w:r>
          </w:hyperlink>
        </w:p>
        <w:p w14:paraId="0A096A64" w14:textId="388AC660" w:rsidR="00F872D0" w:rsidRPr="00F872D0" w:rsidRDefault="00F872D0" w:rsidP="00F872D0">
          <w:pPr>
            <w:pStyle w:val="TOC1"/>
          </w:pPr>
          <w:hyperlink w:anchor="_Toc212568388" w:history="1">
            <w:r w:rsidRPr="00A4645A">
              <w:rPr>
                <w:rStyle w:val="Hyperlink"/>
              </w:rPr>
              <w:t>Data quality</w:t>
            </w:r>
            <w:r>
              <w:rPr>
                <w:webHidden/>
              </w:rPr>
              <w:tab/>
            </w:r>
            <w:r>
              <w:rPr>
                <w:webHidden/>
              </w:rPr>
              <w:fldChar w:fldCharType="begin"/>
            </w:r>
            <w:r>
              <w:rPr>
                <w:webHidden/>
              </w:rPr>
              <w:instrText xml:space="preserve"> PAGEREF _Toc212568388 \h </w:instrText>
            </w:r>
            <w:r>
              <w:rPr>
                <w:webHidden/>
              </w:rPr>
            </w:r>
            <w:r>
              <w:rPr>
                <w:webHidden/>
              </w:rPr>
              <w:fldChar w:fldCharType="separate"/>
            </w:r>
            <w:r w:rsidR="00B95D15">
              <w:rPr>
                <w:webHidden/>
              </w:rPr>
              <w:t>12</w:t>
            </w:r>
            <w:r>
              <w:rPr>
                <w:webHidden/>
              </w:rPr>
              <w:fldChar w:fldCharType="end"/>
            </w:r>
          </w:hyperlink>
        </w:p>
        <w:p w14:paraId="26433B06" w14:textId="0E35ECE7" w:rsidR="00F872D0" w:rsidRPr="00F872D0" w:rsidRDefault="00F872D0" w:rsidP="00F872D0">
          <w:pPr>
            <w:pStyle w:val="TOC2"/>
          </w:pPr>
          <w:hyperlink w:anchor="_Toc212568389" w:history="1">
            <w:r w:rsidRPr="00A4645A">
              <w:rPr>
                <w:rStyle w:val="Hyperlink"/>
              </w:rPr>
              <w:t>Data completeness indicators</w:t>
            </w:r>
            <w:r>
              <w:rPr>
                <w:webHidden/>
              </w:rPr>
              <w:tab/>
            </w:r>
            <w:r>
              <w:rPr>
                <w:webHidden/>
              </w:rPr>
              <w:fldChar w:fldCharType="begin"/>
            </w:r>
            <w:r>
              <w:rPr>
                <w:webHidden/>
              </w:rPr>
              <w:instrText xml:space="preserve"> PAGEREF _Toc212568389 \h </w:instrText>
            </w:r>
            <w:r>
              <w:rPr>
                <w:webHidden/>
              </w:rPr>
            </w:r>
            <w:r>
              <w:rPr>
                <w:webHidden/>
              </w:rPr>
              <w:fldChar w:fldCharType="separate"/>
            </w:r>
            <w:r w:rsidR="00B95D15">
              <w:rPr>
                <w:webHidden/>
              </w:rPr>
              <w:t>12</w:t>
            </w:r>
            <w:r>
              <w:rPr>
                <w:webHidden/>
              </w:rPr>
              <w:fldChar w:fldCharType="end"/>
            </w:r>
          </w:hyperlink>
        </w:p>
        <w:p w14:paraId="7C3C0D99" w14:textId="0DCAA305" w:rsidR="00F872D0" w:rsidRPr="00F872D0" w:rsidRDefault="00F872D0" w:rsidP="00F872D0">
          <w:pPr>
            <w:pStyle w:val="TOC3"/>
          </w:pPr>
          <w:hyperlink w:anchor="_Toc212568390" w:history="1">
            <w:r w:rsidRPr="00A4645A">
              <w:rPr>
                <w:rStyle w:val="Hyperlink"/>
              </w:rPr>
              <w:t>Why is data quality important?</w:t>
            </w:r>
            <w:r>
              <w:rPr>
                <w:webHidden/>
              </w:rPr>
              <w:tab/>
            </w:r>
            <w:r>
              <w:rPr>
                <w:webHidden/>
              </w:rPr>
              <w:fldChar w:fldCharType="begin"/>
            </w:r>
            <w:r>
              <w:rPr>
                <w:webHidden/>
              </w:rPr>
              <w:instrText xml:space="preserve"> PAGEREF _Toc212568390 \h </w:instrText>
            </w:r>
            <w:r>
              <w:rPr>
                <w:webHidden/>
              </w:rPr>
            </w:r>
            <w:r>
              <w:rPr>
                <w:webHidden/>
              </w:rPr>
              <w:fldChar w:fldCharType="separate"/>
            </w:r>
            <w:r w:rsidR="00B95D15">
              <w:rPr>
                <w:webHidden/>
              </w:rPr>
              <w:t>12</w:t>
            </w:r>
            <w:r>
              <w:rPr>
                <w:webHidden/>
              </w:rPr>
              <w:fldChar w:fldCharType="end"/>
            </w:r>
          </w:hyperlink>
        </w:p>
        <w:p w14:paraId="26E29E2B" w14:textId="7BC276CA" w:rsidR="00F872D0" w:rsidRPr="00F872D0" w:rsidRDefault="00F872D0" w:rsidP="00F872D0">
          <w:pPr>
            <w:pStyle w:val="TOC3"/>
          </w:pPr>
          <w:hyperlink w:anchor="_Toc212568391" w:history="1">
            <w:r w:rsidRPr="00A4645A">
              <w:rPr>
                <w:rStyle w:val="Hyperlink"/>
              </w:rPr>
              <w:t>Indicator notes</w:t>
            </w:r>
            <w:r>
              <w:rPr>
                <w:webHidden/>
              </w:rPr>
              <w:tab/>
            </w:r>
            <w:r>
              <w:rPr>
                <w:webHidden/>
              </w:rPr>
              <w:fldChar w:fldCharType="begin"/>
            </w:r>
            <w:r>
              <w:rPr>
                <w:webHidden/>
              </w:rPr>
              <w:instrText xml:space="preserve"> PAGEREF _Toc212568391 \h </w:instrText>
            </w:r>
            <w:r>
              <w:rPr>
                <w:webHidden/>
              </w:rPr>
            </w:r>
            <w:r>
              <w:rPr>
                <w:webHidden/>
              </w:rPr>
              <w:fldChar w:fldCharType="separate"/>
            </w:r>
            <w:r w:rsidR="00B95D15">
              <w:rPr>
                <w:webHidden/>
              </w:rPr>
              <w:t>12</w:t>
            </w:r>
            <w:r>
              <w:rPr>
                <w:webHidden/>
              </w:rPr>
              <w:fldChar w:fldCharType="end"/>
            </w:r>
          </w:hyperlink>
        </w:p>
        <w:p w14:paraId="5EDAAD90" w14:textId="2E8F701A" w:rsidR="00F872D0" w:rsidRPr="00F872D0" w:rsidRDefault="00F872D0" w:rsidP="00F872D0">
          <w:pPr>
            <w:pStyle w:val="TOC3"/>
          </w:pPr>
          <w:hyperlink w:anchor="_Toc212568392" w:history="1">
            <w:r w:rsidRPr="00A4645A">
              <w:rPr>
                <w:rStyle w:val="Hyperlink"/>
              </w:rPr>
              <w:t>Reporting against indicators</w:t>
            </w:r>
            <w:r>
              <w:rPr>
                <w:webHidden/>
              </w:rPr>
              <w:tab/>
            </w:r>
            <w:r>
              <w:rPr>
                <w:webHidden/>
              </w:rPr>
              <w:fldChar w:fldCharType="begin"/>
            </w:r>
            <w:r>
              <w:rPr>
                <w:webHidden/>
              </w:rPr>
              <w:instrText xml:space="preserve"> PAGEREF _Toc212568392 \h </w:instrText>
            </w:r>
            <w:r>
              <w:rPr>
                <w:webHidden/>
              </w:rPr>
            </w:r>
            <w:r>
              <w:rPr>
                <w:webHidden/>
              </w:rPr>
              <w:fldChar w:fldCharType="separate"/>
            </w:r>
            <w:r w:rsidR="00B95D15">
              <w:rPr>
                <w:webHidden/>
              </w:rPr>
              <w:t>13</w:t>
            </w:r>
            <w:r>
              <w:rPr>
                <w:webHidden/>
              </w:rPr>
              <w:fldChar w:fldCharType="end"/>
            </w:r>
          </w:hyperlink>
        </w:p>
        <w:p w14:paraId="06415445" w14:textId="6CA8C54C" w:rsidR="00F872D0" w:rsidRPr="00F872D0" w:rsidRDefault="00F872D0" w:rsidP="00F872D0">
          <w:pPr>
            <w:pStyle w:val="TOC1"/>
          </w:pPr>
          <w:hyperlink w:anchor="_Toc212568393" w:history="1">
            <w:r w:rsidRPr="00A4645A">
              <w:rPr>
                <w:rStyle w:val="Hyperlink"/>
              </w:rPr>
              <w:t>Goals</w:t>
            </w:r>
            <w:r>
              <w:rPr>
                <w:webHidden/>
              </w:rPr>
              <w:tab/>
            </w:r>
            <w:r>
              <w:rPr>
                <w:webHidden/>
              </w:rPr>
              <w:fldChar w:fldCharType="begin"/>
            </w:r>
            <w:r>
              <w:rPr>
                <w:webHidden/>
              </w:rPr>
              <w:instrText xml:space="preserve"> PAGEREF _Toc212568393 \h </w:instrText>
            </w:r>
            <w:r>
              <w:rPr>
                <w:webHidden/>
              </w:rPr>
            </w:r>
            <w:r>
              <w:rPr>
                <w:webHidden/>
              </w:rPr>
              <w:fldChar w:fldCharType="separate"/>
            </w:r>
            <w:r w:rsidR="00B95D15">
              <w:rPr>
                <w:webHidden/>
              </w:rPr>
              <w:t>15</w:t>
            </w:r>
            <w:r>
              <w:rPr>
                <w:webHidden/>
              </w:rPr>
              <w:fldChar w:fldCharType="end"/>
            </w:r>
          </w:hyperlink>
        </w:p>
        <w:p w14:paraId="134A7E36" w14:textId="7662E4AB" w:rsidR="00F872D0" w:rsidRPr="00F872D0" w:rsidRDefault="00F872D0" w:rsidP="00F872D0">
          <w:pPr>
            <w:pStyle w:val="TOC2"/>
          </w:pPr>
          <w:hyperlink w:anchor="_Toc212568394" w:history="1">
            <w:r w:rsidRPr="00A4645A">
              <w:rPr>
                <w:rStyle w:val="Hyperlink"/>
              </w:rPr>
              <w:t>Goal 1 – Strengthen prevention and testing strategies for syphilis in priority populations and settings, targeting high-burden areas</w:t>
            </w:r>
            <w:r>
              <w:rPr>
                <w:webHidden/>
              </w:rPr>
              <w:tab/>
            </w:r>
            <w:r>
              <w:rPr>
                <w:webHidden/>
              </w:rPr>
              <w:fldChar w:fldCharType="begin"/>
            </w:r>
            <w:r>
              <w:rPr>
                <w:webHidden/>
              </w:rPr>
              <w:instrText xml:space="preserve"> PAGEREF _Toc212568394 \h </w:instrText>
            </w:r>
            <w:r>
              <w:rPr>
                <w:webHidden/>
              </w:rPr>
            </w:r>
            <w:r>
              <w:rPr>
                <w:webHidden/>
              </w:rPr>
              <w:fldChar w:fldCharType="separate"/>
            </w:r>
            <w:r w:rsidR="00B95D15">
              <w:rPr>
                <w:webHidden/>
              </w:rPr>
              <w:t>15</w:t>
            </w:r>
            <w:r>
              <w:rPr>
                <w:webHidden/>
              </w:rPr>
              <w:fldChar w:fldCharType="end"/>
            </w:r>
          </w:hyperlink>
        </w:p>
        <w:p w14:paraId="2BD8985D" w14:textId="45A3C848" w:rsidR="00F872D0" w:rsidRPr="00F872D0" w:rsidRDefault="00F872D0" w:rsidP="00F872D0">
          <w:pPr>
            <w:pStyle w:val="TOC3"/>
          </w:pPr>
          <w:hyperlink w:anchor="_Toc212568395" w:history="1">
            <w:r w:rsidRPr="00A4645A">
              <w:rPr>
                <w:rStyle w:val="Hyperlink"/>
              </w:rPr>
              <w:t>Why is this goal important?</w:t>
            </w:r>
            <w:r>
              <w:rPr>
                <w:webHidden/>
              </w:rPr>
              <w:tab/>
            </w:r>
            <w:r>
              <w:rPr>
                <w:webHidden/>
              </w:rPr>
              <w:fldChar w:fldCharType="begin"/>
            </w:r>
            <w:r>
              <w:rPr>
                <w:webHidden/>
              </w:rPr>
              <w:instrText xml:space="preserve"> PAGEREF _Toc212568395 \h </w:instrText>
            </w:r>
            <w:r>
              <w:rPr>
                <w:webHidden/>
              </w:rPr>
            </w:r>
            <w:r>
              <w:rPr>
                <w:webHidden/>
              </w:rPr>
              <w:fldChar w:fldCharType="separate"/>
            </w:r>
            <w:r w:rsidR="00B95D15">
              <w:rPr>
                <w:webHidden/>
              </w:rPr>
              <w:t>15</w:t>
            </w:r>
            <w:r>
              <w:rPr>
                <w:webHidden/>
              </w:rPr>
              <w:fldChar w:fldCharType="end"/>
            </w:r>
          </w:hyperlink>
        </w:p>
        <w:p w14:paraId="2F59EAD9" w14:textId="4566655E" w:rsidR="00F872D0" w:rsidRPr="00F872D0" w:rsidRDefault="00F872D0" w:rsidP="00F872D0">
          <w:pPr>
            <w:pStyle w:val="TOC3"/>
          </w:pPr>
          <w:hyperlink w:anchor="_Toc212568396" w:history="1">
            <w:r w:rsidRPr="00A4645A">
              <w:rPr>
                <w:rStyle w:val="Hyperlink"/>
              </w:rPr>
              <w:t>Data gaps</w:t>
            </w:r>
            <w:r>
              <w:rPr>
                <w:webHidden/>
              </w:rPr>
              <w:tab/>
            </w:r>
            <w:r>
              <w:rPr>
                <w:webHidden/>
              </w:rPr>
              <w:fldChar w:fldCharType="begin"/>
            </w:r>
            <w:r>
              <w:rPr>
                <w:webHidden/>
              </w:rPr>
              <w:instrText xml:space="preserve"> PAGEREF _Toc212568396 \h </w:instrText>
            </w:r>
            <w:r>
              <w:rPr>
                <w:webHidden/>
              </w:rPr>
            </w:r>
            <w:r>
              <w:rPr>
                <w:webHidden/>
              </w:rPr>
              <w:fldChar w:fldCharType="separate"/>
            </w:r>
            <w:r w:rsidR="00B95D15">
              <w:rPr>
                <w:webHidden/>
              </w:rPr>
              <w:t>15</w:t>
            </w:r>
            <w:r>
              <w:rPr>
                <w:webHidden/>
              </w:rPr>
              <w:fldChar w:fldCharType="end"/>
            </w:r>
          </w:hyperlink>
        </w:p>
        <w:p w14:paraId="2793501D" w14:textId="6696A29F" w:rsidR="00F872D0" w:rsidRPr="00F872D0" w:rsidRDefault="00F872D0" w:rsidP="00F872D0">
          <w:pPr>
            <w:pStyle w:val="TOC3"/>
          </w:pPr>
          <w:hyperlink w:anchor="_Toc212568397" w:history="1">
            <w:r w:rsidRPr="00A4645A">
              <w:rPr>
                <w:rStyle w:val="Hyperlink"/>
              </w:rPr>
              <w:t>Indicator notes</w:t>
            </w:r>
            <w:r>
              <w:rPr>
                <w:webHidden/>
              </w:rPr>
              <w:tab/>
            </w:r>
            <w:r>
              <w:rPr>
                <w:webHidden/>
              </w:rPr>
              <w:fldChar w:fldCharType="begin"/>
            </w:r>
            <w:r>
              <w:rPr>
                <w:webHidden/>
              </w:rPr>
              <w:instrText xml:space="preserve"> PAGEREF _Toc212568397 \h </w:instrText>
            </w:r>
            <w:r>
              <w:rPr>
                <w:webHidden/>
              </w:rPr>
            </w:r>
            <w:r>
              <w:rPr>
                <w:webHidden/>
              </w:rPr>
              <w:fldChar w:fldCharType="separate"/>
            </w:r>
            <w:r w:rsidR="00B95D15">
              <w:rPr>
                <w:webHidden/>
              </w:rPr>
              <w:t>16</w:t>
            </w:r>
            <w:r>
              <w:rPr>
                <w:webHidden/>
              </w:rPr>
              <w:fldChar w:fldCharType="end"/>
            </w:r>
          </w:hyperlink>
        </w:p>
        <w:p w14:paraId="597534BC" w14:textId="0A7C7FAE" w:rsidR="00F872D0" w:rsidRPr="00F872D0" w:rsidRDefault="00F872D0" w:rsidP="00F872D0">
          <w:pPr>
            <w:pStyle w:val="TOC3"/>
          </w:pPr>
          <w:hyperlink w:anchor="_Toc212568398" w:history="1">
            <w:r w:rsidRPr="00A4645A">
              <w:rPr>
                <w:rStyle w:val="Hyperlink"/>
              </w:rPr>
              <w:t>Reporting against indicators</w:t>
            </w:r>
            <w:r>
              <w:rPr>
                <w:webHidden/>
              </w:rPr>
              <w:tab/>
            </w:r>
            <w:r>
              <w:rPr>
                <w:webHidden/>
              </w:rPr>
              <w:fldChar w:fldCharType="begin"/>
            </w:r>
            <w:r>
              <w:rPr>
                <w:webHidden/>
              </w:rPr>
              <w:instrText xml:space="preserve"> PAGEREF _Toc212568398 \h </w:instrText>
            </w:r>
            <w:r>
              <w:rPr>
                <w:webHidden/>
              </w:rPr>
            </w:r>
            <w:r>
              <w:rPr>
                <w:webHidden/>
              </w:rPr>
              <w:fldChar w:fldCharType="separate"/>
            </w:r>
            <w:r w:rsidR="00B95D15">
              <w:rPr>
                <w:webHidden/>
              </w:rPr>
              <w:t>17</w:t>
            </w:r>
            <w:r>
              <w:rPr>
                <w:webHidden/>
              </w:rPr>
              <w:fldChar w:fldCharType="end"/>
            </w:r>
          </w:hyperlink>
        </w:p>
        <w:p w14:paraId="00750617" w14:textId="1FA83C2C" w:rsidR="00F872D0" w:rsidRPr="00F872D0" w:rsidRDefault="00F872D0" w:rsidP="00F872D0">
          <w:pPr>
            <w:pStyle w:val="TOC2"/>
          </w:pPr>
          <w:hyperlink w:anchor="_Toc212568399" w:history="1">
            <w:r w:rsidRPr="00A4645A">
              <w:rPr>
                <w:rStyle w:val="Hyperlink"/>
              </w:rPr>
              <w:t>Goal 2 – Reduce ongoing transmission and incidence of syphilis across priority populations</w:t>
            </w:r>
            <w:r>
              <w:rPr>
                <w:webHidden/>
              </w:rPr>
              <w:tab/>
            </w:r>
            <w:r>
              <w:rPr>
                <w:webHidden/>
              </w:rPr>
              <w:fldChar w:fldCharType="begin"/>
            </w:r>
            <w:r>
              <w:rPr>
                <w:webHidden/>
              </w:rPr>
              <w:instrText xml:space="preserve"> PAGEREF _Toc212568399 \h </w:instrText>
            </w:r>
            <w:r>
              <w:rPr>
                <w:webHidden/>
              </w:rPr>
            </w:r>
            <w:r>
              <w:rPr>
                <w:webHidden/>
              </w:rPr>
              <w:fldChar w:fldCharType="separate"/>
            </w:r>
            <w:r w:rsidR="00B95D15">
              <w:rPr>
                <w:webHidden/>
              </w:rPr>
              <w:t>21</w:t>
            </w:r>
            <w:r>
              <w:rPr>
                <w:webHidden/>
              </w:rPr>
              <w:fldChar w:fldCharType="end"/>
            </w:r>
          </w:hyperlink>
        </w:p>
        <w:p w14:paraId="24774226" w14:textId="2523D352" w:rsidR="00F872D0" w:rsidRPr="00F872D0" w:rsidRDefault="00F872D0" w:rsidP="00F872D0">
          <w:pPr>
            <w:pStyle w:val="TOC3"/>
          </w:pPr>
          <w:hyperlink w:anchor="_Toc212568400" w:history="1">
            <w:r w:rsidRPr="00A4645A">
              <w:rPr>
                <w:rStyle w:val="Hyperlink"/>
              </w:rPr>
              <w:t>Why is this goal important?</w:t>
            </w:r>
            <w:r>
              <w:rPr>
                <w:webHidden/>
              </w:rPr>
              <w:tab/>
            </w:r>
            <w:r>
              <w:rPr>
                <w:webHidden/>
              </w:rPr>
              <w:fldChar w:fldCharType="begin"/>
            </w:r>
            <w:r>
              <w:rPr>
                <w:webHidden/>
              </w:rPr>
              <w:instrText xml:space="preserve"> PAGEREF _Toc212568400 \h </w:instrText>
            </w:r>
            <w:r>
              <w:rPr>
                <w:webHidden/>
              </w:rPr>
            </w:r>
            <w:r>
              <w:rPr>
                <w:webHidden/>
              </w:rPr>
              <w:fldChar w:fldCharType="separate"/>
            </w:r>
            <w:r w:rsidR="00B95D15">
              <w:rPr>
                <w:webHidden/>
              </w:rPr>
              <w:t>21</w:t>
            </w:r>
            <w:r>
              <w:rPr>
                <w:webHidden/>
              </w:rPr>
              <w:fldChar w:fldCharType="end"/>
            </w:r>
          </w:hyperlink>
        </w:p>
        <w:p w14:paraId="0E318294" w14:textId="34F64FF7" w:rsidR="00F872D0" w:rsidRPr="00F872D0" w:rsidRDefault="00F872D0" w:rsidP="00F872D0">
          <w:pPr>
            <w:pStyle w:val="TOC3"/>
          </w:pPr>
          <w:hyperlink w:anchor="_Toc212568401" w:history="1">
            <w:r w:rsidRPr="00A4645A">
              <w:rPr>
                <w:rStyle w:val="Hyperlink"/>
              </w:rPr>
              <w:t>Data gaps</w:t>
            </w:r>
            <w:r>
              <w:rPr>
                <w:webHidden/>
              </w:rPr>
              <w:tab/>
            </w:r>
            <w:r>
              <w:rPr>
                <w:webHidden/>
              </w:rPr>
              <w:fldChar w:fldCharType="begin"/>
            </w:r>
            <w:r>
              <w:rPr>
                <w:webHidden/>
              </w:rPr>
              <w:instrText xml:space="preserve"> PAGEREF _Toc212568401 \h </w:instrText>
            </w:r>
            <w:r>
              <w:rPr>
                <w:webHidden/>
              </w:rPr>
            </w:r>
            <w:r>
              <w:rPr>
                <w:webHidden/>
              </w:rPr>
              <w:fldChar w:fldCharType="separate"/>
            </w:r>
            <w:r w:rsidR="00B95D15">
              <w:rPr>
                <w:webHidden/>
              </w:rPr>
              <w:t>21</w:t>
            </w:r>
            <w:r>
              <w:rPr>
                <w:webHidden/>
              </w:rPr>
              <w:fldChar w:fldCharType="end"/>
            </w:r>
          </w:hyperlink>
        </w:p>
        <w:p w14:paraId="1C6B0D6B" w14:textId="42409D26" w:rsidR="00F872D0" w:rsidRPr="00F872D0" w:rsidRDefault="00F872D0" w:rsidP="00F872D0">
          <w:pPr>
            <w:pStyle w:val="TOC3"/>
          </w:pPr>
          <w:hyperlink w:anchor="_Toc212568402" w:history="1">
            <w:r w:rsidRPr="00A4645A">
              <w:rPr>
                <w:rStyle w:val="Hyperlink"/>
              </w:rPr>
              <w:t>Indicator notes</w:t>
            </w:r>
            <w:r>
              <w:rPr>
                <w:webHidden/>
              </w:rPr>
              <w:tab/>
            </w:r>
            <w:r>
              <w:rPr>
                <w:webHidden/>
              </w:rPr>
              <w:fldChar w:fldCharType="begin"/>
            </w:r>
            <w:r>
              <w:rPr>
                <w:webHidden/>
              </w:rPr>
              <w:instrText xml:space="preserve"> PAGEREF _Toc212568402 \h </w:instrText>
            </w:r>
            <w:r>
              <w:rPr>
                <w:webHidden/>
              </w:rPr>
            </w:r>
            <w:r>
              <w:rPr>
                <w:webHidden/>
              </w:rPr>
              <w:fldChar w:fldCharType="separate"/>
            </w:r>
            <w:r w:rsidR="00B95D15">
              <w:rPr>
                <w:webHidden/>
              </w:rPr>
              <w:t>21</w:t>
            </w:r>
            <w:r>
              <w:rPr>
                <w:webHidden/>
              </w:rPr>
              <w:fldChar w:fldCharType="end"/>
            </w:r>
          </w:hyperlink>
        </w:p>
        <w:p w14:paraId="51EE930E" w14:textId="0F47972D" w:rsidR="00F872D0" w:rsidRPr="00F872D0" w:rsidRDefault="00F872D0" w:rsidP="00F872D0">
          <w:pPr>
            <w:pStyle w:val="TOC3"/>
          </w:pPr>
          <w:hyperlink w:anchor="_Toc212568403" w:history="1">
            <w:r w:rsidRPr="00A4645A">
              <w:rPr>
                <w:rStyle w:val="Hyperlink"/>
              </w:rPr>
              <w:t>Reporting against indicators</w:t>
            </w:r>
            <w:r>
              <w:rPr>
                <w:webHidden/>
              </w:rPr>
              <w:tab/>
            </w:r>
            <w:r>
              <w:rPr>
                <w:webHidden/>
              </w:rPr>
              <w:fldChar w:fldCharType="begin"/>
            </w:r>
            <w:r>
              <w:rPr>
                <w:webHidden/>
              </w:rPr>
              <w:instrText xml:space="preserve"> PAGEREF _Toc212568403 \h </w:instrText>
            </w:r>
            <w:r>
              <w:rPr>
                <w:webHidden/>
              </w:rPr>
            </w:r>
            <w:r>
              <w:rPr>
                <w:webHidden/>
              </w:rPr>
              <w:fldChar w:fldCharType="separate"/>
            </w:r>
            <w:r w:rsidR="00B95D15">
              <w:rPr>
                <w:webHidden/>
              </w:rPr>
              <w:t>22</w:t>
            </w:r>
            <w:r>
              <w:rPr>
                <w:webHidden/>
              </w:rPr>
              <w:fldChar w:fldCharType="end"/>
            </w:r>
          </w:hyperlink>
        </w:p>
        <w:p w14:paraId="488C65BA" w14:textId="54E44125" w:rsidR="00F872D0" w:rsidRPr="00F872D0" w:rsidRDefault="00F872D0" w:rsidP="00F872D0">
          <w:pPr>
            <w:pStyle w:val="TOC2"/>
          </w:pPr>
          <w:hyperlink w:anchor="_Toc212568404" w:history="1">
            <w:r w:rsidRPr="00A4645A">
              <w:rPr>
                <w:rStyle w:val="Hyperlink"/>
              </w:rPr>
              <w:t>Goal 3 – Reduce morbidity and mortality associated with syphilis</w:t>
            </w:r>
            <w:r>
              <w:rPr>
                <w:webHidden/>
              </w:rPr>
              <w:tab/>
            </w:r>
            <w:r>
              <w:rPr>
                <w:webHidden/>
              </w:rPr>
              <w:fldChar w:fldCharType="begin"/>
            </w:r>
            <w:r>
              <w:rPr>
                <w:webHidden/>
              </w:rPr>
              <w:instrText xml:space="preserve"> PAGEREF _Toc212568404 \h </w:instrText>
            </w:r>
            <w:r>
              <w:rPr>
                <w:webHidden/>
              </w:rPr>
            </w:r>
            <w:r>
              <w:rPr>
                <w:webHidden/>
              </w:rPr>
              <w:fldChar w:fldCharType="separate"/>
            </w:r>
            <w:r w:rsidR="00B95D15">
              <w:rPr>
                <w:webHidden/>
              </w:rPr>
              <w:t>28</w:t>
            </w:r>
            <w:r>
              <w:rPr>
                <w:webHidden/>
              </w:rPr>
              <w:fldChar w:fldCharType="end"/>
            </w:r>
          </w:hyperlink>
        </w:p>
        <w:p w14:paraId="4D276670" w14:textId="57992313" w:rsidR="00F872D0" w:rsidRPr="00F872D0" w:rsidRDefault="00F872D0" w:rsidP="00F872D0">
          <w:pPr>
            <w:pStyle w:val="TOC3"/>
          </w:pPr>
          <w:hyperlink w:anchor="_Toc212568405" w:history="1">
            <w:r w:rsidRPr="00A4645A">
              <w:rPr>
                <w:rStyle w:val="Hyperlink"/>
              </w:rPr>
              <w:t>Why is this goal important?</w:t>
            </w:r>
            <w:r>
              <w:rPr>
                <w:webHidden/>
              </w:rPr>
              <w:tab/>
            </w:r>
            <w:r>
              <w:rPr>
                <w:webHidden/>
              </w:rPr>
              <w:fldChar w:fldCharType="begin"/>
            </w:r>
            <w:r>
              <w:rPr>
                <w:webHidden/>
              </w:rPr>
              <w:instrText xml:space="preserve"> PAGEREF _Toc212568405 \h </w:instrText>
            </w:r>
            <w:r>
              <w:rPr>
                <w:webHidden/>
              </w:rPr>
            </w:r>
            <w:r>
              <w:rPr>
                <w:webHidden/>
              </w:rPr>
              <w:fldChar w:fldCharType="separate"/>
            </w:r>
            <w:r w:rsidR="00B95D15">
              <w:rPr>
                <w:webHidden/>
              </w:rPr>
              <w:t>28</w:t>
            </w:r>
            <w:r>
              <w:rPr>
                <w:webHidden/>
              </w:rPr>
              <w:fldChar w:fldCharType="end"/>
            </w:r>
          </w:hyperlink>
        </w:p>
        <w:p w14:paraId="7B91B6AB" w14:textId="39BAF469" w:rsidR="00F872D0" w:rsidRPr="00F872D0" w:rsidRDefault="00F872D0" w:rsidP="00F872D0">
          <w:pPr>
            <w:pStyle w:val="TOC3"/>
          </w:pPr>
          <w:hyperlink w:anchor="_Toc212568406" w:history="1">
            <w:r w:rsidRPr="00A4645A">
              <w:rPr>
                <w:rStyle w:val="Hyperlink"/>
              </w:rPr>
              <w:t>Data gaps</w:t>
            </w:r>
            <w:r>
              <w:rPr>
                <w:webHidden/>
              </w:rPr>
              <w:tab/>
            </w:r>
            <w:r>
              <w:rPr>
                <w:webHidden/>
              </w:rPr>
              <w:fldChar w:fldCharType="begin"/>
            </w:r>
            <w:r>
              <w:rPr>
                <w:webHidden/>
              </w:rPr>
              <w:instrText xml:space="preserve"> PAGEREF _Toc212568406 \h </w:instrText>
            </w:r>
            <w:r>
              <w:rPr>
                <w:webHidden/>
              </w:rPr>
            </w:r>
            <w:r>
              <w:rPr>
                <w:webHidden/>
              </w:rPr>
              <w:fldChar w:fldCharType="separate"/>
            </w:r>
            <w:r w:rsidR="00B95D15">
              <w:rPr>
                <w:webHidden/>
              </w:rPr>
              <w:t>28</w:t>
            </w:r>
            <w:r>
              <w:rPr>
                <w:webHidden/>
              </w:rPr>
              <w:fldChar w:fldCharType="end"/>
            </w:r>
          </w:hyperlink>
        </w:p>
        <w:p w14:paraId="2019B21D" w14:textId="14BAD719" w:rsidR="00F872D0" w:rsidRPr="00F872D0" w:rsidRDefault="00F872D0" w:rsidP="00F872D0">
          <w:pPr>
            <w:pStyle w:val="TOC3"/>
          </w:pPr>
          <w:hyperlink w:anchor="_Toc212568407" w:history="1">
            <w:r w:rsidRPr="00A4645A">
              <w:rPr>
                <w:rStyle w:val="Hyperlink"/>
              </w:rPr>
              <w:t>Indicator notes</w:t>
            </w:r>
            <w:r>
              <w:rPr>
                <w:webHidden/>
              </w:rPr>
              <w:tab/>
            </w:r>
            <w:r>
              <w:rPr>
                <w:webHidden/>
              </w:rPr>
              <w:fldChar w:fldCharType="begin"/>
            </w:r>
            <w:r>
              <w:rPr>
                <w:webHidden/>
              </w:rPr>
              <w:instrText xml:space="preserve"> PAGEREF _Toc212568407 \h </w:instrText>
            </w:r>
            <w:r>
              <w:rPr>
                <w:webHidden/>
              </w:rPr>
            </w:r>
            <w:r>
              <w:rPr>
                <w:webHidden/>
              </w:rPr>
              <w:fldChar w:fldCharType="separate"/>
            </w:r>
            <w:r w:rsidR="00B95D15">
              <w:rPr>
                <w:webHidden/>
              </w:rPr>
              <w:t>28</w:t>
            </w:r>
            <w:r>
              <w:rPr>
                <w:webHidden/>
              </w:rPr>
              <w:fldChar w:fldCharType="end"/>
            </w:r>
          </w:hyperlink>
        </w:p>
        <w:p w14:paraId="14D2BCE8" w14:textId="02F9872B" w:rsidR="00F872D0" w:rsidRPr="00F872D0" w:rsidRDefault="00F872D0" w:rsidP="00F872D0">
          <w:pPr>
            <w:pStyle w:val="TOC3"/>
          </w:pPr>
          <w:hyperlink w:anchor="_Toc212568408" w:history="1">
            <w:r w:rsidRPr="00A4645A">
              <w:rPr>
                <w:rStyle w:val="Hyperlink"/>
              </w:rPr>
              <w:t>Reporting against indicators</w:t>
            </w:r>
            <w:r>
              <w:rPr>
                <w:webHidden/>
              </w:rPr>
              <w:tab/>
            </w:r>
            <w:r>
              <w:rPr>
                <w:webHidden/>
              </w:rPr>
              <w:fldChar w:fldCharType="begin"/>
            </w:r>
            <w:r>
              <w:rPr>
                <w:webHidden/>
              </w:rPr>
              <w:instrText xml:space="preserve"> PAGEREF _Toc212568408 \h </w:instrText>
            </w:r>
            <w:r>
              <w:rPr>
                <w:webHidden/>
              </w:rPr>
            </w:r>
            <w:r>
              <w:rPr>
                <w:webHidden/>
              </w:rPr>
              <w:fldChar w:fldCharType="separate"/>
            </w:r>
            <w:r w:rsidR="00B95D15">
              <w:rPr>
                <w:webHidden/>
              </w:rPr>
              <w:t>29</w:t>
            </w:r>
            <w:r>
              <w:rPr>
                <w:webHidden/>
              </w:rPr>
              <w:fldChar w:fldCharType="end"/>
            </w:r>
          </w:hyperlink>
        </w:p>
        <w:p w14:paraId="73A5D6DC" w14:textId="0D2502C6" w:rsidR="00F872D0" w:rsidRPr="00F872D0" w:rsidRDefault="00F872D0" w:rsidP="00F872D0">
          <w:pPr>
            <w:pStyle w:val="TOC2"/>
          </w:pPr>
          <w:hyperlink w:anchor="_Toc212568409" w:history="1">
            <w:r w:rsidRPr="00A4645A">
              <w:rPr>
                <w:rStyle w:val="Hyperlink"/>
              </w:rPr>
              <w:t>Goal 4 – Eliminate congenital syphilis (defined as sustained zero congenital syphilis cases)</w:t>
            </w:r>
            <w:r>
              <w:rPr>
                <w:webHidden/>
              </w:rPr>
              <w:tab/>
            </w:r>
            <w:r>
              <w:rPr>
                <w:webHidden/>
              </w:rPr>
              <w:fldChar w:fldCharType="begin"/>
            </w:r>
            <w:r>
              <w:rPr>
                <w:webHidden/>
              </w:rPr>
              <w:instrText xml:space="preserve"> PAGEREF _Toc212568409 \h </w:instrText>
            </w:r>
            <w:r>
              <w:rPr>
                <w:webHidden/>
              </w:rPr>
            </w:r>
            <w:r>
              <w:rPr>
                <w:webHidden/>
              </w:rPr>
              <w:fldChar w:fldCharType="separate"/>
            </w:r>
            <w:r w:rsidR="00B95D15">
              <w:rPr>
                <w:webHidden/>
              </w:rPr>
              <w:t>31</w:t>
            </w:r>
            <w:r>
              <w:rPr>
                <w:webHidden/>
              </w:rPr>
              <w:fldChar w:fldCharType="end"/>
            </w:r>
          </w:hyperlink>
        </w:p>
        <w:p w14:paraId="3C30BA2C" w14:textId="6537C70E" w:rsidR="00F872D0" w:rsidRPr="00F872D0" w:rsidRDefault="00F872D0" w:rsidP="00F872D0">
          <w:pPr>
            <w:pStyle w:val="TOC3"/>
          </w:pPr>
          <w:hyperlink w:anchor="_Toc212568410" w:history="1">
            <w:r w:rsidRPr="00A4645A">
              <w:rPr>
                <w:rStyle w:val="Hyperlink"/>
              </w:rPr>
              <w:t>Why is this goal important?</w:t>
            </w:r>
            <w:r>
              <w:rPr>
                <w:webHidden/>
              </w:rPr>
              <w:tab/>
            </w:r>
            <w:r>
              <w:rPr>
                <w:webHidden/>
              </w:rPr>
              <w:fldChar w:fldCharType="begin"/>
            </w:r>
            <w:r>
              <w:rPr>
                <w:webHidden/>
              </w:rPr>
              <w:instrText xml:space="preserve"> PAGEREF _Toc212568410 \h </w:instrText>
            </w:r>
            <w:r>
              <w:rPr>
                <w:webHidden/>
              </w:rPr>
            </w:r>
            <w:r>
              <w:rPr>
                <w:webHidden/>
              </w:rPr>
              <w:fldChar w:fldCharType="separate"/>
            </w:r>
            <w:r w:rsidR="00B95D15">
              <w:rPr>
                <w:webHidden/>
              </w:rPr>
              <w:t>31</w:t>
            </w:r>
            <w:r>
              <w:rPr>
                <w:webHidden/>
              </w:rPr>
              <w:fldChar w:fldCharType="end"/>
            </w:r>
          </w:hyperlink>
        </w:p>
        <w:p w14:paraId="3462F464" w14:textId="4BD54A01" w:rsidR="00F872D0" w:rsidRPr="00F872D0" w:rsidRDefault="00F872D0" w:rsidP="00F872D0">
          <w:pPr>
            <w:pStyle w:val="TOC3"/>
          </w:pPr>
          <w:hyperlink w:anchor="_Toc212568411" w:history="1">
            <w:r w:rsidRPr="00A4645A">
              <w:rPr>
                <w:rStyle w:val="Hyperlink"/>
              </w:rPr>
              <w:t>Data gaps</w:t>
            </w:r>
            <w:r>
              <w:rPr>
                <w:webHidden/>
              </w:rPr>
              <w:tab/>
            </w:r>
            <w:r>
              <w:rPr>
                <w:webHidden/>
              </w:rPr>
              <w:fldChar w:fldCharType="begin"/>
            </w:r>
            <w:r>
              <w:rPr>
                <w:webHidden/>
              </w:rPr>
              <w:instrText xml:space="preserve"> PAGEREF _Toc212568411 \h </w:instrText>
            </w:r>
            <w:r>
              <w:rPr>
                <w:webHidden/>
              </w:rPr>
            </w:r>
            <w:r>
              <w:rPr>
                <w:webHidden/>
              </w:rPr>
              <w:fldChar w:fldCharType="separate"/>
            </w:r>
            <w:r w:rsidR="00B95D15">
              <w:rPr>
                <w:webHidden/>
              </w:rPr>
              <w:t>31</w:t>
            </w:r>
            <w:r>
              <w:rPr>
                <w:webHidden/>
              </w:rPr>
              <w:fldChar w:fldCharType="end"/>
            </w:r>
          </w:hyperlink>
        </w:p>
        <w:p w14:paraId="534661F7" w14:textId="15D26BF6" w:rsidR="00F872D0" w:rsidRPr="00F872D0" w:rsidRDefault="00F872D0" w:rsidP="00F872D0">
          <w:pPr>
            <w:pStyle w:val="TOC3"/>
          </w:pPr>
          <w:hyperlink w:anchor="_Toc212568412" w:history="1">
            <w:r w:rsidRPr="00A4645A">
              <w:rPr>
                <w:rStyle w:val="Hyperlink"/>
              </w:rPr>
              <w:t>Indicator notes</w:t>
            </w:r>
            <w:r>
              <w:rPr>
                <w:webHidden/>
              </w:rPr>
              <w:tab/>
            </w:r>
            <w:r>
              <w:rPr>
                <w:webHidden/>
              </w:rPr>
              <w:fldChar w:fldCharType="begin"/>
            </w:r>
            <w:r>
              <w:rPr>
                <w:webHidden/>
              </w:rPr>
              <w:instrText xml:space="preserve"> PAGEREF _Toc212568412 \h </w:instrText>
            </w:r>
            <w:r>
              <w:rPr>
                <w:webHidden/>
              </w:rPr>
            </w:r>
            <w:r>
              <w:rPr>
                <w:webHidden/>
              </w:rPr>
              <w:fldChar w:fldCharType="separate"/>
            </w:r>
            <w:r w:rsidR="00B95D15">
              <w:rPr>
                <w:webHidden/>
              </w:rPr>
              <w:t>31</w:t>
            </w:r>
            <w:r>
              <w:rPr>
                <w:webHidden/>
              </w:rPr>
              <w:fldChar w:fldCharType="end"/>
            </w:r>
          </w:hyperlink>
        </w:p>
        <w:p w14:paraId="4E291F11" w14:textId="28CBF73F" w:rsidR="00F872D0" w:rsidRPr="00F872D0" w:rsidRDefault="00F872D0" w:rsidP="00F872D0">
          <w:pPr>
            <w:pStyle w:val="TOC3"/>
          </w:pPr>
          <w:hyperlink w:anchor="_Toc212568413" w:history="1">
            <w:r w:rsidRPr="00A4645A">
              <w:rPr>
                <w:rStyle w:val="Hyperlink"/>
              </w:rPr>
              <w:t>Reporting against indicators</w:t>
            </w:r>
            <w:r>
              <w:rPr>
                <w:webHidden/>
              </w:rPr>
              <w:tab/>
            </w:r>
            <w:r>
              <w:rPr>
                <w:webHidden/>
              </w:rPr>
              <w:fldChar w:fldCharType="begin"/>
            </w:r>
            <w:r>
              <w:rPr>
                <w:webHidden/>
              </w:rPr>
              <w:instrText xml:space="preserve"> PAGEREF _Toc212568413 \h </w:instrText>
            </w:r>
            <w:r>
              <w:rPr>
                <w:webHidden/>
              </w:rPr>
            </w:r>
            <w:r>
              <w:rPr>
                <w:webHidden/>
              </w:rPr>
              <w:fldChar w:fldCharType="separate"/>
            </w:r>
            <w:r w:rsidR="00B95D15">
              <w:rPr>
                <w:webHidden/>
              </w:rPr>
              <w:t>32</w:t>
            </w:r>
            <w:r>
              <w:rPr>
                <w:webHidden/>
              </w:rPr>
              <w:fldChar w:fldCharType="end"/>
            </w:r>
          </w:hyperlink>
        </w:p>
        <w:p w14:paraId="1A999CF4" w14:textId="2298FD7A" w:rsidR="00F872D0" w:rsidRPr="00F872D0" w:rsidRDefault="00F872D0" w:rsidP="00F872D0">
          <w:pPr>
            <w:pStyle w:val="TOC1"/>
          </w:pPr>
          <w:hyperlink w:anchor="_Toc212568414" w:history="1">
            <w:r w:rsidRPr="00A4645A">
              <w:rPr>
                <w:rStyle w:val="Hyperlink"/>
              </w:rPr>
              <w:t>Appendix A – Data considerations for Aboriginal and Torres Strait Islander populations</w:t>
            </w:r>
            <w:r>
              <w:rPr>
                <w:webHidden/>
              </w:rPr>
              <w:tab/>
            </w:r>
            <w:r>
              <w:rPr>
                <w:webHidden/>
              </w:rPr>
              <w:fldChar w:fldCharType="begin"/>
            </w:r>
            <w:r>
              <w:rPr>
                <w:webHidden/>
              </w:rPr>
              <w:instrText xml:space="preserve"> PAGEREF _Toc212568414 \h </w:instrText>
            </w:r>
            <w:r>
              <w:rPr>
                <w:webHidden/>
              </w:rPr>
            </w:r>
            <w:r>
              <w:rPr>
                <w:webHidden/>
              </w:rPr>
              <w:fldChar w:fldCharType="separate"/>
            </w:r>
            <w:r w:rsidR="00B95D15">
              <w:rPr>
                <w:webHidden/>
              </w:rPr>
              <w:t>38</w:t>
            </w:r>
            <w:r>
              <w:rPr>
                <w:webHidden/>
              </w:rPr>
              <w:fldChar w:fldCharType="end"/>
            </w:r>
          </w:hyperlink>
        </w:p>
        <w:p w14:paraId="122704F3" w14:textId="6FAA2B5D" w:rsidR="00F872D0" w:rsidRPr="00F872D0" w:rsidRDefault="00F872D0" w:rsidP="00F872D0">
          <w:pPr>
            <w:pStyle w:val="TOC1"/>
          </w:pPr>
          <w:hyperlink w:anchor="_Toc212568415" w:history="1">
            <w:r w:rsidRPr="00A4645A">
              <w:rPr>
                <w:rStyle w:val="Hyperlink"/>
              </w:rPr>
              <w:t>Appendix B – Data sources and reporting schedule</w:t>
            </w:r>
            <w:r>
              <w:rPr>
                <w:webHidden/>
              </w:rPr>
              <w:tab/>
            </w:r>
            <w:r>
              <w:rPr>
                <w:webHidden/>
              </w:rPr>
              <w:fldChar w:fldCharType="begin"/>
            </w:r>
            <w:r>
              <w:rPr>
                <w:webHidden/>
              </w:rPr>
              <w:instrText xml:space="preserve"> PAGEREF _Toc212568415 \h </w:instrText>
            </w:r>
            <w:r>
              <w:rPr>
                <w:webHidden/>
              </w:rPr>
            </w:r>
            <w:r>
              <w:rPr>
                <w:webHidden/>
              </w:rPr>
              <w:fldChar w:fldCharType="separate"/>
            </w:r>
            <w:r w:rsidR="00B95D15">
              <w:rPr>
                <w:webHidden/>
              </w:rPr>
              <w:t>40</w:t>
            </w:r>
            <w:r>
              <w:rPr>
                <w:webHidden/>
              </w:rPr>
              <w:fldChar w:fldCharType="end"/>
            </w:r>
          </w:hyperlink>
        </w:p>
        <w:p w14:paraId="7DF59C9D" w14:textId="54F32720" w:rsidR="00F872D0" w:rsidRPr="00F872D0" w:rsidRDefault="00F872D0" w:rsidP="00F872D0">
          <w:pPr>
            <w:pStyle w:val="TOC1"/>
          </w:pPr>
          <w:hyperlink w:anchor="_Toc212568416" w:history="1">
            <w:r w:rsidRPr="00A4645A">
              <w:rPr>
                <w:rStyle w:val="Hyperlink"/>
              </w:rPr>
              <w:t>References</w:t>
            </w:r>
            <w:r>
              <w:rPr>
                <w:webHidden/>
              </w:rPr>
              <w:tab/>
            </w:r>
            <w:r>
              <w:rPr>
                <w:webHidden/>
              </w:rPr>
              <w:fldChar w:fldCharType="begin"/>
            </w:r>
            <w:r>
              <w:rPr>
                <w:webHidden/>
              </w:rPr>
              <w:instrText xml:space="preserve"> PAGEREF _Toc212568416 \h </w:instrText>
            </w:r>
            <w:r>
              <w:rPr>
                <w:webHidden/>
              </w:rPr>
            </w:r>
            <w:r>
              <w:rPr>
                <w:webHidden/>
              </w:rPr>
              <w:fldChar w:fldCharType="separate"/>
            </w:r>
            <w:r w:rsidR="00B95D15">
              <w:rPr>
                <w:webHidden/>
              </w:rPr>
              <w:t>44</w:t>
            </w:r>
            <w:r>
              <w:rPr>
                <w:webHidden/>
              </w:rPr>
              <w:fldChar w:fldCharType="end"/>
            </w:r>
          </w:hyperlink>
        </w:p>
        <w:p w14:paraId="13F74F1C" w14:textId="52863808" w:rsidR="00F40769" w:rsidRPr="007E5BB7" w:rsidRDefault="00F40769" w:rsidP="007E5BB7">
          <w:pPr>
            <w:rPr>
              <w:rStyle w:val="Strong"/>
            </w:rPr>
          </w:pPr>
          <w:r w:rsidRPr="007E5BB7">
            <w:fldChar w:fldCharType="end"/>
          </w:r>
        </w:p>
      </w:sdtContent>
    </w:sdt>
    <w:p w14:paraId="11A2AF0E" w14:textId="77777777" w:rsidR="00AB0889" w:rsidRPr="007E5BB7" w:rsidRDefault="00AB0889" w:rsidP="007E5BB7">
      <w:r w:rsidRPr="00EF1EFE">
        <w:br w:type="page"/>
      </w:r>
    </w:p>
    <w:p w14:paraId="2922634F" w14:textId="77777777" w:rsidR="00AB0889" w:rsidRPr="007E5BB7" w:rsidRDefault="00AB0889" w:rsidP="007E5BB7">
      <w:pPr>
        <w:rPr>
          <w:rStyle w:val="Strong"/>
        </w:rPr>
      </w:pPr>
      <w:r w:rsidRPr="007E5BB7">
        <w:rPr>
          <w:rStyle w:val="Strong"/>
        </w:rPr>
        <w:lastRenderedPageBreak/>
        <w:t>Version History</w:t>
      </w:r>
    </w:p>
    <w:tbl>
      <w:tblPr>
        <w:tblStyle w:val="TableGrid"/>
        <w:tblW w:w="9639" w:type="dxa"/>
        <w:tblLayout w:type="fixed"/>
        <w:tblLook w:val="0420" w:firstRow="1" w:lastRow="0" w:firstColumn="0" w:lastColumn="0" w:noHBand="0" w:noVBand="1"/>
      </w:tblPr>
      <w:tblGrid>
        <w:gridCol w:w="2506"/>
        <w:gridCol w:w="2505"/>
        <w:gridCol w:w="4628"/>
      </w:tblGrid>
      <w:tr w:rsidR="00AB0889" w:rsidRPr="005F5723" w14:paraId="0F4153B7" w14:textId="77777777" w:rsidTr="00EE14BE">
        <w:trPr>
          <w:cnfStyle w:val="100000000000" w:firstRow="1" w:lastRow="0" w:firstColumn="0" w:lastColumn="0" w:oddVBand="0" w:evenVBand="0" w:oddHBand="0" w:evenHBand="0" w:firstRowFirstColumn="0" w:firstRowLastColumn="0" w:lastRowFirstColumn="0" w:lastRowLastColumn="0"/>
          <w:trHeight w:val="282"/>
          <w:tblHeader/>
        </w:trPr>
        <w:tc>
          <w:tcPr>
            <w:tcW w:w="2506" w:type="dxa"/>
          </w:tcPr>
          <w:p w14:paraId="2748A285" w14:textId="77777777" w:rsidR="00AB0889" w:rsidRPr="00EE14BE" w:rsidRDefault="00AB0889" w:rsidP="00EE14BE">
            <w:pPr>
              <w:rPr>
                <w:rFonts w:eastAsia="Arial"/>
              </w:rPr>
            </w:pPr>
            <w:r w:rsidRPr="00EE14BE">
              <w:rPr>
                <w:rFonts w:eastAsia="Arial"/>
              </w:rPr>
              <w:t>Version</w:t>
            </w:r>
          </w:p>
        </w:tc>
        <w:tc>
          <w:tcPr>
            <w:tcW w:w="2505" w:type="dxa"/>
          </w:tcPr>
          <w:p w14:paraId="288F9379" w14:textId="77777777" w:rsidR="00AB0889" w:rsidRPr="00EE14BE" w:rsidRDefault="00AB0889" w:rsidP="00EE14BE">
            <w:pPr>
              <w:rPr>
                <w:rFonts w:eastAsia="Arial"/>
              </w:rPr>
            </w:pPr>
            <w:r w:rsidRPr="00EE14BE">
              <w:rPr>
                <w:rFonts w:eastAsia="Arial"/>
              </w:rPr>
              <w:t>Date</w:t>
            </w:r>
          </w:p>
        </w:tc>
        <w:tc>
          <w:tcPr>
            <w:tcW w:w="4628" w:type="dxa"/>
          </w:tcPr>
          <w:p w14:paraId="2719438E" w14:textId="77777777" w:rsidR="00AB0889" w:rsidRPr="00EE14BE" w:rsidRDefault="00AB0889" w:rsidP="00EE14BE">
            <w:pPr>
              <w:rPr>
                <w:rFonts w:eastAsia="Arial"/>
              </w:rPr>
            </w:pPr>
            <w:r w:rsidRPr="00EE14BE">
              <w:rPr>
                <w:rFonts w:eastAsia="Arial"/>
              </w:rPr>
              <w:t>Reason/Key changes</w:t>
            </w:r>
          </w:p>
        </w:tc>
      </w:tr>
      <w:tr w:rsidR="00AB0889" w:rsidRPr="005F5723" w14:paraId="387F3FE1" w14:textId="77777777" w:rsidTr="00EE14BE">
        <w:trPr>
          <w:cnfStyle w:val="000000100000" w:firstRow="0" w:lastRow="0" w:firstColumn="0" w:lastColumn="0" w:oddVBand="0" w:evenVBand="0" w:oddHBand="1" w:evenHBand="0" w:firstRowFirstColumn="0" w:firstRowLastColumn="0" w:lastRowFirstColumn="0" w:lastRowLastColumn="0"/>
          <w:trHeight w:val="13"/>
        </w:trPr>
        <w:tc>
          <w:tcPr>
            <w:tcW w:w="2506" w:type="dxa"/>
          </w:tcPr>
          <w:p w14:paraId="58353EA3" w14:textId="77777777" w:rsidR="00AB0889" w:rsidRPr="00382757" w:rsidRDefault="00AB0889" w:rsidP="00382757">
            <w:pPr>
              <w:pStyle w:val="Tabletextleft"/>
            </w:pPr>
            <w:r w:rsidRPr="00382757">
              <w:t>Version 1.0</w:t>
            </w:r>
          </w:p>
        </w:tc>
        <w:tc>
          <w:tcPr>
            <w:tcW w:w="2505" w:type="dxa"/>
          </w:tcPr>
          <w:p w14:paraId="0DB0E509" w14:textId="0487DE73" w:rsidR="00AB0889" w:rsidRPr="00382757" w:rsidRDefault="00F240FE" w:rsidP="00382757">
            <w:pPr>
              <w:pStyle w:val="Tabletextleft"/>
            </w:pPr>
            <w:r w:rsidRPr="00382757">
              <w:t>October 2025</w:t>
            </w:r>
          </w:p>
        </w:tc>
        <w:tc>
          <w:tcPr>
            <w:tcW w:w="4628" w:type="dxa"/>
          </w:tcPr>
          <w:p w14:paraId="564F3A5F" w14:textId="77777777" w:rsidR="00AB0889" w:rsidRPr="00382757" w:rsidRDefault="00AB0889" w:rsidP="00382757">
            <w:pPr>
              <w:pStyle w:val="Tabletextleft"/>
            </w:pPr>
            <w:r w:rsidRPr="00382757">
              <w:t>Initial release</w:t>
            </w:r>
          </w:p>
        </w:tc>
      </w:tr>
    </w:tbl>
    <w:p w14:paraId="04C26DC3" w14:textId="77777777" w:rsidR="00AB0889" w:rsidRPr="007E5BB7" w:rsidRDefault="00AB0889" w:rsidP="007E5BB7">
      <w:r w:rsidRPr="00EF1EFE">
        <w:br w:type="page"/>
      </w:r>
    </w:p>
    <w:p w14:paraId="31F98F35" w14:textId="77777777" w:rsidR="00F635E5" w:rsidRPr="0041406C" w:rsidRDefault="00AB0889" w:rsidP="00EF1EFE">
      <w:pPr>
        <w:pStyle w:val="Heading1"/>
      </w:pPr>
      <w:bookmarkStart w:id="0" w:name="_Toc212568376"/>
      <w:r>
        <w:lastRenderedPageBreak/>
        <w:t>Overview</w:t>
      </w:r>
      <w:bookmarkEnd w:id="0"/>
    </w:p>
    <w:p w14:paraId="4DF7B507" w14:textId="77777777" w:rsidR="00F635E5" w:rsidRPr="0041406C" w:rsidRDefault="0076581D" w:rsidP="00F635E5">
      <w:pPr>
        <w:pStyle w:val="Heading2"/>
      </w:pPr>
      <w:bookmarkStart w:id="1" w:name="_Toc212568377"/>
      <w:r w:rsidRPr="0041406C">
        <w:t>Purpose</w:t>
      </w:r>
      <w:bookmarkEnd w:id="1"/>
    </w:p>
    <w:p w14:paraId="32E8A00A" w14:textId="77777777" w:rsidR="00687365" w:rsidRPr="007E5BB7" w:rsidRDefault="00CC7957" w:rsidP="007E5BB7">
      <w:bookmarkStart w:id="2" w:name="_Hlk207869092"/>
      <w:r w:rsidRPr="007E5BB7">
        <w:t xml:space="preserve">Syphilis poses a threat to public health with significant increases in notifications across Australia in the past decade. Despite previous efforts to control a preventable and curable disease, Australia continues to have cases of congenital syphilis and associated infant deaths. </w:t>
      </w:r>
    </w:p>
    <w:p w14:paraId="215078F3" w14:textId="1B5D2F54" w:rsidR="00687365" w:rsidRPr="005841C6" w:rsidRDefault="00CC7957" w:rsidP="0041406C">
      <w:r w:rsidRPr="005841C6">
        <w:t>In response</w:t>
      </w:r>
      <w:r w:rsidR="044E8B49" w:rsidRPr="005841C6">
        <w:t>,</w:t>
      </w:r>
      <w:r w:rsidRPr="005841C6">
        <w:t xml:space="preserve"> the Australian Health Protection Committee (AHPC), the Communicable Diseases Network Australia (CDNA), National Aboriginal and Torres Strait Islander Health Protection (NATSIHP) and the Blood Borne Viruses and Sexually Transmissible Infections Standing Committee (BBVSS) have developed a </w:t>
      </w:r>
      <w:hyperlink r:id="rId13" w:history="1">
        <w:r w:rsidRPr="00F872D0">
          <w:rPr>
            <w:rStyle w:val="Emphasis"/>
          </w:rPr>
          <w:t>National Syphilis Response Plan 2023 – 2030</w:t>
        </w:r>
      </w:hyperlink>
      <w:r w:rsidRPr="005841C6">
        <w:t xml:space="preserve"> (Response Plan). The Response Plan consolidates existing recommendations into a focused framework, to be governed under new and re-invigorated governance arrangements. Ensuring a consistent approach across the country will enhance collaboration and effectively tackle syphilis as a public health concern.</w:t>
      </w:r>
      <w:r w:rsidR="00687365" w:rsidRPr="005841C6">
        <w:t xml:space="preserve"> </w:t>
      </w:r>
    </w:p>
    <w:p w14:paraId="273CC989" w14:textId="77777777" w:rsidR="00CC7957" w:rsidRPr="007E5BB7" w:rsidRDefault="00687365" w:rsidP="007E5BB7">
      <w:r w:rsidRPr="007E5BB7">
        <w:t>Four</w:t>
      </w:r>
      <w:r w:rsidR="00CC7957" w:rsidRPr="007E5BB7">
        <w:t xml:space="preserve"> overarching national goals have been adopted to be pursued throughout the life cycle of </w:t>
      </w:r>
      <w:r w:rsidR="00EA1BF6" w:rsidRPr="007E5BB7">
        <w:t>the Response Plan</w:t>
      </w:r>
      <w:r w:rsidR="00CC7957" w:rsidRPr="007E5BB7">
        <w:t xml:space="preserve"> (2023-2030):</w:t>
      </w:r>
    </w:p>
    <w:p w14:paraId="620C5CA4" w14:textId="77777777" w:rsidR="00CC7957" w:rsidRPr="00CC7957" w:rsidRDefault="00CC7957" w:rsidP="00EE14BE">
      <w:pPr>
        <w:pStyle w:val="ListBullet2"/>
      </w:pPr>
      <w:r w:rsidRPr="00CC7957">
        <w:t xml:space="preserve">Strengthen prevention and testing strategies for syphilis in priority populations and settings, targeting high-burden areas. </w:t>
      </w:r>
    </w:p>
    <w:p w14:paraId="0F4AF18C" w14:textId="77777777" w:rsidR="00CC7957" w:rsidRPr="00CC7957" w:rsidRDefault="00CC7957" w:rsidP="00EE14BE">
      <w:pPr>
        <w:pStyle w:val="ListBullet2"/>
      </w:pPr>
      <w:r w:rsidRPr="00CC7957">
        <w:t xml:space="preserve">Reduce ongoing transmission and incidence of syphilis across priority populations. </w:t>
      </w:r>
    </w:p>
    <w:p w14:paraId="492145E6" w14:textId="77777777" w:rsidR="00CC7957" w:rsidRPr="00CC7957" w:rsidRDefault="00CC7957" w:rsidP="00EE14BE">
      <w:pPr>
        <w:pStyle w:val="ListBullet2"/>
      </w:pPr>
      <w:r w:rsidRPr="00CC7957">
        <w:t xml:space="preserve">Reduce morbidity and mortality associated with syphilis. </w:t>
      </w:r>
    </w:p>
    <w:p w14:paraId="1C8371AE" w14:textId="77777777" w:rsidR="00CC7957" w:rsidRPr="00CC7957" w:rsidRDefault="00CC7957" w:rsidP="00EE14BE">
      <w:pPr>
        <w:pStyle w:val="ListBullet2"/>
      </w:pPr>
      <w:r w:rsidRPr="00CC7957">
        <w:t>Eliminate congenital syphilis (defined as sustained zero congenital syphilis cases).</w:t>
      </w:r>
    </w:p>
    <w:p w14:paraId="79ACF3FA" w14:textId="77777777" w:rsidR="00687365" w:rsidRPr="007E5BB7" w:rsidRDefault="00687365" w:rsidP="00687365">
      <w:r w:rsidRPr="007E5BB7">
        <w:t xml:space="preserve">The Response Plan builds on the efforts of the </w:t>
      </w:r>
      <w:hyperlink r:id="rId14" w:history="1">
        <w:r w:rsidRPr="003407F9">
          <w:rPr>
            <w:rStyle w:val="SubtleEmphasis"/>
          </w:rPr>
          <w:t>National strategic approach for responding to rising rates of syphilis 2021</w:t>
        </w:r>
      </w:hyperlink>
      <w:r w:rsidRPr="007E5BB7">
        <w:t>.</w:t>
      </w:r>
    </w:p>
    <w:p w14:paraId="7B18C0DE" w14:textId="77777777" w:rsidR="00CC7957" w:rsidRPr="0041406C" w:rsidRDefault="0041406C" w:rsidP="00CC7957">
      <w:pPr>
        <w:rPr>
          <w:rFonts w:eastAsiaTheme="minorEastAsia"/>
          <w:highlight w:val="yellow"/>
        </w:rPr>
      </w:pPr>
      <w:r w:rsidRPr="005841C6">
        <w:t xml:space="preserve">The </w:t>
      </w:r>
      <w:r w:rsidRPr="007E5BB7">
        <w:t>National Syphilis Surveillance and Monitoring Plan</w:t>
      </w:r>
      <w:r w:rsidRPr="005841C6">
        <w:t xml:space="preserve"> (</w:t>
      </w:r>
      <w:r w:rsidR="00493169" w:rsidRPr="005841C6">
        <w:t>the</w:t>
      </w:r>
      <w:r w:rsidRPr="005841C6">
        <w:t xml:space="preserve"> </w:t>
      </w:r>
      <w:r w:rsidR="00CC7957" w:rsidRPr="005841C6">
        <w:t xml:space="preserve">Surveillance </w:t>
      </w:r>
      <w:r w:rsidRPr="005841C6">
        <w:t xml:space="preserve">Plan) outlines indicators that will be used to monitor progress towards achieving </w:t>
      </w:r>
      <w:r w:rsidR="00CC7957" w:rsidRPr="005841C6">
        <w:t xml:space="preserve">the above </w:t>
      </w:r>
      <w:r w:rsidR="00493169" w:rsidRPr="005841C6">
        <w:t>goals</w:t>
      </w:r>
      <w:r w:rsidR="00CC7957" w:rsidRPr="005841C6">
        <w:t xml:space="preserve">. </w:t>
      </w:r>
      <w:r w:rsidR="00CC7957" w:rsidRPr="00EF1EFE">
        <w:t xml:space="preserve">Each goal covers a set of related </w:t>
      </w:r>
      <w:r w:rsidR="00CC7957" w:rsidRPr="005841C6">
        <w:t>indicators that</w:t>
      </w:r>
      <w:r w:rsidR="00CC7957" w:rsidRPr="00EF1EFE">
        <w:t xml:space="preserve"> can be disaggregated to allow finer-grained interpretation.</w:t>
      </w:r>
      <w:r w:rsidR="00CC7957" w:rsidRPr="00CC7957">
        <w:rPr>
          <w:rFonts w:eastAsiaTheme="minorEastAsia"/>
        </w:rPr>
        <w:t xml:space="preserve"> </w:t>
      </w:r>
    </w:p>
    <w:p w14:paraId="7FABF902" w14:textId="5E37F88A" w:rsidR="0041406C" w:rsidRPr="005841C6" w:rsidRDefault="0041406C" w:rsidP="005841C6">
      <w:r w:rsidRPr="005841C6">
        <w:t xml:space="preserve">The </w:t>
      </w:r>
      <w:r w:rsidR="00CC7957" w:rsidRPr="005841C6">
        <w:t xml:space="preserve">Surveillance </w:t>
      </w:r>
      <w:r w:rsidRPr="005841C6">
        <w:t>Plan builds on and intersects with existing national surveillance and monitoring activities related to syphilis, including the: National BBV and STI Surveillance and Monitoring Plan which supports the five National Strategies for BBVs and STIs</w:t>
      </w:r>
      <w:r w:rsidR="00EA1BF6" w:rsidRPr="005841C6">
        <w:t>.</w:t>
      </w:r>
    </w:p>
    <w:p w14:paraId="037CC561" w14:textId="565DA85F" w:rsidR="0041406C" w:rsidRPr="005841C6" w:rsidRDefault="0041406C" w:rsidP="005841C6">
      <w:r w:rsidRPr="005841C6">
        <w:t>While the</w:t>
      </w:r>
      <w:r w:rsidR="00834B12" w:rsidRPr="005841C6">
        <w:t xml:space="preserve"> Surveillance</w:t>
      </w:r>
      <w:r w:rsidRPr="005841C6">
        <w:t xml:space="preserve"> Plan does not outline specifically public health actions to address the rising rates of syphilis, it is important to acknowledge the significant work </w:t>
      </w:r>
      <w:r w:rsidR="00CC7957" w:rsidRPr="005841C6">
        <w:t xml:space="preserve">that </w:t>
      </w:r>
      <w:r w:rsidRPr="005841C6">
        <w:t>has been done by State and Territory Health services, primary health care and other community organisations to address rising rates of syphilis, including the investment in the National Strategies for BBVs and STIs.</w:t>
      </w:r>
    </w:p>
    <w:p w14:paraId="64ACD342" w14:textId="77777777" w:rsidR="0041406C" w:rsidRPr="005841C6" w:rsidRDefault="0041406C" w:rsidP="005841C6">
      <w:r w:rsidRPr="005841C6">
        <w:t>The CDNA</w:t>
      </w:r>
      <w:r w:rsidR="00CC7957" w:rsidRPr="005841C6">
        <w:t>,</w:t>
      </w:r>
      <w:r w:rsidRPr="005841C6">
        <w:t xml:space="preserve"> BBVSS </w:t>
      </w:r>
      <w:r w:rsidR="00CC7957" w:rsidRPr="005841C6">
        <w:t xml:space="preserve">and NATSIHP </w:t>
      </w:r>
      <w:r w:rsidRPr="005841C6">
        <w:t xml:space="preserve">are, in collaboration, developing further priority public health actions, including those related to workforce and community engagement, to ensure progress is made towards reducing the incidence of syphilis and elimination of congenital syphilis in Australia.  </w:t>
      </w:r>
    </w:p>
    <w:p w14:paraId="7282B8C6" w14:textId="44930278" w:rsidR="00FB0A2F" w:rsidRPr="005841C6" w:rsidRDefault="00FB0A2F" w:rsidP="005841C6">
      <w:r w:rsidRPr="005841C6">
        <w:lastRenderedPageBreak/>
        <w:t xml:space="preserve">At the time of drafting, the Surveillance Plan is a product of the interim Australian Centre for Disease </w:t>
      </w:r>
      <w:proofErr w:type="gramStart"/>
      <w:r w:rsidRPr="005841C6">
        <w:t>Control</w:t>
      </w:r>
      <w:proofErr w:type="gramEnd"/>
      <w:r w:rsidRPr="005841C6">
        <w:t xml:space="preserve"> but it is intended that the Surveillance Plan be a product of the independent Australian Centre for Disease Control from its commencement.</w:t>
      </w:r>
    </w:p>
    <w:bookmarkEnd w:id="2"/>
    <w:p w14:paraId="55316D95" w14:textId="1A16A9F4" w:rsidR="00CC7957" w:rsidRPr="005841C6" w:rsidRDefault="00CC7957" w:rsidP="005841C6">
      <w:r w:rsidRPr="005841C6">
        <w:t>It is important to note that the programs mentioned in the Surveillance Plan were operational at the time of writing. Inclusion of programs in the S</w:t>
      </w:r>
      <w:r w:rsidR="00EA1BF6" w:rsidRPr="005841C6">
        <w:t>urveillance</w:t>
      </w:r>
      <w:r w:rsidRPr="005841C6">
        <w:t xml:space="preserve"> Plan does not denote funding from the Australian Centre for Disease Control.</w:t>
      </w:r>
    </w:p>
    <w:p w14:paraId="6428672D" w14:textId="77777777" w:rsidR="0041406C" w:rsidRPr="005841C6" w:rsidRDefault="0041406C" w:rsidP="005841C6">
      <w:pPr>
        <w:pStyle w:val="Heading2"/>
      </w:pPr>
      <w:bookmarkStart w:id="3" w:name="_Toc212568378"/>
      <w:r w:rsidRPr="005841C6">
        <w:t>Development of future indicators</w:t>
      </w:r>
      <w:bookmarkEnd w:id="3"/>
    </w:p>
    <w:p w14:paraId="7D0B2367" w14:textId="27D6CE18" w:rsidR="0041406C" w:rsidRPr="007E5BB7" w:rsidRDefault="0041406C" w:rsidP="007E5BB7">
      <w:r w:rsidRPr="007E5BB7">
        <w:t>At the time of writing</w:t>
      </w:r>
      <w:r w:rsidR="00657BB7" w:rsidRPr="007E5BB7">
        <w:t>,</w:t>
      </w:r>
      <w:r w:rsidRPr="007E5BB7">
        <w:t xml:space="preserve"> additional </w:t>
      </w:r>
      <w:r w:rsidR="005C6967" w:rsidRPr="007E5BB7">
        <w:t>indicators,</w:t>
      </w:r>
      <w:r w:rsidRPr="007E5BB7">
        <w:t xml:space="preserve"> and suitable data sources, including those related to syphilis testing, re-</w:t>
      </w:r>
      <w:r w:rsidR="005C6967" w:rsidRPr="007E5BB7">
        <w:t>infections,</w:t>
      </w:r>
      <w:r w:rsidRPr="007E5BB7">
        <w:t xml:space="preserve"> and sexual partners (particularly partners of people of reproductive age)</w:t>
      </w:r>
      <w:r w:rsidR="0B0D3151" w:rsidRPr="007E5BB7">
        <w:t>,</w:t>
      </w:r>
      <w:r w:rsidRPr="007E5BB7">
        <w:t xml:space="preserve"> were being explored. Any new indicators will be incorporated into future iterations of the </w:t>
      </w:r>
      <w:r w:rsidR="00EA1BF6" w:rsidRPr="007E5BB7">
        <w:t>Surveillance</w:t>
      </w:r>
      <w:r w:rsidRPr="007E5BB7">
        <w:t xml:space="preserve"> Plan following consultation with the respective expert groups noted </w:t>
      </w:r>
      <w:r w:rsidR="00687365" w:rsidRPr="007E5BB7">
        <w:t>below</w:t>
      </w:r>
      <w:r w:rsidRPr="007E5BB7">
        <w:t>.</w:t>
      </w:r>
    </w:p>
    <w:p w14:paraId="2F5A2280" w14:textId="77777777" w:rsidR="0041406C" w:rsidRPr="005841C6" w:rsidRDefault="0041406C" w:rsidP="005841C6">
      <w:pPr>
        <w:pStyle w:val="Heading2"/>
      </w:pPr>
      <w:bookmarkStart w:id="4" w:name="_Toc212568379"/>
      <w:r w:rsidRPr="005841C6">
        <w:t>Specific populations</w:t>
      </w:r>
      <w:bookmarkEnd w:id="4"/>
    </w:p>
    <w:p w14:paraId="2FEA5A8C" w14:textId="2AE9807E" w:rsidR="0041406C" w:rsidRPr="005841C6" w:rsidRDefault="0041406C" w:rsidP="005841C6">
      <w:r w:rsidRPr="005841C6">
        <w:t xml:space="preserve">The </w:t>
      </w:r>
      <w:r w:rsidR="00EA1BF6" w:rsidRPr="005841C6">
        <w:t xml:space="preserve">Surveillance </w:t>
      </w:r>
      <w:r w:rsidRPr="005841C6">
        <w:t xml:space="preserve">Plan recognises the need to continue to enhance our understanding of the impact of syphilis on specific populations, including </w:t>
      </w:r>
      <w:bookmarkStart w:id="5" w:name="_Hlk160788849"/>
      <w:r w:rsidRPr="005841C6">
        <w:t>Aboriginal and Torres Strait Islander people, people of reproductive age, people from culturally and linguistically diverse (CALD) backgrounds, people with a disability</w:t>
      </w:r>
      <w:bookmarkEnd w:id="5"/>
      <w:r w:rsidRPr="005841C6">
        <w:t>, people who identify as LGBTIQA+</w:t>
      </w:r>
      <w:r w:rsidRPr="00BC7C16">
        <w:rPr>
          <w:rStyle w:val="FootnoteTextChar"/>
        </w:rPr>
        <w:footnoteReference w:id="2"/>
      </w:r>
      <w:r w:rsidRPr="005841C6">
        <w:t xml:space="preserve"> and people living in rural and remote areas. These groups are a priority for surveillance and response as they may be at higher risk of syphilis infection and poorer health outcomes as a result. These priority groups will be represented in reports against the </w:t>
      </w:r>
      <w:r w:rsidR="00EA1BF6" w:rsidRPr="005841C6">
        <w:t xml:space="preserve">Surveillance </w:t>
      </w:r>
      <w:r w:rsidRPr="005841C6">
        <w:t>Plan where data are available, with a view to improve representativeness in the long-term in syphilis surveillance data</w:t>
      </w:r>
      <w:r w:rsidR="58B46274" w:rsidRPr="005841C6">
        <w:t>.</w:t>
      </w:r>
    </w:p>
    <w:p w14:paraId="4CA082BA" w14:textId="359C8987" w:rsidR="0041406C" w:rsidRPr="005841C6" w:rsidRDefault="0041406C" w:rsidP="005841C6">
      <w:r w:rsidRPr="005841C6">
        <w:t xml:space="preserve">Considerations for Aboriginal and Torres Strait Islander populations have been incorporated into the </w:t>
      </w:r>
      <w:r w:rsidR="00915E4D" w:rsidRPr="005841C6">
        <w:t xml:space="preserve">Surveillance </w:t>
      </w:r>
      <w:r w:rsidRPr="005841C6">
        <w:t xml:space="preserve">Plan to ensure relevant data is collected; analysis and reporting are carried out; and that these data are reviewed, reported, and interpreted with an appropriate cultural lens. More detail on data considerations for Aboriginal and Torres Strait Islander populations is at </w:t>
      </w:r>
      <w:hyperlink w:anchor="_Appendix_A_-" w:history="1">
        <w:r w:rsidRPr="00EE14BE">
          <w:rPr>
            <w:rStyle w:val="Hyperlink"/>
          </w:rPr>
          <w:t>Appendix A.</w:t>
        </w:r>
      </w:hyperlink>
    </w:p>
    <w:p w14:paraId="05099428" w14:textId="77777777" w:rsidR="00700770" w:rsidRPr="007E5BB7" w:rsidRDefault="00700770" w:rsidP="007E5BB7">
      <w:r w:rsidRPr="007E5BB7">
        <w:t xml:space="preserve">A note on terminology </w:t>
      </w:r>
    </w:p>
    <w:p w14:paraId="5B856A77" w14:textId="44F1600F" w:rsidR="00700770" w:rsidRPr="005841C6" w:rsidRDefault="00700770" w:rsidP="005841C6">
      <w:r w:rsidRPr="005841C6">
        <w:t xml:space="preserve">Please note that throughout </w:t>
      </w:r>
      <w:r w:rsidR="00236F95" w:rsidRPr="005841C6">
        <w:t>the</w:t>
      </w:r>
      <w:r w:rsidR="001E1333" w:rsidRPr="005841C6">
        <w:t xml:space="preserve"> Surveillance</w:t>
      </w:r>
      <w:r w:rsidR="00236F95" w:rsidRPr="005841C6">
        <w:t xml:space="preserve"> Plan</w:t>
      </w:r>
      <w:r w:rsidRPr="005841C6">
        <w:t xml:space="preserve">, we generally use the term ‘women’ to refer to people </w:t>
      </w:r>
      <w:r w:rsidR="004E4339" w:rsidRPr="005841C6">
        <w:t>who are pregnant</w:t>
      </w:r>
      <w:r w:rsidR="00AF1252" w:rsidRPr="005841C6">
        <w:t xml:space="preserve"> or </w:t>
      </w:r>
      <w:r w:rsidR="00565A09" w:rsidRPr="005841C6">
        <w:t>giving birth</w:t>
      </w:r>
      <w:r w:rsidRPr="005841C6">
        <w:t xml:space="preserve">. However, we respectfully acknowledge that some people with a </w:t>
      </w:r>
      <w:r w:rsidR="004323B6" w:rsidRPr="005841C6">
        <w:t>uterus</w:t>
      </w:r>
      <w:r w:rsidRPr="005841C6">
        <w:t xml:space="preserve"> do not identify as women and are equally impacted by</w:t>
      </w:r>
      <w:r w:rsidR="007B6664" w:rsidRPr="005841C6">
        <w:t xml:space="preserve"> syphilis</w:t>
      </w:r>
      <w:r w:rsidRPr="005841C6">
        <w:t xml:space="preserve">. </w:t>
      </w:r>
    </w:p>
    <w:p w14:paraId="6DB0A3D6" w14:textId="397441E5" w:rsidR="00700770" w:rsidRPr="005841C6" w:rsidRDefault="00700770" w:rsidP="005841C6">
      <w:r w:rsidRPr="005841C6">
        <w:t>The terms female and male are used when they relate to data collected and coded as either female or male, e.g.</w:t>
      </w:r>
      <w:r w:rsidR="004E4339" w:rsidRPr="005841C6">
        <w:t xml:space="preserve"> </w:t>
      </w:r>
      <w:r w:rsidR="00296AE9" w:rsidRPr="005841C6">
        <w:t>national notification data</w:t>
      </w:r>
      <w:r w:rsidRPr="005841C6">
        <w:t>.</w:t>
      </w:r>
    </w:p>
    <w:p w14:paraId="44C3F98E" w14:textId="77777777" w:rsidR="00F635E5" w:rsidRPr="005841C6" w:rsidRDefault="00F635E5" w:rsidP="005841C6">
      <w:pPr>
        <w:pStyle w:val="Heading2"/>
      </w:pPr>
      <w:bookmarkStart w:id="6" w:name="_Toc212568380"/>
      <w:r w:rsidRPr="005841C6">
        <w:t>Reporting</w:t>
      </w:r>
      <w:bookmarkEnd w:id="6"/>
    </w:p>
    <w:p w14:paraId="2D498A37" w14:textId="676249E8" w:rsidR="00493169" w:rsidRPr="005841C6" w:rsidRDefault="0076581D" w:rsidP="005841C6">
      <w:bookmarkStart w:id="7" w:name="_Hlk207869209"/>
      <w:r w:rsidRPr="005841C6">
        <w:t xml:space="preserve">The </w:t>
      </w:r>
      <w:r w:rsidR="00493169" w:rsidRPr="005841C6">
        <w:t>Australian Centre for Disease Control</w:t>
      </w:r>
      <w:r w:rsidRPr="005841C6">
        <w:t xml:space="preserve"> will produce a short report at the end of each quarter, </w:t>
      </w:r>
      <w:r w:rsidR="00493169" w:rsidRPr="005841C6">
        <w:t xml:space="preserve">and a more detailed </w:t>
      </w:r>
      <w:r w:rsidR="00EA1BF6" w:rsidRPr="005841C6">
        <w:t>report</w:t>
      </w:r>
      <w:r w:rsidR="00493169" w:rsidRPr="005841C6">
        <w:t xml:space="preserve"> at the end of each calendar year </w:t>
      </w:r>
      <w:r w:rsidRPr="005841C6">
        <w:t>on progress towards achieving</w:t>
      </w:r>
      <w:r w:rsidR="00493169" w:rsidRPr="005841C6">
        <w:t xml:space="preserve"> goals in the </w:t>
      </w:r>
      <w:r w:rsidR="00965A89" w:rsidRPr="005841C6">
        <w:t xml:space="preserve">Surveillance </w:t>
      </w:r>
      <w:r w:rsidRPr="005841C6">
        <w:t>Plan.</w:t>
      </w:r>
      <w:r w:rsidR="00493169" w:rsidRPr="005841C6">
        <w:t xml:space="preserve"> Each report will be produced at </w:t>
      </w:r>
      <w:r w:rsidR="00687365" w:rsidRPr="005841C6">
        <w:t xml:space="preserve">the earliest </w:t>
      </w:r>
      <w:r w:rsidR="00493169" w:rsidRPr="005841C6">
        <w:t xml:space="preserve">3 </w:t>
      </w:r>
      <w:r w:rsidR="00493169" w:rsidRPr="005841C6">
        <w:lastRenderedPageBreak/>
        <w:t xml:space="preserve">months (one quarter) after the reporting period to ensure adequate data cleaning and review can occur at the jurisdictional and commonwealth levels. </w:t>
      </w:r>
    </w:p>
    <w:p w14:paraId="79481A59" w14:textId="161B56E5" w:rsidR="0076581D" w:rsidRPr="005841C6" w:rsidRDefault="0076581D" w:rsidP="005841C6">
      <w:r w:rsidRPr="005841C6">
        <w:t xml:space="preserve">The surveillance data presented in these reports will also incorporate current policy and programmatic commentary in relation to associated syphilis public health activities. Reporting on progress under the </w:t>
      </w:r>
      <w:r w:rsidR="00612464" w:rsidRPr="005841C6">
        <w:t xml:space="preserve">Surveillance </w:t>
      </w:r>
      <w:r w:rsidRPr="005841C6">
        <w:t>Plan will complement reporting against related national strategies and action plans.</w:t>
      </w:r>
      <w:r w:rsidR="00493169" w:rsidRPr="005841C6">
        <w:t xml:space="preserve"> </w:t>
      </w:r>
    </w:p>
    <w:bookmarkEnd w:id="7"/>
    <w:p w14:paraId="75C698E1" w14:textId="1300F61D" w:rsidR="006461DA" w:rsidRPr="005841C6" w:rsidRDefault="006461DA" w:rsidP="005841C6">
      <w:r w:rsidRPr="005841C6">
        <w:t>Disaggregation of data when reporting against the indicators will be undertaken where the output provides meaningful evidence to support the national syphilis response. Every effort will be made to provide data that supports on-going implementation of the national syphilis response, within the bounds of respective data release and reporting responsibilities at the Commonwealth</w:t>
      </w:r>
      <w:r w:rsidR="0010601B" w:rsidRPr="005841C6">
        <w:t xml:space="preserve"> while maintaining the confidentiality of individuals</w:t>
      </w:r>
      <w:r w:rsidRPr="005841C6">
        <w:t>.</w:t>
      </w:r>
    </w:p>
    <w:p w14:paraId="1419032D" w14:textId="7BDA0C82" w:rsidR="006461DA" w:rsidRPr="005841C6" w:rsidRDefault="006461DA" w:rsidP="005841C6">
      <w:r w:rsidRPr="005841C6">
        <w:t>Indicators included in the Surveillance Plan are quantitative unless otherwise specified.</w:t>
      </w:r>
    </w:p>
    <w:p w14:paraId="1E9B872D" w14:textId="291964D7" w:rsidR="006461DA" w:rsidRPr="005841C6" w:rsidRDefault="006461DA" w:rsidP="005841C6">
      <w:r w:rsidRPr="005841C6">
        <w:t xml:space="preserve">Data sources and reporting schedule is at </w:t>
      </w:r>
      <w:hyperlink w:anchor="_Appendix_B_-" w:history="1">
        <w:r w:rsidRPr="00EE14BE">
          <w:rPr>
            <w:rStyle w:val="Hyperlink"/>
          </w:rPr>
          <w:t>Appendix B</w:t>
        </w:r>
      </w:hyperlink>
      <w:r w:rsidRPr="005841C6">
        <w:t>.</w:t>
      </w:r>
    </w:p>
    <w:p w14:paraId="38AA9748" w14:textId="084EED9B" w:rsidR="00434573" w:rsidRPr="005841C6" w:rsidRDefault="00434573" w:rsidP="005841C6">
      <w:pPr>
        <w:pStyle w:val="Heading2"/>
      </w:pPr>
      <w:bookmarkStart w:id="8" w:name="_Toc212568381"/>
      <w:r w:rsidRPr="005841C6">
        <w:t>Review</w:t>
      </w:r>
      <w:bookmarkEnd w:id="8"/>
    </w:p>
    <w:p w14:paraId="037A7DF3" w14:textId="77777777" w:rsidR="00434573" w:rsidRPr="005841C6" w:rsidRDefault="00434573" w:rsidP="005841C6">
      <w:r w:rsidRPr="005841C6">
        <w:t>The Surveillance Plan will be reviewed periodically to ensure currency and alignment with national priorities and will be updated as appropriate to reflect new data sources and changes to existing systems and programs. The review will be led by the Australian Centre for Disease Control in consultation with CDNA, BBVSS and NATSIHP.</w:t>
      </w:r>
    </w:p>
    <w:p w14:paraId="0D3E901F" w14:textId="77777777" w:rsidR="00434573" w:rsidRPr="005841C6" w:rsidRDefault="00434573" w:rsidP="005841C6">
      <w:pPr>
        <w:pStyle w:val="Heading2"/>
      </w:pPr>
      <w:bookmarkStart w:id="9" w:name="_Toc212568382"/>
      <w:r w:rsidRPr="005841C6">
        <w:t>Governance and implementation</w:t>
      </w:r>
      <w:bookmarkEnd w:id="9"/>
    </w:p>
    <w:p w14:paraId="342BBB9F" w14:textId="77777777" w:rsidR="00434573" w:rsidRPr="005841C6" w:rsidRDefault="00434573" w:rsidP="005841C6">
      <w:r w:rsidRPr="005841C6">
        <w:t xml:space="preserve">The Surveillance Plan was developed through the National BBV STI Surveillance Sub-committee (NBBVSTISSC) of the CDNA. The NBBVSTISSC is comprised of experts in </w:t>
      </w:r>
      <w:r w:rsidR="00EA1BF6" w:rsidRPr="005841C6">
        <w:t>se</w:t>
      </w:r>
      <w:r w:rsidR="00687365" w:rsidRPr="005841C6">
        <w:t>xual health and dis</w:t>
      </w:r>
      <w:r w:rsidRPr="005841C6">
        <w:t xml:space="preserve">ease surveillance working across government and non-government organisations. </w:t>
      </w:r>
    </w:p>
    <w:p w14:paraId="7518F164" w14:textId="41055040" w:rsidR="007D0F13" w:rsidRPr="00EF1EFE" w:rsidRDefault="00434573" w:rsidP="005841C6">
      <w:r w:rsidRPr="005841C6">
        <w:t>The</w:t>
      </w:r>
      <w:r w:rsidR="00EA1BF6" w:rsidRPr="005841C6">
        <w:t xml:space="preserve"> Surveillance</w:t>
      </w:r>
      <w:r w:rsidRPr="005841C6">
        <w:t xml:space="preserve"> Plan was endorsed by CDNA, BBVSS and NATSIHP and by parent committee the AHPC </w:t>
      </w:r>
      <w:r w:rsidR="00F240FE" w:rsidRPr="005841C6">
        <w:t>in October 2025.</w:t>
      </w:r>
      <w:r w:rsidRPr="005841C6">
        <w:t xml:space="preserve"> </w:t>
      </w:r>
      <w:r w:rsidR="007D0F13" w:rsidRPr="00EF1EFE">
        <w:br w:type="page"/>
      </w:r>
    </w:p>
    <w:p w14:paraId="25C12264" w14:textId="3167C5B8" w:rsidR="00F635E5" w:rsidRDefault="00F635E5" w:rsidP="00F635E5">
      <w:pPr>
        <w:pStyle w:val="Heading2"/>
      </w:pPr>
      <w:bookmarkStart w:id="10" w:name="_Toc212568383"/>
      <w:r>
        <w:lastRenderedPageBreak/>
        <w:t>Abbreviations</w:t>
      </w:r>
      <w:bookmarkEnd w:id="10"/>
    </w:p>
    <w:tbl>
      <w:tblPr>
        <w:tblStyle w:val="TableGrid"/>
        <w:tblW w:w="9498" w:type="dxa"/>
        <w:tblLook w:val="04A0" w:firstRow="1" w:lastRow="0" w:firstColumn="1" w:lastColumn="0" w:noHBand="0" w:noVBand="1"/>
      </w:tblPr>
      <w:tblGrid>
        <w:gridCol w:w="1843"/>
        <w:gridCol w:w="7655"/>
      </w:tblGrid>
      <w:tr w:rsidR="007E5BB7" w:rsidRPr="00764963" w14:paraId="01F0CC6A" w14:textId="77777777" w:rsidTr="007E5BB7">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843" w:type="dxa"/>
          </w:tcPr>
          <w:p w14:paraId="34D55D66" w14:textId="130C6485" w:rsidR="007E5BB7" w:rsidRPr="003407F9" w:rsidRDefault="007E5BB7" w:rsidP="003407F9">
            <w:r>
              <w:t>Abbreviations</w:t>
            </w:r>
          </w:p>
        </w:tc>
        <w:tc>
          <w:tcPr>
            <w:tcW w:w="7655" w:type="dxa"/>
          </w:tcPr>
          <w:p w14:paraId="786CD33D" w14:textId="4A53BA50" w:rsidR="007E5BB7" w:rsidRPr="007E5BB7" w:rsidRDefault="007E5BB7" w:rsidP="007E5BB7">
            <w:pPr>
              <w:cnfStyle w:val="100000000000" w:firstRow="1" w:lastRow="0" w:firstColumn="0" w:lastColumn="0" w:oddVBand="0" w:evenVBand="0" w:oddHBand="0" w:evenHBand="0" w:firstRowFirstColumn="0" w:firstRowLastColumn="0" w:lastRowFirstColumn="0" w:lastRowLastColumn="0"/>
            </w:pPr>
            <w:r>
              <w:t>Description</w:t>
            </w:r>
          </w:p>
        </w:tc>
      </w:tr>
      <w:tr w:rsidR="00204CB3" w:rsidRPr="00764963" w14:paraId="590B105F" w14:textId="77777777" w:rsidTr="00FC5FB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2A465AFF" w14:textId="77777777" w:rsidR="00204CB3" w:rsidRPr="003407F9" w:rsidRDefault="00204CB3" w:rsidP="003407F9">
            <w:r w:rsidRPr="003407F9">
              <w:t>ABS</w:t>
            </w:r>
          </w:p>
        </w:tc>
        <w:tc>
          <w:tcPr>
            <w:tcW w:w="7655" w:type="dxa"/>
          </w:tcPr>
          <w:p w14:paraId="681DC492"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Australian Bureau of Statistics</w:t>
            </w:r>
          </w:p>
        </w:tc>
      </w:tr>
      <w:tr w:rsidR="00204CB3" w:rsidRPr="00764963" w14:paraId="4FB6B8A1"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187FE59B" w14:textId="77777777" w:rsidR="00204CB3" w:rsidRPr="003407F9" w:rsidRDefault="00204CB3" w:rsidP="003407F9">
            <w:r w:rsidRPr="003407F9">
              <w:t>ACCESS</w:t>
            </w:r>
          </w:p>
        </w:tc>
        <w:tc>
          <w:tcPr>
            <w:tcW w:w="7655" w:type="dxa"/>
          </w:tcPr>
          <w:p w14:paraId="7D981DA8"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Australian Collaboration for Coordinated Enhanced Sentinel Surveillance of Sexually Transmissible Infections and Blood Borne Viruses</w:t>
            </w:r>
          </w:p>
        </w:tc>
      </w:tr>
      <w:tr w:rsidR="00204CB3" w:rsidRPr="00764963" w14:paraId="7E621B26"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2FD5E968" w14:textId="77777777" w:rsidR="00204CB3" w:rsidRPr="003407F9" w:rsidRDefault="00204CB3" w:rsidP="003407F9">
            <w:r w:rsidRPr="003407F9">
              <w:t>ACCHS</w:t>
            </w:r>
          </w:p>
        </w:tc>
        <w:tc>
          <w:tcPr>
            <w:tcW w:w="7655" w:type="dxa"/>
          </w:tcPr>
          <w:p w14:paraId="3C680A5B"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Aboriginal Community Controlled Health Services</w:t>
            </w:r>
          </w:p>
        </w:tc>
      </w:tr>
      <w:tr w:rsidR="00204CB3" w:rsidRPr="00764963" w14:paraId="10E5DBF5"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14B875B2" w14:textId="77777777" w:rsidR="00204CB3" w:rsidRPr="003407F9" w:rsidRDefault="00204CB3" w:rsidP="003407F9">
            <w:r w:rsidRPr="003407F9">
              <w:t>AHPC</w:t>
            </w:r>
          </w:p>
        </w:tc>
        <w:tc>
          <w:tcPr>
            <w:tcW w:w="7655" w:type="dxa"/>
          </w:tcPr>
          <w:p w14:paraId="0387EEEE"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Australian Health Protection Committee</w:t>
            </w:r>
          </w:p>
        </w:tc>
      </w:tr>
      <w:tr w:rsidR="00204CB3" w:rsidRPr="00764963" w14:paraId="07F364FD"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5D340205" w14:textId="77777777" w:rsidR="00204CB3" w:rsidRPr="003407F9" w:rsidRDefault="00204CB3" w:rsidP="003407F9">
            <w:r w:rsidRPr="003407F9">
              <w:t>AIHW</w:t>
            </w:r>
          </w:p>
        </w:tc>
        <w:tc>
          <w:tcPr>
            <w:tcW w:w="7655" w:type="dxa"/>
          </w:tcPr>
          <w:p w14:paraId="2F3E669D"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Australian Institute of Health and Welfare</w:t>
            </w:r>
          </w:p>
        </w:tc>
      </w:tr>
      <w:tr w:rsidR="00204CB3" w:rsidRPr="00764963" w14:paraId="5BD40B35"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1F75EA1F" w14:textId="77777777" w:rsidR="00204CB3" w:rsidRPr="003407F9" w:rsidRDefault="00204CB3" w:rsidP="003407F9">
            <w:r w:rsidRPr="003407F9">
              <w:t>BBV</w:t>
            </w:r>
          </w:p>
        </w:tc>
        <w:tc>
          <w:tcPr>
            <w:tcW w:w="7655" w:type="dxa"/>
          </w:tcPr>
          <w:p w14:paraId="09A3612F"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Blood Borne Virus</w:t>
            </w:r>
          </w:p>
        </w:tc>
      </w:tr>
      <w:tr w:rsidR="00204CB3" w:rsidRPr="00764963" w14:paraId="605BC7E1"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70BEE6DD" w14:textId="77777777" w:rsidR="00204CB3" w:rsidRPr="003407F9" w:rsidRDefault="00204CB3" w:rsidP="003407F9">
            <w:r w:rsidRPr="003407F9">
              <w:t>BBVSS</w:t>
            </w:r>
          </w:p>
        </w:tc>
        <w:tc>
          <w:tcPr>
            <w:tcW w:w="7655" w:type="dxa"/>
          </w:tcPr>
          <w:p w14:paraId="66AB9ABA"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Blood Borne Viruses and Sexually Transmissible Infections Standing Committee</w:t>
            </w:r>
          </w:p>
        </w:tc>
      </w:tr>
      <w:tr w:rsidR="00204CB3" w:rsidRPr="00764963" w14:paraId="6EB3A9B3"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3C0FFBAC" w14:textId="77777777" w:rsidR="00204CB3" w:rsidRPr="003407F9" w:rsidRDefault="00204CB3" w:rsidP="003407F9">
            <w:r w:rsidRPr="003407F9">
              <w:t>CALD</w:t>
            </w:r>
          </w:p>
        </w:tc>
        <w:tc>
          <w:tcPr>
            <w:tcW w:w="7655" w:type="dxa"/>
          </w:tcPr>
          <w:p w14:paraId="4C36D5C4"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Culturally and Linguistically Diverse</w:t>
            </w:r>
          </w:p>
        </w:tc>
      </w:tr>
      <w:tr w:rsidR="00204CB3" w:rsidRPr="00764963" w14:paraId="7C693023"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7D822EA3" w14:textId="77777777" w:rsidR="00204CB3" w:rsidRPr="003407F9" w:rsidRDefault="00204CB3" w:rsidP="003407F9">
            <w:r w:rsidRPr="003407F9">
              <w:t>CDNA</w:t>
            </w:r>
          </w:p>
        </w:tc>
        <w:tc>
          <w:tcPr>
            <w:tcW w:w="7655" w:type="dxa"/>
          </w:tcPr>
          <w:p w14:paraId="064411BD"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Communicable Diseases Network Australia</w:t>
            </w:r>
          </w:p>
        </w:tc>
      </w:tr>
      <w:tr w:rsidR="00204CB3" w:rsidRPr="00764963" w14:paraId="3A20CAEA"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6A689C8F" w14:textId="77777777" w:rsidR="00204CB3" w:rsidRPr="003407F9" w:rsidRDefault="00204CB3" w:rsidP="003407F9">
            <w:r w:rsidRPr="003407F9">
              <w:t>DALY</w:t>
            </w:r>
          </w:p>
        </w:tc>
        <w:tc>
          <w:tcPr>
            <w:tcW w:w="7655" w:type="dxa"/>
          </w:tcPr>
          <w:p w14:paraId="4A4AFEE1"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Disability-Adjusted Life Year</w:t>
            </w:r>
          </w:p>
        </w:tc>
      </w:tr>
      <w:tr w:rsidR="00204CB3" w:rsidRPr="00764963" w14:paraId="3233C0C1"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5D9E02BB" w14:textId="3E92DB52" w:rsidR="00204CB3" w:rsidRPr="003407F9" w:rsidRDefault="00204CB3" w:rsidP="003407F9">
            <w:r w:rsidRPr="003407F9">
              <w:t>Doxy-PEP</w:t>
            </w:r>
          </w:p>
        </w:tc>
        <w:tc>
          <w:tcPr>
            <w:tcW w:w="7655" w:type="dxa"/>
          </w:tcPr>
          <w:p w14:paraId="11DBA41E" w14:textId="5230E792"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Doxycycline Post-Exposure Prophylaxis</w:t>
            </w:r>
          </w:p>
        </w:tc>
      </w:tr>
      <w:tr w:rsidR="00204CB3" w:rsidRPr="00764963" w14:paraId="12D81F3A"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1715504C" w14:textId="77777777" w:rsidR="00204CB3" w:rsidRPr="003407F9" w:rsidRDefault="00204CB3" w:rsidP="003407F9">
            <w:r w:rsidRPr="003407F9">
              <w:t>IARE</w:t>
            </w:r>
          </w:p>
        </w:tc>
        <w:tc>
          <w:tcPr>
            <w:tcW w:w="7655" w:type="dxa"/>
          </w:tcPr>
          <w:p w14:paraId="27B62C8F"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Indigenous Areas</w:t>
            </w:r>
          </w:p>
        </w:tc>
      </w:tr>
      <w:tr w:rsidR="00204CB3" w:rsidRPr="00764963" w14:paraId="37617B99"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0832AD2B" w14:textId="77777777" w:rsidR="00204CB3" w:rsidRPr="003407F9" w:rsidRDefault="00204CB3" w:rsidP="003407F9">
            <w:r w:rsidRPr="003407F9">
              <w:t>ICD</w:t>
            </w:r>
          </w:p>
        </w:tc>
        <w:tc>
          <w:tcPr>
            <w:tcW w:w="7655" w:type="dxa"/>
          </w:tcPr>
          <w:p w14:paraId="1B2A0DD6"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International Classification of Diseases</w:t>
            </w:r>
          </w:p>
        </w:tc>
      </w:tr>
      <w:tr w:rsidR="00204CB3" w:rsidRPr="00764963" w14:paraId="4A697B99"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31CF608B" w14:textId="77777777" w:rsidR="00204CB3" w:rsidRPr="003407F9" w:rsidRDefault="00204CB3" w:rsidP="003407F9">
            <w:r w:rsidRPr="003407F9">
              <w:t>LGBTIQA+</w:t>
            </w:r>
          </w:p>
        </w:tc>
        <w:tc>
          <w:tcPr>
            <w:tcW w:w="7655" w:type="dxa"/>
          </w:tcPr>
          <w:p w14:paraId="7BB784AB"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Lesbian, Gay, Bisexual, Transgender, Intersex, Queer, Asexual, and other sexually or gender diverse identities</w:t>
            </w:r>
          </w:p>
        </w:tc>
      </w:tr>
      <w:tr w:rsidR="00204CB3" w:rsidRPr="00764963" w14:paraId="186E0034"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4BB77094" w14:textId="77777777" w:rsidR="00204CB3" w:rsidRPr="003407F9" w:rsidRDefault="00204CB3" w:rsidP="003407F9">
            <w:r w:rsidRPr="003407F9">
              <w:t>NACCHO</w:t>
            </w:r>
          </w:p>
        </w:tc>
        <w:tc>
          <w:tcPr>
            <w:tcW w:w="7655" w:type="dxa"/>
          </w:tcPr>
          <w:p w14:paraId="5766A8FE"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National Aboriginal Community Controlled Health Organisation</w:t>
            </w:r>
          </w:p>
        </w:tc>
      </w:tr>
      <w:tr w:rsidR="00204CB3" w:rsidRPr="00764963" w14:paraId="0B6B844A"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4F0A7BE5" w14:textId="77777777" w:rsidR="00204CB3" w:rsidRPr="003407F9" w:rsidRDefault="00204CB3" w:rsidP="003407F9">
            <w:r w:rsidRPr="003407F9">
              <w:t>NATSIHP</w:t>
            </w:r>
          </w:p>
        </w:tc>
        <w:tc>
          <w:tcPr>
            <w:tcW w:w="7655" w:type="dxa"/>
          </w:tcPr>
          <w:p w14:paraId="603FD216"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National Aboriginal and Torres Strait Islander Health Protection</w:t>
            </w:r>
          </w:p>
        </w:tc>
      </w:tr>
      <w:tr w:rsidR="00204CB3" w:rsidRPr="00764963" w14:paraId="2B955A1E"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36BECCBF" w14:textId="77777777" w:rsidR="00204CB3" w:rsidRPr="003407F9" w:rsidRDefault="00204CB3" w:rsidP="003407F9">
            <w:r w:rsidRPr="003407F9">
              <w:t>NBBVSTISSC</w:t>
            </w:r>
          </w:p>
        </w:tc>
        <w:tc>
          <w:tcPr>
            <w:tcW w:w="7655" w:type="dxa"/>
          </w:tcPr>
          <w:p w14:paraId="50C18843" w14:textId="5308FF10"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National B</w:t>
            </w:r>
            <w:r w:rsidR="00AE49FF" w:rsidRPr="007E5BB7">
              <w:t xml:space="preserve">lood </w:t>
            </w:r>
            <w:r w:rsidRPr="007E5BB7">
              <w:t>B</w:t>
            </w:r>
            <w:r w:rsidR="00AE49FF" w:rsidRPr="007E5BB7">
              <w:t xml:space="preserve">orne </w:t>
            </w:r>
            <w:r w:rsidRPr="007E5BB7">
              <w:t>V</w:t>
            </w:r>
            <w:r w:rsidR="00AE49FF" w:rsidRPr="007E5BB7">
              <w:t>iruses and</w:t>
            </w:r>
            <w:r w:rsidRPr="007E5BB7">
              <w:t xml:space="preserve"> S</w:t>
            </w:r>
            <w:r w:rsidR="00AE49FF" w:rsidRPr="007E5BB7">
              <w:t xml:space="preserve">exually </w:t>
            </w:r>
            <w:r w:rsidRPr="007E5BB7">
              <w:t>T</w:t>
            </w:r>
            <w:r w:rsidR="00AE49FF" w:rsidRPr="007E5BB7">
              <w:t>ransmi</w:t>
            </w:r>
            <w:r w:rsidR="000C54D7" w:rsidRPr="007E5BB7">
              <w:t>ssible</w:t>
            </w:r>
            <w:r w:rsidR="00AE49FF" w:rsidRPr="007E5BB7">
              <w:t xml:space="preserve"> </w:t>
            </w:r>
            <w:r w:rsidRPr="007E5BB7">
              <w:t>I</w:t>
            </w:r>
            <w:r w:rsidR="00AE49FF" w:rsidRPr="007E5BB7">
              <w:t>nfection</w:t>
            </w:r>
            <w:r w:rsidR="000C54D7" w:rsidRPr="007E5BB7">
              <w:t>s</w:t>
            </w:r>
            <w:r w:rsidRPr="007E5BB7">
              <w:t xml:space="preserve"> Surveillance Sub-committee</w:t>
            </w:r>
          </w:p>
        </w:tc>
      </w:tr>
      <w:tr w:rsidR="00204CB3" w:rsidRPr="00764963" w14:paraId="2AF7EE37"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1BAEFA55" w14:textId="77777777" w:rsidR="00204CB3" w:rsidRPr="003407F9" w:rsidRDefault="00204CB3" w:rsidP="003407F9">
            <w:r w:rsidRPr="003407F9">
              <w:lastRenderedPageBreak/>
              <w:t>NNDSS</w:t>
            </w:r>
          </w:p>
        </w:tc>
        <w:tc>
          <w:tcPr>
            <w:tcW w:w="7655" w:type="dxa"/>
          </w:tcPr>
          <w:p w14:paraId="22C642A8"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National Notifiable Diseases Surveillance System</w:t>
            </w:r>
          </w:p>
        </w:tc>
      </w:tr>
      <w:tr w:rsidR="00204CB3" w:rsidRPr="00764963" w14:paraId="64467577"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047A7CE4" w14:textId="77777777" w:rsidR="00204CB3" w:rsidRPr="003407F9" w:rsidRDefault="00204CB3" w:rsidP="003407F9">
            <w:r w:rsidRPr="003407F9">
              <w:t>NPDC</w:t>
            </w:r>
          </w:p>
        </w:tc>
        <w:tc>
          <w:tcPr>
            <w:tcW w:w="7655" w:type="dxa"/>
          </w:tcPr>
          <w:p w14:paraId="6A15E030"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National Perinatal Data Collection</w:t>
            </w:r>
          </w:p>
        </w:tc>
      </w:tr>
      <w:tr w:rsidR="00204CB3" w:rsidRPr="00764963" w14:paraId="4F6C67A3"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7E1542DF" w14:textId="77777777" w:rsidR="00204CB3" w:rsidRPr="003407F9" w:rsidRDefault="00204CB3" w:rsidP="003407F9">
            <w:proofErr w:type="spellStart"/>
            <w:r w:rsidRPr="003407F9">
              <w:t>PoCT</w:t>
            </w:r>
            <w:proofErr w:type="spellEnd"/>
          </w:p>
        </w:tc>
        <w:tc>
          <w:tcPr>
            <w:tcW w:w="7655" w:type="dxa"/>
          </w:tcPr>
          <w:p w14:paraId="10B373C1"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Point of Care Testing</w:t>
            </w:r>
          </w:p>
        </w:tc>
      </w:tr>
      <w:tr w:rsidR="00204CB3" w:rsidRPr="00764963" w14:paraId="64129763"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0CD0BEB8" w14:textId="77777777" w:rsidR="00204CB3" w:rsidRPr="003407F9" w:rsidRDefault="00204CB3" w:rsidP="003407F9">
            <w:proofErr w:type="spellStart"/>
            <w:r w:rsidRPr="003407F9">
              <w:t>PrEP</w:t>
            </w:r>
            <w:proofErr w:type="spellEnd"/>
          </w:p>
        </w:tc>
        <w:tc>
          <w:tcPr>
            <w:tcW w:w="7655" w:type="dxa"/>
          </w:tcPr>
          <w:p w14:paraId="3F315EE7"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Pre-Exposure Prophylaxis</w:t>
            </w:r>
          </w:p>
        </w:tc>
      </w:tr>
      <w:tr w:rsidR="00204CB3" w:rsidRPr="00764963" w14:paraId="5C593F27"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38469824" w14:textId="77777777" w:rsidR="00204CB3" w:rsidRPr="003407F9" w:rsidRDefault="00204CB3" w:rsidP="003407F9">
            <w:r w:rsidRPr="003407F9">
              <w:t>RA</w:t>
            </w:r>
          </w:p>
        </w:tc>
        <w:tc>
          <w:tcPr>
            <w:tcW w:w="7655" w:type="dxa"/>
          </w:tcPr>
          <w:p w14:paraId="07477B7E"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Remoteness Area</w:t>
            </w:r>
          </w:p>
        </w:tc>
      </w:tr>
      <w:tr w:rsidR="00204CB3" w:rsidRPr="00764963" w14:paraId="41B84310"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66D8A5B7" w14:textId="77777777" w:rsidR="00204CB3" w:rsidRPr="003407F9" w:rsidRDefault="00204CB3" w:rsidP="003407F9">
            <w:r w:rsidRPr="003407F9">
              <w:t>SA3</w:t>
            </w:r>
          </w:p>
        </w:tc>
        <w:tc>
          <w:tcPr>
            <w:tcW w:w="7655" w:type="dxa"/>
          </w:tcPr>
          <w:p w14:paraId="205A4290"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Statistical Area 3</w:t>
            </w:r>
          </w:p>
        </w:tc>
      </w:tr>
      <w:tr w:rsidR="00204CB3" w:rsidRPr="00764963" w14:paraId="7BBBA7FD"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54F191DB" w14:textId="77777777" w:rsidR="00204CB3" w:rsidRPr="003407F9" w:rsidRDefault="00204CB3" w:rsidP="003407F9">
            <w:r w:rsidRPr="003407F9">
              <w:t>STI</w:t>
            </w:r>
          </w:p>
        </w:tc>
        <w:tc>
          <w:tcPr>
            <w:tcW w:w="7655" w:type="dxa"/>
          </w:tcPr>
          <w:p w14:paraId="52755E9E"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Sexually Transmissible Infection</w:t>
            </w:r>
          </w:p>
        </w:tc>
      </w:tr>
      <w:tr w:rsidR="00204CB3" w:rsidRPr="00764963" w14:paraId="1E98579A"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43" w:type="dxa"/>
          </w:tcPr>
          <w:p w14:paraId="692897E2" w14:textId="77777777" w:rsidR="00204CB3" w:rsidRPr="003407F9" w:rsidRDefault="00204CB3" w:rsidP="003407F9">
            <w:r w:rsidRPr="003407F9">
              <w:t>YLD</w:t>
            </w:r>
          </w:p>
        </w:tc>
        <w:tc>
          <w:tcPr>
            <w:tcW w:w="7655" w:type="dxa"/>
          </w:tcPr>
          <w:p w14:paraId="5557A66C" w14:textId="77777777" w:rsidR="00204CB3" w:rsidRPr="007E5BB7" w:rsidRDefault="00204CB3" w:rsidP="007E5BB7">
            <w:pPr>
              <w:cnfStyle w:val="000000100000" w:firstRow="0" w:lastRow="0" w:firstColumn="0" w:lastColumn="0" w:oddVBand="0" w:evenVBand="0" w:oddHBand="1" w:evenHBand="0" w:firstRowFirstColumn="0" w:firstRowLastColumn="0" w:lastRowFirstColumn="0" w:lastRowLastColumn="0"/>
            </w:pPr>
            <w:r w:rsidRPr="007E5BB7">
              <w:t>Years Lived with Disability</w:t>
            </w:r>
          </w:p>
        </w:tc>
      </w:tr>
      <w:tr w:rsidR="00204CB3" w:rsidRPr="00764963" w14:paraId="32ECF864" w14:textId="77777777" w:rsidTr="00A951AA">
        <w:trPr>
          <w:trHeight w:val="284"/>
        </w:trPr>
        <w:tc>
          <w:tcPr>
            <w:cnfStyle w:val="001000000000" w:firstRow="0" w:lastRow="0" w:firstColumn="1" w:lastColumn="0" w:oddVBand="0" w:evenVBand="0" w:oddHBand="0" w:evenHBand="0" w:firstRowFirstColumn="0" w:firstRowLastColumn="0" w:lastRowFirstColumn="0" w:lastRowLastColumn="0"/>
            <w:tcW w:w="1843" w:type="dxa"/>
          </w:tcPr>
          <w:p w14:paraId="556564AB" w14:textId="77777777" w:rsidR="00204CB3" w:rsidRPr="003407F9" w:rsidRDefault="00204CB3" w:rsidP="003407F9">
            <w:r w:rsidRPr="003407F9">
              <w:t>YLL</w:t>
            </w:r>
          </w:p>
        </w:tc>
        <w:tc>
          <w:tcPr>
            <w:tcW w:w="7655" w:type="dxa"/>
          </w:tcPr>
          <w:p w14:paraId="2DD3D707" w14:textId="77777777" w:rsidR="00204CB3" w:rsidRPr="007E5BB7" w:rsidRDefault="00204CB3" w:rsidP="007E5BB7">
            <w:pPr>
              <w:cnfStyle w:val="000000000000" w:firstRow="0" w:lastRow="0" w:firstColumn="0" w:lastColumn="0" w:oddVBand="0" w:evenVBand="0" w:oddHBand="0" w:evenHBand="0" w:firstRowFirstColumn="0" w:firstRowLastColumn="0" w:lastRowFirstColumn="0" w:lastRowLastColumn="0"/>
            </w:pPr>
            <w:r w:rsidRPr="007E5BB7">
              <w:t>Years of Life Lost</w:t>
            </w:r>
          </w:p>
        </w:tc>
      </w:tr>
    </w:tbl>
    <w:p w14:paraId="5FB9225B" w14:textId="77777777" w:rsidR="00204CB3" w:rsidRPr="00204CB3" w:rsidRDefault="00204CB3" w:rsidP="00204CB3"/>
    <w:p w14:paraId="2BD1D467" w14:textId="6F387400" w:rsidR="00004883" w:rsidRDefault="008436F3" w:rsidP="00004883">
      <w:pPr>
        <w:pStyle w:val="Heading1"/>
      </w:pPr>
      <w:bookmarkStart w:id="11" w:name="_Hlk207869274"/>
      <w:bookmarkStart w:id="12" w:name="_Toc212568384"/>
      <w:r>
        <w:lastRenderedPageBreak/>
        <w:t>National d</w:t>
      </w:r>
      <w:r w:rsidR="00004883">
        <w:t>ata sources</w:t>
      </w:r>
      <w:bookmarkEnd w:id="12"/>
      <w:r w:rsidR="00004883">
        <w:t xml:space="preserve"> </w:t>
      </w:r>
    </w:p>
    <w:p w14:paraId="2BCE39C7" w14:textId="77777777" w:rsidR="00004883" w:rsidRPr="00382757" w:rsidRDefault="00004883" w:rsidP="00EE14BE">
      <w:pPr>
        <w:pStyle w:val="Heading2"/>
      </w:pPr>
      <w:bookmarkStart w:id="13" w:name="_Toc212568385"/>
      <w:r w:rsidRPr="00004883">
        <w:t xml:space="preserve">National </w:t>
      </w:r>
      <w:r>
        <w:t>Notifiable Diseases Surveillance System</w:t>
      </w:r>
      <w:bookmarkEnd w:id="13"/>
    </w:p>
    <w:p w14:paraId="7893641E" w14:textId="4E3E5F46" w:rsidR="00004883" w:rsidRPr="007E5BB7" w:rsidRDefault="00004883" w:rsidP="00EE14BE">
      <w:r w:rsidRPr="00EF1EFE">
        <w:t xml:space="preserve">De-identified notification data are provided daily by all jurisdictions to the National Notifiable Diseases Surveillance System (NNDSS) managed within the Australian </w:t>
      </w:r>
      <w:r w:rsidR="00687365" w:rsidRPr="00EF1EFE">
        <w:t>Centre for Disease Control</w:t>
      </w:r>
      <w:r w:rsidRPr="00EF1EFE">
        <w:t xml:space="preserve"> under the provisions of the National Health Security Act 2007 </w:t>
      </w:r>
      <w:r w:rsidRPr="00EF1EFE">
        <w:fldChar w:fldCharType="begin"/>
      </w:r>
      <w:r w:rsidRPr="00EF1EFE">
        <w:instrText xml:space="preserve"> ADDIN EN.CITE &lt;EndNote&gt;&lt;Cite&gt;&lt;Author&gt;Australian Government Department of Health and Aged Care&lt;/Author&gt;&lt;RecNum&gt;11&lt;/RecNum&gt;&lt;DisplayText&gt;[1]&lt;/DisplayText&gt;&lt;record&gt;&lt;rec-number&gt;11&lt;/rec-number&gt;&lt;foreign-keys&gt;&lt;key app="EN" db-id="rerr5wt9dra05fetxw4p02tp0vtzztp05ef0" timestamp="1745454204"&gt;11&lt;/key&gt;&lt;/foreign-keys&gt;&lt;ref-type name="Web Page"&gt;12&lt;/ref-type&gt;&lt;contributors&gt;&lt;authors&gt;&lt;author&gt;Australian Government Department of Health and Aged Care,&lt;/author&gt;&lt;/authors&gt;&lt;/contributors&gt;&lt;titles&gt;&lt;title&gt;&lt;style face="italic" font="default" size="100%"&gt;National Health Security Act 2007&lt;/style&gt;&lt;/title&gt;&lt;/titles&gt;&lt;volume&gt;2025&lt;/volume&gt;&lt;number&gt;24 April&lt;/number&gt;&lt;dates&gt;&lt;/dates&gt;&lt;urls&gt;&lt;related-urls&gt;&lt;url&gt;https://www.legislation.gov.au/C2007A00174/latest/text&lt;/url&gt;&lt;/related-urls&gt;&lt;/urls&gt;&lt;/record&gt;&lt;/Cite&gt;&lt;/EndNote&gt;</w:instrText>
      </w:r>
      <w:r w:rsidRPr="00EF1EFE">
        <w:fldChar w:fldCharType="separate"/>
      </w:r>
      <w:r w:rsidRPr="00EF1EFE">
        <w:t>[1]</w:t>
      </w:r>
      <w:r w:rsidRPr="00EF1EFE">
        <w:fldChar w:fldCharType="end"/>
      </w:r>
      <w:r w:rsidRPr="00EF1EFE">
        <w:t xml:space="preserve">. </w:t>
      </w:r>
    </w:p>
    <w:p w14:paraId="22BC33A5" w14:textId="49D9F218" w:rsidR="00004883" w:rsidRPr="007E5BB7" w:rsidRDefault="00004883" w:rsidP="00EE14BE">
      <w:r w:rsidRPr="00EF1EFE">
        <w:t>Syphilis notifications are reported to the NNDSS under three defined categories:  infectious syphilis (</w:t>
      </w:r>
      <w:r w:rsidR="00687365" w:rsidRPr="00EF1EFE">
        <w:t>&lt;2</w:t>
      </w:r>
      <w:r w:rsidRPr="00EF1EFE">
        <w:t xml:space="preserve"> years duration); unspecified syphilis (</w:t>
      </w:r>
      <w:r w:rsidR="00687365" w:rsidRPr="00EF1EFE">
        <w:t xml:space="preserve">&gt;2 </w:t>
      </w:r>
      <w:r w:rsidRPr="00EF1EFE">
        <w:t>years or unknown duration</w:t>
      </w:r>
      <w:r w:rsidR="00FB0A2F" w:rsidRPr="00EF1EFE">
        <w:t xml:space="preserve">); </w:t>
      </w:r>
      <w:r w:rsidRPr="00EF1EFE">
        <w:t xml:space="preserve">and congenital syphilis. The CDNA national surveillance case definitions, including any historical edits, are available at: </w:t>
      </w:r>
      <w:hyperlink r:id="rId15" w:history="1">
        <w:r w:rsidRPr="00EF1EFE">
          <w:rPr>
            <w:rStyle w:val="Hyperlink"/>
          </w:rPr>
          <w:t>https://www.health.gov.au/casedefinitions</w:t>
        </w:r>
      </w:hyperlink>
      <w:r w:rsidRPr="00EF1EFE">
        <w:t>.</w:t>
      </w:r>
    </w:p>
    <w:p w14:paraId="4BF50B88" w14:textId="4929719D" w:rsidR="00004883" w:rsidRPr="007E5BB7" w:rsidRDefault="00004883" w:rsidP="00EE14BE">
      <w:r w:rsidRPr="007E5BB7">
        <w:t xml:space="preserve">Incidence is a difficult indicator to measure where notifications have been used as a surrogate, recognising that for most infections, they represent only a proportion of the total cases (e.g. only those cases for which health care was sought, a test conducted and a diagnosis made, followed by a notification to health authorities). </w:t>
      </w:r>
    </w:p>
    <w:p w14:paraId="12C841D1" w14:textId="77777777" w:rsidR="00004883" w:rsidRPr="007E5BB7" w:rsidRDefault="00004883" w:rsidP="007E5BB7">
      <w:r w:rsidRPr="007E5BB7">
        <w:t>Due to the high proportion of asymptomatic STI, diagnoses are heavily influenced by testing patterns. High rates of STI diagnoses in identified populations may be due to higher levels of screening and not necessarily associated with increased levels of transmission. Enhanced opportunistic and targeted screening, active contact tracing and in some instances community-wide screening programs, all contribute to the higher notification rates of infection detection observed in remote regions relative to urban regions. However, despite these control measures, higher rates in remote regions may also reflect higher underlying incidence of disease.</w:t>
      </w:r>
    </w:p>
    <w:p w14:paraId="72102D66" w14:textId="77777777" w:rsidR="00004883" w:rsidRDefault="00004883" w:rsidP="00EE14BE">
      <w:pPr>
        <w:pStyle w:val="Heading2"/>
      </w:pPr>
      <w:bookmarkStart w:id="14" w:name="_Toc212568386"/>
      <w:bookmarkEnd w:id="11"/>
      <w:r w:rsidRPr="008A2B23">
        <w:t>Australian Institute of Health and Welfare</w:t>
      </w:r>
      <w:bookmarkEnd w:id="14"/>
    </w:p>
    <w:p w14:paraId="611D3B52" w14:textId="77777777" w:rsidR="0020678F" w:rsidRPr="005841C6" w:rsidRDefault="00A474C2" w:rsidP="005841C6">
      <w:r w:rsidRPr="005841C6">
        <w:t xml:space="preserve">The Surveillance Plan includes references to AIHW data collections </w:t>
      </w:r>
      <w:r w:rsidR="00902419" w:rsidRPr="005841C6">
        <w:t xml:space="preserve">and studies </w:t>
      </w:r>
      <w:r w:rsidRPr="005841C6">
        <w:t>including</w:t>
      </w:r>
      <w:r w:rsidR="0020678F" w:rsidRPr="005841C6">
        <w:t>:</w:t>
      </w:r>
    </w:p>
    <w:p w14:paraId="522997BF" w14:textId="772CCF20" w:rsidR="00A61C1B" w:rsidRPr="00961D7A" w:rsidRDefault="00A61C1B" w:rsidP="00EE14BE">
      <w:pPr>
        <w:pStyle w:val="ListBullet2"/>
      </w:pPr>
      <w:hyperlink r:id="rId16" w:history="1">
        <w:r w:rsidRPr="00961D7A">
          <w:rPr>
            <w:rStyle w:val="Hyperlink"/>
          </w:rPr>
          <w:t>National Hospital Morbidity Database (NHMD)</w:t>
        </w:r>
      </w:hyperlink>
      <w:r w:rsidRPr="00961D7A">
        <w:t xml:space="preserve"> is </w:t>
      </w:r>
      <w:r w:rsidR="00967779" w:rsidRPr="00961D7A">
        <w:t xml:space="preserve">part of the </w:t>
      </w:r>
      <w:r w:rsidR="00561332" w:rsidRPr="00961D7A">
        <w:t xml:space="preserve">National Hospitals data collection and </w:t>
      </w:r>
      <w:r w:rsidR="00512C8E" w:rsidRPr="00961D7A">
        <w:t>is</w:t>
      </w:r>
      <w:r w:rsidR="00561332" w:rsidRPr="00961D7A">
        <w:t xml:space="preserve"> </w:t>
      </w:r>
      <w:r w:rsidRPr="00961D7A">
        <w:t xml:space="preserve">a compilation of episode-level records from admitted patient morbidity data collection systems in Australian public and private hospitals. </w:t>
      </w:r>
    </w:p>
    <w:p w14:paraId="6341F9AB" w14:textId="30B606A4" w:rsidR="0020678F" w:rsidRPr="00961D7A" w:rsidRDefault="009844EC" w:rsidP="00EE14BE">
      <w:pPr>
        <w:pStyle w:val="ListBullet2"/>
      </w:pPr>
      <w:hyperlink r:id="rId17" w:history="1">
        <w:r w:rsidRPr="00961D7A">
          <w:rPr>
            <w:rStyle w:val="Hyperlink"/>
          </w:rPr>
          <w:t xml:space="preserve">National Perinatal </w:t>
        </w:r>
        <w:r w:rsidR="0020678F" w:rsidRPr="00961D7A">
          <w:rPr>
            <w:rStyle w:val="Hyperlink"/>
          </w:rPr>
          <w:t>Data Collection</w:t>
        </w:r>
        <w:r w:rsidR="009F11C6" w:rsidRPr="00961D7A">
          <w:rPr>
            <w:rStyle w:val="Hyperlink"/>
          </w:rPr>
          <w:t xml:space="preserve"> (NPDC)</w:t>
        </w:r>
      </w:hyperlink>
      <w:r w:rsidR="005A4608" w:rsidRPr="00961D7A">
        <w:t xml:space="preserve"> is a national population-based dataset on pregnancy and childbirth in Australia. </w:t>
      </w:r>
    </w:p>
    <w:p w14:paraId="41D6334C" w14:textId="5363CCA3" w:rsidR="00A40763" w:rsidRPr="00961D7A" w:rsidRDefault="003432C9" w:rsidP="00EE14BE">
      <w:pPr>
        <w:pStyle w:val="ListBullet2"/>
      </w:pPr>
      <w:hyperlink r:id="rId18" w:history="1">
        <w:r w:rsidRPr="00961D7A">
          <w:rPr>
            <w:rStyle w:val="Hyperlink"/>
          </w:rPr>
          <w:t>Australian Burden of Disease Study</w:t>
        </w:r>
      </w:hyperlink>
      <w:r w:rsidR="000A3F21" w:rsidRPr="00961D7A">
        <w:t xml:space="preserve"> </w:t>
      </w:r>
      <w:r w:rsidR="00CC4C52" w:rsidRPr="00961D7A">
        <w:t>measures</w:t>
      </w:r>
      <w:r w:rsidR="009D0578" w:rsidRPr="00961D7A">
        <w:t xml:space="preserve"> disease specific </w:t>
      </w:r>
      <w:r w:rsidR="00CE008D" w:rsidRPr="00961D7A">
        <w:t xml:space="preserve">impact on </w:t>
      </w:r>
      <w:r w:rsidR="00CC4C52" w:rsidRPr="00961D7A">
        <w:t>the Australian population</w:t>
      </w:r>
      <w:r w:rsidR="00C64BBA" w:rsidRPr="00961D7A">
        <w:t xml:space="preserve">. </w:t>
      </w:r>
      <w:r w:rsidR="000C4984" w:rsidRPr="00961D7A">
        <w:t>Burden of disease is measured using the summary metric of disability-adjusted life years (DALY, also known as the total burden)</w:t>
      </w:r>
      <w:r w:rsidR="00521F5C" w:rsidRPr="00961D7A">
        <w:t xml:space="preserve">, </w:t>
      </w:r>
      <w:r w:rsidR="000C4984" w:rsidRPr="00961D7A">
        <w:t>‘years lived with disability’ (YLD)</w:t>
      </w:r>
      <w:r w:rsidR="00521F5C" w:rsidRPr="00961D7A">
        <w:t xml:space="preserve"> and</w:t>
      </w:r>
      <w:r w:rsidR="000C4984" w:rsidRPr="00961D7A">
        <w:t xml:space="preserve"> ‘years of life lost’ (YLL</w:t>
      </w:r>
      <w:r w:rsidR="00961D7A" w:rsidRPr="00961D7A">
        <w:t>) and</w:t>
      </w:r>
      <w:r w:rsidR="000C4984" w:rsidRPr="00961D7A">
        <w:t xml:space="preserve"> are measured against an ideal life expectancy. </w:t>
      </w:r>
    </w:p>
    <w:p w14:paraId="71AA8AE0" w14:textId="77777777" w:rsidR="00004883" w:rsidRDefault="00004883" w:rsidP="00EE14BE">
      <w:pPr>
        <w:pStyle w:val="Heading2"/>
      </w:pPr>
      <w:bookmarkStart w:id="15" w:name="_Toc212568387"/>
      <w:r w:rsidRPr="008A2B23">
        <w:t>Australian Bureau of Statistics</w:t>
      </w:r>
      <w:bookmarkEnd w:id="15"/>
    </w:p>
    <w:p w14:paraId="369EB813" w14:textId="2393C33E" w:rsidR="00004883" w:rsidRPr="005841C6" w:rsidRDefault="00C920FF" w:rsidP="00004883">
      <w:r w:rsidRPr="005841C6">
        <w:t xml:space="preserve">The ABS </w:t>
      </w:r>
      <w:hyperlink r:id="rId19" w:history="1">
        <w:r w:rsidR="00213045" w:rsidRPr="00F872D0">
          <w:rPr>
            <w:rStyle w:val="Hyperlink"/>
          </w:rPr>
          <w:t xml:space="preserve">Cause of </w:t>
        </w:r>
        <w:r w:rsidR="00DA4BE1" w:rsidRPr="00F872D0">
          <w:rPr>
            <w:rStyle w:val="Hyperlink"/>
          </w:rPr>
          <w:t>Death</w:t>
        </w:r>
      </w:hyperlink>
      <w:r w:rsidR="00DA4BE1" w:rsidRPr="005841C6">
        <w:t xml:space="preserve"> </w:t>
      </w:r>
      <w:r w:rsidRPr="005841C6">
        <w:t xml:space="preserve">data collection is referenced in the Surveillance Plan. </w:t>
      </w:r>
      <w:r w:rsidR="0091697A" w:rsidRPr="005841C6">
        <w:t>These data include all deaths that occurred and were registered in Australia, including deaths of persons whose usual residence was overseas. Deaths of Australian residents that occurred outside Australia may be registered by individual registries but are not included in ABS deaths or causes of death statistics.</w:t>
      </w:r>
    </w:p>
    <w:p w14:paraId="02087EC2" w14:textId="77777777" w:rsidR="00004883" w:rsidRPr="00EF1EFE" w:rsidRDefault="00004883" w:rsidP="00EF1EFE">
      <w:r w:rsidRPr="00EF1EFE">
        <w:br w:type="page"/>
      </w:r>
    </w:p>
    <w:p w14:paraId="1AF38164" w14:textId="77777777" w:rsidR="005B0DA2" w:rsidRDefault="005B0DA2" w:rsidP="0076581D">
      <w:pPr>
        <w:pStyle w:val="Heading1"/>
        <w:sectPr w:rsidR="005B0DA2" w:rsidSect="00B95D15">
          <w:footerReference w:type="default" r:id="rId20"/>
          <w:footerReference w:type="first" r:id="rId21"/>
          <w:pgSz w:w="11900" w:h="16840" w:code="9"/>
          <w:pgMar w:top="1440" w:right="1440" w:bottom="1440" w:left="1440" w:header="709" w:footer="425" w:gutter="0"/>
          <w:cols w:space="708"/>
          <w:docGrid w:linePitch="360"/>
        </w:sectPr>
      </w:pPr>
    </w:p>
    <w:p w14:paraId="0AB7938E" w14:textId="3B72CD73" w:rsidR="0076581D" w:rsidRDefault="0076581D" w:rsidP="0076581D">
      <w:pPr>
        <w:pStyle w:val="Heading1"/>
      </w:pPr>
      <w:bookmarkStart w:id="16" w:name="_Toc212568388"/>
      <w:r>
        <w:lastRenderedPageBreak/>
        <w:t>Data quality</w:t>
      </w:r>
      <w:bookmarkEnd w:id="16"/>
    </w:p>
    <w:p w14:paraId="3FA457DF" w14:textId="3B72CD73" w:rsidR="0076581D" w:rsidRPr="003407F9" w:rsidRDefault="0076581D" w:rsidP="00EE14BE">
      <w:pPr>
        <w:pStyle w:val="Heading2"/>
      </w:pPr>
      <w:bookmarkStart w:id="17" w:name="_Toc212568389"/>
      <w:r w:rsidRPr="003407F9">
        <w:t>Data completeness indicators</w:t>
      </w:r>
      <w:bookmarkEnd w:id="17"/>
    </w:p>
    <w:p w14:paraId="1ECBE313" w14:textId="77777777" w:rsidR="0076581D" w:rsidRPr="00EE14BE" w:rsidRDefault="0076581D" w:rsidP="003407F9">
      <w:pPr>
        <w:pStyle w:val="BoxtextNavy"/>
        <w:rPr>
          <w:rStyle w:val="Strong"/>
        </w:rPr>
      </w:pPr>
      <w:r w:rsidRPr="00EE14BE">
        <w:rPr>
          <w:rStyle w:val="Strong"/>
        </w:rPr>
        <w:t>Indicators</w:t>
      </w:r>
    </w:p>
    <w:p w14:paraId="0ED31A4F" w14:textId="77777777" w:rsidR="0076581D" w:rsidRDefault="00004883" w:rsidP="00EF1EFE">
      <w:pPr>
        <w:pStyle w:val="BoxtextNavy"/>
      </w:pPr>
      <w:r w:rsidRPr="00004883">
        <w:t>Proportion of notifications with Indigenous status field completed</w:t>
      </w:r>
      <w:r w:rsidR="00493169">
        <w:t>:</w:t>
      </w:r>
    </w:p>
    <w:p w14:paraId="53A50A56" w14:textId="5F87E00F" w:rsidR="00493169" w:rsidRPr="00EF1EFE" w:rsidRDefault="00493169" w:rsidP="00EF1EFE">
      <w:pPr>
        <w:pStyle w:val="BoxtextNavy"/>
      </w:pPr>
      <w:r>
        <w:tab/>
      </w:r>
      <w:r w:rsidR="00BE3036">
        <w:t>I</w:t>
      </w:r>
      <w:r>
        <w:t>.C 1 Infectious syphilis</w:t>
      </w:r>
      <w:r w:rsidRPr="00EF1EFE">
        <w:t xml:space="preserve"> (&lt;2 years duration)</w:t>
      </w:r>
    </w:p>
    <w:p w14:paraId="7D8A6393" w14:textId="28523694" w:rsidR="00493169" w:rsidRPr="00EF1EFE" w:rsidRDefault="00493169" w:rsidP="00EF1EFE">
      <w:pPr>
        <w:pStyle w:val="BoxtextNavy"/>
      </w:pPr>
      <w:r w:rsidRPr="00EF1EFE">
        <w:tab/>
      </w:r>
      <w:r w:rsidR="00BE3036" w:rsidRPr="00EF1EFE">
        <w:t>I</w:t>
      </w:r>
      <w:r w:rsidRPr="00EF1EFE">
        <w:t>.C 2 Congenital syphilis</w:t>
      </w:r>
    </w:p>
    <w:p w14:paraId="411AF28B" w14:textId="166E9A8B" w:rsidR="00493169" w:rsidRDefault="00493169" w:rsidP="00EF1EFE">
      <w:pPr>
        <w:pStyle w:val="BoxtextNavy"/>
      </w:pPr>
      <w:r w:rsidRPr="00EF1EFE">
        <w:tab/>
      </w:r>
      <w:r w:rsidR="00BE3036" w:rsidRPr="00EF1EFE">
        <w:t>I</w:t>
      </w:r>
      <w:r w:rsidRPr="00EF1EFE">
        <w:t xml:space="preserve">.C 3 Unspecified syphilis </w:t>
      </w:r>
      <w:r>
        <w:t>(&gt;</w:t>
      </w:r>
      <w:proofErr w:type="gramStart"/>
      <w:r>
        <w:t>2  years</w:t>
      </w:r>
      <w:proofErr w:type="gramEnd"/>
      <w:r>
        <w:t xml:space="preserve"> or unspecified duration)</w:t>
      </w:r>
    </w:p>
    <w:p w14:paraId="0CD623E5" w14:textId="19556D91" w:rsidR="00F408CC" w:rsidRPr="00EF1EFE" w:rsidRDefault="00F408CC" w:rsidP="00EF1EFE">
      <w:pPr>
        <w:pStyle w:val="BoxtextNavy"/>
      </w:pPr>
      <w:r w:rsidRPr="00004883">
        <w:t xml:space="preserve">Proportion of notifications with </w:t>
      </w:r>
      <w:r>
        <w:t xml:space="preserve">enhanced data </w:t>
      </w:r>
      <w:r w:rsidRPr="00004883">
        <w:t>field completed</w:t>
      </w:r>
      <w:r>
        <w:t>:</w:t>
      </w:r>
    </w:p>
    <w:p w14:paraId="5B7434D7" w14:textId="28F46756" w:rsidR="008C2AE1" w:rsidRPr="00EF1EFE" w:rsidRDefault="008C2AE1" w:rsidP="00EF1EFE">
      <w:pPr>
        <w:pStyle w:val="BoxtextNavy"/>
      </w:pPr>
      <w:r>
        <w:t xml:space="preserve">E.C 1 </w:t>
      </w:r>
      <w:r w:rsidRPr="008C2AE1">
        <w:t>Infectious syphilis (&lt;2 years duration)</w:t>
      </w:r>
    </w:p>
    <w:p w14:paraId="5AE446A6" w14:textId="2DBE289F" w:rsidR="00F408CC" w:rsidRPr="00EF1EFE" w:rsidRDefault="008C2AE1" w:rsidP="00EF1EFE">
      <w:pPr>
        <w:pStyle w:val="BoxtextNavy"/>
      </w:pPr>
      <w:r w:rsidRPr="00EF1EFE">
        <w:t>E.C 2 Congenital syphilis</w:t>
      </w:r>
    </w:p>
    <w:p w14:paraId="41D786F4" w14:textId="77777777" w:rsidR="00124B03" w:rsidRPr="00EE14BE" w:rsidRDefault="00124B03" w:rsidP="00EE14BE">
      <w:pPr>
        <w:pStyle w:val="Heading3"/>
      </w:pPr>
      <w:bookmarkStart w:id="18" w:name="_Toc212568390"/>
      <w:r w:rsidRPr="00EE14BE">
        <w:t>Why is data quality important?</w:t>
      </w:r>
      <w:bookmarkEnd w:id="18"/>
    </w:p>
    <w:p w14:paraId="04610AEC" w14:textId="11DBE5C2" w:rsidR="00DC5BE1" w:rsidRPr="005841C6" w:rsidRDefault="00DC5BE1" w:rsidP="005841C6">
      <w:r w:rsidRPr="005841C6">
        <w:t>High</w:t>
      </w:r>
      <w:r w:rsidR="53302E05" w:rsidRPr="005841C6">
        <w:t xml:space="preserve"> </w:t>
      </w:r>
      <w:r w:rsidRPr="005841C6">
        <w:t xml:space="preserve">levels of completeness for variables such as Indigenous status, and selected enhanced STI and congenital syphilis data fields, enhance our capability to draw reasonable conclusions from the data, and support a meaningful public health response to syphilis in priority populations and settings. </w:t>
      </w:r>
    </w:p>
    <w:p w14:paraId="19ECAFC4" w14:textId="2EB5C5F8" w:rsidR="00124B03" w:rsidRPr="005841C6" w:rsidRDefault="00DC5BE1" w:rsidP="005841C6">
      <w:r w:rsidRPr="005841C6">
        <w:t xml:space="preserve">It is recognised that there </w:t>
      </w:r>
      <w:r w:rsidR="006F6B13" w:rsidRPr="005841C6">
        <w:t>are</w:t>
      </w:r>
      <w:r w:rsidRPr="005841C6">
        <w:t xml:space="preserve"> on-going and considerable efforts in states and territories and public health units to complete these data fields. The Australian Centre for Disease Control will continue to work in partnership with CDNA jurisdictional representatives as data owners, to ensure this work is prioritised and supported.</w:t>
      </w:r>
    </w:p>
    <w:p w14:paraId="639F194D" w14:textId="77777777" w:rsidR="0076581D" w:rsidRPr="00EE14BE" w:rsidRDefault="0076581D" w:rsidP="00EE14BE">
      <w:pPr>
        <w:pStyle w:val="Heading3"/>
      </w:pPr>
      <w:bookmarkStart w:id="19" w:name="_Toc212568391"/>
      <w:r w:rsidRPr="00EE14BE">
        <w:t>Indicator notes</w:t>
      </w:r>
      <w:bookmarkEnd w:id="19"/>
    </w:p>
    <w:p w14:paraId="699A8253" w14:textId="2B7EC207" w:rsidR="0076581D" w:rsidRPr="007E5BB7" w:rsidRDefault="0041406C" w:rsidP="007E5BB7">
      <w:r w:rsidRPr="007E5BB7">
        <w:t>Indigenous status completeness</w:t>
      </w:r>
      <w:r w:rsidR="00004883" w:rsidRPr="007E5BB7">
        <w:t xml:space="preserve"> – notification data</w:t>
      </w:r>
    </w:p>
    <w:p w14:paraId="6786A4CF" w14:textId="77777777" w:rsidR="00004883" w:rsidRPr="005841C6" w:rsidRDefault="00004883" w:rsidP="005841C6">
      <w:r w:rsidRPr="005841C6">
        <w:t xml:space="preserve">Indigenous status is usually obtained from medical notification or public health </w:t>
      </w:r>
      <w:proofErr w:type="gramStart"/>
      <w:r w:rsidRPr="005841C6">
        <w:t>follow-up</w:t>
      </w:r>
      <w:proofErr w:type="gramEnd"/>
      <w:r w:rsidRPr="005841C6">
        <w:t xml:space="preserve"> and completeness varies by disease and by state and territory. This reflects differences in notification requirements (i.e. depending on the jurisdiction, some diseases are primarily or exclusively notified by pathology laboratories rather than clinicians) and the fact that it is not possible to follow-up all cases for diseases with a large volume of notifications and/or not requiring specific case-based public health action. </w:t>
      </w:r>
    </w:p>
    <w:p w14:paraId="0ADFE16B" w14:textId="0E788E0B" w:rsidR="00004883" w:rsidRPr="005841C6" w:rsidRDefault="00004883" w:rsidP="005841C6">
      <w:r w:rsidRPr="005841C6">
        <w:t>The determination of the Indigenous status is by descent, self-identification and community acceptance. The Indigenous status identifier is defined in NNDSS as:</w:t>
      </w:r>
    </w:p>
    <w:p w14:paraId="49D7785F" w14:textId="77777777" w:rsidR="00004883" w:rsidRPr="006C5756" w:rsidRDefault="00004883" w:rsidP="00EE14BE">
      <w:pPr>
        <w:pStyle w:val="ListBullet2"/>
      </w:pPr>
      <w:r w:rsidRPr="006C5756">
        <w:t>Indigenous (Aboriginal and/or Torres Strait Islander origin)</w:t>
      </w:r>
    </w:p>
    <w:p w14:paraId="6A31BEAF" w14:textId="77777777" w:rsidR="00004883" w:rsidRPr="006C5756" w:rsidRDefault="00004883" w:rsidP="00EE14BE">
      <w:pPr>
        <w:pStyle w:val="ListBullet2"/>
      </w:pPr>
      <w:r w:rsidRPr="006C5756">
        <w:t>Non-Indigenous (Not of Aboriginal or Torres Strait Islander origin)</w:t>
      </w:r>
    </w:p>
    <w:p w14:paraId="116D282D" w14:textId="77777777" w:rsidR="00004883" w:rsidRPr="006C5756" w:rsidRDefault="00004883" w:rsidP="00EE14BE">
      <w:pPr>
        <w:pStyle w:val="ListBullet2"/>
      </w:pPr>
      <w:r w:rsidRPr="006C5756">
        <w:t>Unknown (Not stated, unknown or blank)</w:t>
      </w:r>
    </w:p>
    <w:p w14:paraId="23AB0FB4" w14:textId="41EDF265" w:rsidR="00004883" w:rsidRPr="005841C6" w:rsidRDefault="00004883" w:rsidP="005841C6">
      <w:r w:rsidRPr="005841C6">
        <w:t>In 2009, CDNA targeted key NNDSS priority diseases for ≥95% completeness of the Indigenous status identifier as part of its ‘Closing the Gap’ strategy, including congenital syphilis and infectious syphilis. In addition, CDNA set a goal of 80% completeness of the Indigenous status identifier for all other diseases, including unspecified syphilis, reported to the NNDSS.</w:t>
      </w:r>
    </w:p>
    <w:p w14:paraId="5D41429D" w14:textId="620CE805" w:rsidR="0041406C" w:rsidRPr="007E5BB7" w:rsidRDefault="00004883" w:rsidP="007E5BB7">
      <w:r w:rsidRPr="007E5BB7">
        <w:t>Enhanced data completeness – notification data</w:t>
      </w:r>
    </w:p>
    <w:p w14:paraId="1525FB43" w14:textId="43C07D4B" w:rsidR="00647FD6" w:rsidRPr="005841C6" w:rsidRDefault="00647FD6" w:rsidP="005841C6">
      <w:pPr>
        <w:rPr>
          <w:highlight w:val="yellow"/>
        </w:rPr>
      </w:pPr>
      <w:r w:rsidRPr="005841C6">
        <w:lastRenderedPageBreak/>
        <w:t xml:space="preserve">Enhanced </w:t>
      </w:r>
      <w:r w:rsidR="001F1152" w:rsidRPr="005841C6">
        <w:t>data</w:t>
      </w:r>
      <w:r w:rsidR="000B5C18" w:rsidRPr="005841C6">
        <w:t>, complementa</w:t>
      </w:r>
      <w:r w:rsidR="00FD4F8C" w:rsidRPr="005841C6">
        <w:t xml:space="preserve">ry to </w:t>
      </w:r>
      <w:r w:rsidR="00510C53" w:rsidRPr="005841C6">
        <w:t>core data collection in the NNDSS, provide</w:t>
      </w:r>
      <w:r w:rsidR="00A0524E" w:rsidRPr="005841C6">
        <w:t>s</w:t>
      </w:r>
      <w:r w:rsidR="00510C53" w:rsidRPr="005841C6">
        <w:t xml:space="preserve"> </w:t>
      </w:r>
      <w:r w:rsidR="0007049B" w:rsidRPr="005841C6">
        <w:t xml:space="preserve">additional </w:t>
      </w:r>
      <w:r w:rsidR="00510C53" w:rsidRPr="005841C6">
        <w:t xml:space="preserve">information specific to </w:t>
      </w:r>
      <w:r w:rsidR="0007049B" w:rsidRPr="005841C6">
        <w:t>infectious (&lt;2 years durations) and congenital syphilis</w:t>
      </w:r>
      <w:r w:rsidR="007C69A9" w:rsidRPr="005841C6">
        <w:t xml:space="preserve">. </w:t>
      </w:r>
      <w:r w:rsidR="004C1C16" w:rsidRPr="005841C6">
        <w:t>These data</w:t>
      </w:r>
      <w:r w:rsidR="00BA25DB" w:rsidRPr="005841C6">
        <w:t xml:space="preserve"> include variables related to treatment, testing</w:t>
      </w:r>
      <w:r w:rsidR="00991C91" w:rsidRPr="005841C6">
        <w:t xml:space="preserve"> and</w:t>
      </w:r>
      <w:r w:rsidR="007947D9" w:rsidRPr="005841C6">
        <w:t xml:space="preserve"> risk factors</w:t>
      </w:r>
      <w:r w:rsidR="00991C91" w:rsidRPr="005841C6">
        <w:t xml:space="preserve">. Completeness </w:t>
      </w:r>
      <w:r w:rsidR="008C1DD4" w:rsidRPr="005841C6">
        <w:t xml:space="preserve">will be </w:t>
      </w:r>
      <w:r w:rsidR="001318C2" w:rsidRPr="005841C6">
        <w:t>varied</w:t>
      </w:r>
      <w:r w:rsidR="008C1DD4" w:rsidRPr="005841C6">
        <w:t xml:space="preserve"> across jurisdictions</w:t>
      </w:r>
      <w:r w:rsidR="00C778C3" w:rsidRPr="005841C6">
        <w:t xml:space="preserve"> and </w:t>
      </w:r>
      <w:r w:rsidR="008C1DD4" w:rsidRPr="005841C6">
        <w:t>enhanced data fields</w:t>
      </w:r>
      <w:r w:rsidR="00C778C3" w:rsidRPr="005841C6">
        <w:t xml:space="preserve"> due to </w:t>
      </w:r>
      <w:r w:rsidR="00FC4E50" w:rsidRPr="005841C6">
        <w:t xml:space="preserve">limitations </w:t>
      </w:r>
      <w:r w:rsidR="0058697A" w:rsidRPr="005841C6">
        <w:t>noted above.</w:t>
      </w:r>
    </w:p>
    <w:p w14:paraId="04C6B095" w14:textId="77777777" w:rsidR="0076581D" w:rsidRPr="00EE14BE" w:rsidRDefault="0076581D" w:rsidP="00EE14BE">
      <w:pPr>
        <w:pStyle w:val="Heading3"/>
      </w:pPr>
      <w:bookmarkStart w:id="20" w:name="_Toc212568392"/>
      <w:r w:rsidRPr="00EE14BE">
        <w:t>Reporting against indicators</w:t>
      </w:r>
      <w:bookmarkEnd w:id="20"/>
    </w:p>
    <w:p w14:paraId="5570EBEA" w14:textId="7725F2E5" w:rsidR="0076581D" w:rsidRPr="003407F9" w:rsidRDefault="0063733C" w:rsidP="003407F9">
      <w:r w:rsidRPr="003407F9">
        <w:t>I</w:t>
      </w:r>
      <w:r w:rsidR="00A3484F" w:rsidRPr="003407F9">
        <w:t xml:space="preserve">.C. 1 </w:t>
      </w:r>
      <w:r w:rsidR="0076581D" w:rsidRPr="003407F9">
        <w:t xml:space="preserve">Proportion of </w:t>
      </w:r>
      <w:r w:rsidR="00004883" w:rsidRPr="003407F9">
        <w:t xml:space="preserve">infectious syphilis </w:t>
      </w:r>
      <w:r w:rsidR="00493169" w:rsidRPr="003407F9">
        <w:t xml:space="preserve">(&lt;2 years duration) </w:t>
      </w:r>
      <w:r w:rsidR="00004883" w:rsidRPr="003407F9">
        <w:t>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1"/>
        <w:gridCol w:w="1065"/>
        <w:gridCol w:w="3147"/>
        <w:gridCol w:w="2486"/>
        <w:gridCol w:w="1465"/>
      </w:tblGrid>
      <w:tr w:rsidR="0076581D" w14:paraId="73EB0E49" w14:textId="77777777" w:rsidTr="4DF693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68175B27" w14:textId="77777777" w:rsidR="0076581D" w:rsidRPr="007E5BB7" w:rsidRDefault="0076581D" w:rsidP="007E5BB7">
            <w:r w:rsidRPr="007E5BB7">
              <w:t>Indicator components</w:t>
            </w:r>
          </w:p>
        </w:tc>
        <w:tc>
          <w:tcPr>
            <w:tcW w:w="1065" w:type="dxa"/>
          </w:tcPr>
          <w:p w14:paraId="6310DDA1" w14:textId="77777777" w:rsidR="0076581D" w:rsidRPr="007E5BB7" w:rsidRDefault="0076581D"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147" w:type="dxa"/>
          </w:tcPr>
          <w:p w14:paraId="19134A00" w14:textId="77777777" w:rsidR="0076581D" w:rsidRPr="007E5BB7" w:rsidRDefault="0076581D"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2486" w:type="dxa"/>
          </w:tcPr>
          <w:p w14:paraId="140A93AE" w14:textId="77777777" w:rsidR="0076581D" w:rsidRPr="007E5BB7" w:rsidRDefault="0076581D" w:rsidP="007E5BB7">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65" w:type="dxa"/>
          </w:tcPr>
          <w:p w14:paraId="74D03E18" w14:textId="77777777" w:rsidR="0076581D" w:rsidRPr="007E5BB7" w:rsidRDefault="0076581D"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76581D" w14:paraId="3A8D4548" w14:textId="77777777" w:rsidTr="006461DA">
        <w:trPr>
          <w:cnfStyle w:val="000000100000" w:firstRow="0" w:lastRow="0" w:firstColumn="0" w:lastColumn="0" w:oddVBand="0" w:evenVBand="0" w:oddHBand="1" w:evenHBand="0" w:firstRowFirstColumn="0" w:firstRowLastColumn="0" w:lastRowFirstColumn="0" w:lastRowLastColumn="0"/>
          <w:trHeight w:val="1147"/>
        </w:trPr>
        <w:tc>
          <w:tcPr>
            <w:cnfStyle w:val="001000000000" w:firstRow="0" w:lastRow="0" w:firstColumn="1" w:lastColumn="0" w:oddVBand="0" w:evenVBand="0" w:oddHBand="0" w:evenHBand="0" w:firstRowFirstColumn="0" w:firstRowLastColumn="0" w:lastRowFirstColumn="0" w:lastRowLastColumn="0"/>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B8FF232" w14:textId="77777777" w:rsidR="0076581D" w:rsidRPr="007E5BB7" w:rsidRDefault="0076581D" w:rsidP="005A594D">
            <w:pPr>
              <w:pStyle w:val="Tabletextleft"/>
            </w:pPr>
            <w:r w:rsidRPr="007E5BB7">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C4B1C63" w14:textId="77777777" w:rsidR="0076581D" w:rsidRPr="00EF1EFE" w:rsidRDefault="00004883" w:rsidP="005A594D">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314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88CF2F4" w14:textId="77777777" w:rsidR="0076581D" w:rsidRPr="007E5BB7" w:rsidRDefault="00004883" w:rsidP="005A594D">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with Indigenous status reported as either Indigenous or Non-Indigenous</w:t>
            </w:r>
          </w:p>
        </w:tc>
        <w:tc>
          <w:tcPr>
            <w:tcW w:w="248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251778D" w14:textId="77777777" w:rsidR="0076581D"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6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A6407D6" w14:textId="77777777" w:rsidR="0076581D" w:rsidRPr="00EF1EFE" w:rsidRDefault="00004883" w:rsidP="005A594D">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76581D" w14:paraId="5728EA50" w14:textId="77777777" w:rsidTr="4DF693C2">
        <w:tc>
          <w:tcPr>
            <w:cnfStyle w:val="001000000000" w:firstRow="0" w:lastRow="0" w:firstColumn="1" w:lastColumn="0" w:oddVBand="0" w:evenVBand="0" w:oddHBand="0" w:evenHBand="0" w:firstRowFirstColumn="0" w:firstRowLastColumn="0" w:lastRowFirstColumn="0" w:lastRowLastColumn="0"/>
            <w:tcW w:w="1471" w:type="dxa"/>
          </w:tcPr>
          <w:p w14:paraId="58A7AFE4" w14:textId="77777777" w:rsidR="0076581D" w:rsidRPr="007E5BB7" w:rsidRDefault="0076581D" w:rsidP="005A594D">
            <w:pPr>
              <w:pStyle w:val="Tabletextleft"/>
            </w:pPr>
            <w:r w:rsidRPr="007E5BB7">
              <w:t>Denominator</w:t>
            </w:r>
          </w:p>
        </w:tc>
        <w:tc>
          <w:tcPr>
            <w:tcW w:w="1065" w:type="dxa"/>
          </w:tcPr>
          <w:p w14:paraId="34139918" w14:textId="77777777" w:rsidR="0076581D" w:rsidRPr="00EF1EFE" w:rsidRDefault="00004883" w:rsidP="005A594D">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3147" w:type="dxa"/>
          </w:tcPr>
          <w:p w14:paraId="6EE4EA55" w14:textId="77777777" w:rsidR="0076581D" w:rsidRPr="007E5BB7" w:rsidRDefault="00004883" w:rsidP="005A594D">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infectious syphilis notifications reported to the NNDSS</w:t>
            </w:r>
          </w:p>
        </w:tc>
        <w:tc>
          <w:tcPr>
            <w:tcW w:w="2486" w:type="dxa"/>
          </w:tcPr>
          <w:p w14:paraId="5EFEBD0E" w14:textId="77777777" w:rsidR="0076581D"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65" w:type="dxa"/>
          </w:tcPr>
          <w:p w14:paraId="6DA7BDCA" w14:textId="77777777" w:rsidR="0076581D" w:rsidRPr="00EF1EFE" w:rsidRDefault="00004883" w:rsidP="005A594D">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57B1E9AF" w14:textId="67E7C508" w:rsidR="00004883" w:rsidRPr="003407F9" w:rsidRDefault="0063733C" w:rsidP="003407F9">
      <w:r w:rsidRPr="003407F9">
        <w:t>I</w:t>
      </w:r>
      <w:r w:rsidR="00A3484F" w:rsidRPr="003407F9">
        <w:t xml:space="preserve">.C. 2 </w:t>
      </w:r>
      <w:r w:rsidR="00004883" w:rsidRPr="003407F9">
        <w:t>Proportion of congenital syphilis 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1095"/>
        <w:gridCol w:w="3115"/>
        <w:gridCol w:w="2524"/>
        <w:gridCol w:w="1417"/>
      </w:tblGrid>
      <w:tr w:rsidR="00004883" w14:paraId="7BF3FA04" w14:textId="77777777" w:rsidTr="4DF693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5F5ECA9F" w14:textId="77777777" w:rsidR="00004883" w:rsidRPr="007E5BB7" w:rsidRDefault="00004883" w:rsidP="007E5BB7">
            <w:r w:rsidRPr="007E5BB7">
              <w:t>Indicator components</w:t>
            </w:r>
          </w:p>
        </w:tc>
        <w:tc>
          <w:tcPr>
            <w:tcW w:w="1095" w:type="dxa"/>
          </w:tcPr>
          <w:p w14:paraId="52900CC1"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115" w:type="dxa"/>
          </w:tcPr>
          <w:p w14:paraId="7B461D87"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2524" w:type="dxa"/>
          </w:tcPr>
          <w:p w14:paraId="4BE7C6F1"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15C7F1FB"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17" w:type="dxa"/>
          </w:tcPr>
          <w:p w14:paraId="329AE946"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E372B" w14:paraId="7F960A21" w14:textId="77777777" w:rsidTr="00555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9CB789E" w14:textId="77777777" w:rsidR="008E372B" w:rsidRPr="007E5BB7" w:rsidRDefault="008E372B" w:rsidP="005A594D">
            <w:pPr>
              <w:pStyle w:val="Tabletextleft"/>
            </w:pPr>
            <w:r w:rsidRPr="007E5BB7">
              <w:t>Numerator</w:t>
            </w:r>
          </w:p>
        </w:tc>
        <w:tc>
          <w:tcPr>
            <w:tcW w:w="109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DF2754"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311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4F4AADE" w14:textId="77777777" w:rsidR="008E372B" w:rsidRPr="007E5BB7"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7E5BB7">
              <w:t>Number of congenital syphilis notifications with Indigenous status reported as either Indigenous or Non-Indigenous</w:t>
            </w:r>
          </w:p>
        </w:tc>
        <w:tc>
          <w:tcPr>
            <w:tcW w:w="252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94BC91C"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B6F156E"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E372B" w14:paraId="1B212655" w14:textId="77777777" w:rsidTr="4DF693C2">
        <w:tc>
          <w:tcPr>
            <w:cnfStyle w:val="001000000000" w:firstRow="0" w:lastRow="0" w:firstColumn="1" w:lastColumn="0" w:oddVBand="0" w:evenVBand="0" w:oddHBand="0" w:evenHBand="0" w:firstRowFirstColumn="0" w:firstRowLastColumn="0" w:lastRowFirstColumn="0" w:lastRowLastColumn="0"/>
            <w:tcW w:w="1483" w:type="dxa"/>
          </w:tcPr>
          <w:p w14:paraId="3A0F86C7" w14:textId="77777777" w:rsidR="008E372B" w:rsidRPr="007E5BB7" w:rsidRDefault="008E372B" w:rsidP="005A594D">
            <w:pPr>
              <w:pStyle w:val="Tabletextleft"/>
            </w:pPr>
            <w:r w:rsidRPr="007E5BB7">
              <w:t>Denominator</w:t>
            </w:r>
          </w:p>
        </w:tc>
        <w:tc>
          <w:tcPr>
            <w:tcW w:w="1095" w:type="dxa"/>
          </w:tcPr>
          <w:p w14:paraId="00B264A0"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3115" w:type="dxa"/>
          </w:tcPr>
          <w:p w14:paraId="56CB09EB" w14:textId="77777777" w:rsidR="008E372B" w:rsidRPr="007E5BB7"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congenital syphilis notifications reported to the NNDSS</w:t>
            </w:r>
          </w:p>
        </w:tc>
        <w:tc>
          <w:tcPr>
            <w:tcW w:w="2524" w:type="dxa"/>
            <w:vAlign w:val="top"/>
          </w:tcPr>
          <w:p w14:paraId="46485443"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7" w:type="dxa"/>
          </w:tcPr>
          <w:p w14:paraId="5FD5761D"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61C83EA7" w14:textId="1177A805" w:rsidR="00004883" w:rsidRPr="003407F9" w:rsidRDefault="0063733C" w:rsidP="003407F9">
      <w:r w:rsidRPr="003407F9">
        <w:t>I</w:t>
      </w:r>
      <w:r w:rsidR="00A3484F" w:rsidRPr="003407F9">
        <w:t xml:space="preserve">.C. 3 </w:t>
      </w:r>
      <w:r w:rsidR="00004883" w:rsidRPr="003407F9">
        <w:t xml:space="preserve">Proportion of unspecified syphilis </w:t>
      </w:r>
      <w:r w:rsidR="00493169" w:rsidRPr="003407F9">
        <w:t xml:space="preserve">(&gt;2 years or unspecified duration) </w:t>
      </w:r>
      <w:r w:rsidR="00004883" w:rsidRPr="003407F9">
        <w:t>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004883" w14:paraId="175A1391" w14:textId="77777777" w:rsidTr="4DF693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5A187A36" w14:textId="77777777" w:rsidR="00004883" w:rsidRPr="007E5BB7" w:rsidRDefault="00004883" w:rsidP="007E5BB7">
            <w:r w:rsidRPr="007E5BB7">
              <w:t>Indicator components</w:t>
            </w:r>
          </w:p>
        </w:tc>
        <w:tc>
          <w:tcPr>
            <w:tcW w:w="1065" w:type="dxa"/>
          </w:tcPr>
          <w:p w14:paraId="781558E2"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2996" w:type="dxa"/>
          </w:tcPr>
          <w:p w14:paraId="65FFCC30"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2552" w:type="dxa"/>
          </w:tcPr>
          <w:p w14:paraId="21493178"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0FFB8EE1"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17" w:type="dxa"/>
          </w:tcPr>
          <w:p w14:paraId="40A50FC0" w14:textId="77777777" w:rsidR="00004883" w:rsidRPr="007E5BB7" w:rsidRDefault="00004883"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E372B" w14:paraId="65D2EB67" w14:textId="77777777" w:rsidTr="00555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5AD5AD8" w14:textId="77777777" w:rsidR="008E372B" w:rsidRPr="007E5BB7" w:rsidRDefault="008E372B" w:rsidP="005A594D">
            <w:pPr>
              <w:pStyle w:val="Tabletextleft"/>
            </w:pPr>
            <w:r w:rsidRPr="007E5BB7">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6830104"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ACAA356" w14:textId="77777777" w:rsidR="008E372B" w:rsidRPr="007E5BB7"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7E5BB7">
              <w:t>Number of unspecified syphilis notifications with Indigenous status reported as either Indigenous or Non-Indigenous</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E8EC84"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4C6485D" w14:textId="77777777" w:rsidR="008E372B" w:rsidRPr="00EF1EFE" w:rsidRDefault="008E372B" w:rsidP="005A594D">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E372B" w14:paraId="22245421" w14:textId="77777777" w:rsidTr="4DF693C2">
        <w:tc>
          <w:tcPr>
            <w:cnfStyle w:val="001000000000" w:firstRow="0" w:lastRow="0" w:firstColumn="1" w:lastColumn="0" w:oddVBand="0" w:evenVBand="0" w:oddHBand="0" w:evenHBand="0" w:firstRowFirstColumn="0" w:firstRowLastColumn="0" w:lastRowFirstColumn="0" w:lastRowLastColumn="0"/>
            <w:tcW w:w="1604" w:type="dxa"/>
          </w:tcPr>
          <w:p w14:paraId="679DC387" w14:textId="77777777" w:rsidR="008E372B" w:rsidRPr="007E5BB7" w:rsidRDefault="008E372B" w:rsidP="005A594D">
            <w:pPr>
              <w:pStyle w:val="Tabletextleft"/>
            </w:pPr>
            <w:r w:rsidRPr="007E5BB7">
              <w:t>Denominator</w:t>
            </w:r>
          </w:p>
        </w:tc>
        <w:tc>
          <w:tcPr>
            <w:tcW w:w="1065" w:type="dxa"/>
          </w:tcPr>
          <w:p w14:paraId="2A630E93"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2996" w:type="dxa"/>
          </w:tcPr>
          <w:p w14:paraId="3532F2E6" w14:textId="77777777" w:rsidR="008E372B" w:rsidRPr="007E5BB7"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unspecified syphilis notifications reported to the NNDSS</w:t>
            </w:r>
          </w:p>
        </w:tc>
        <w:tc>
          <w:tcPr>
            <w:tcW w:w="2552" w:type="dxa"/>
            <w:vAlign w:val="top"/>
          </w:tcPr>
          <w:p w14:paraId="7E9D1EB1"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7" w:type="dxa"/>
          </w:tcPr>
          <w:p w14:paraId="6CAF74E5" w14:textId="77777777" w:rsidR="008E372B" w:rsidRPr="00EF1EFE" w:rsidRDefault="008E372B" w:rsidP="005A594D">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7392823A" w14:textId="4EDA0219" w:rsidR="00647FD6" w:rsidRPr="003407F9" w:rsidRDefault="00647FD6" w:rsidP="003407F9">
      <w:r w:rsidRPr="003407F9">
        <w:t>E.C. 1 Proportion of infectious syphilis (&lt;2 years duration) notifications with enhanced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647FD6" w14:paraId="37AA918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569AE1D5" w14:textId="77777777" w:rsidR="00647FD6" w:rsidRPr="007E5BB7" w:rsidRDefault="00647FD6" w:rsidP="007E5BB7">
            <w:r w:rsidRPr="007E5BB7">
              <w:lastRenderedPageBreak/>
              <w:t>Indicator components</w:t>
            </w:r>
          </w:p>
        </w:tc>
        <w:tc>
          <w:tcPr>
            <w:tcW w:w="1065" w:type="dxa"/>
          </w:tcPr>
          <w:p w14:paraId="0ED67E7A"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2996" w:type="dxa"/>
          </w:tcPr>
          <w:p w14:paraId="55BEB67B"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2552" w:type="dxa"/>
          </w:tcPr>
          <w:p w14:paraId="106B7450"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0559DC8F"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17" w:type="dxa"/>
          </w:tcPr>
          <w:p w14:paraId="636F15F7"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647FD6" w14:paraId="5FABEB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59DB7FE" w14:textId="77777777" w:rsidR="00647FD6" w:rsidRPr="007E5BB7" w:rsidRDefault="00647FD6" w:rsidP="005A594D">
            <w:pPr>
              <w:pStyle w:val="Tabletextleft"/>
            </w:pPr>
            <w:r w:rsidRPr="007E5BB7">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EA85DD9"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C2507C1" w14:textId="5F8AA378" w:rsidR="00647FD6" w:rsidRPr="007E5BB7"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with enhanced field completed</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3A73A41"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1727980"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647FD6" w14:paraId="41729123" w14:textId="77777777">
        <w:tc>
          <w:tcPr>
            <w:cnfStyle w:val="001000000000" w:firstRow="0" w:lastRow="0" w:firstColumn="1" w:lastColumn="0" w:oddVBand="0" w:evenVBand="0" w:oddHBand="0" w:evenHBand="0" w:firstRowFirstColumn="0" w:firstRowLastColumn="0" w:lastRowFirstColumn="0" w:lastRowLastColumn="0"/>
            <w:tcW w:w="1604" w:type="dxa"/>
          </w:tcPr>
          <w:p w14:paraId="617982ED" w14:textId="77777777" w:rsidR="00647FD6" w:rsidRPr="007E5BB7" w:rsidRDefault="00647FD6" w:rsidP="005A594D">
            <w:pPr>
              <w:pStyle w:val="Tabletextleft"/>
            </w:pPr>
            <w:r w:rsidRPr="007E5BB7">
              <w:t>Denominator</w:t>
            </w:r>
          </w:p>
        </w:tc>
        <w:tc>
          <w:tcPr>
            <w:tcW w:w="1065" w:type="dxa"/>
          </w:tcPr>
          <w:p w14:paraId="0DA0A919"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2996" w:type="dxa"/>
          </w:tcPr>
          <w:p w14:paraId="6783E63E" w14:textId="2A4682C8" w:rsidR="00647FD6" w:rsidRPr="007E5BB7"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infectious syphilis notifications reported to the NNDSS</w:t>
            </w:r>
          </w:p>
        </w:tc>
        <w:tc>
          <w:tcPr>
            <w:tcW w:w="2552" w:type="dxa"/>
            <w:vAlign w:val="top"/>
          </w:tcPr>
          <w:p w14:paraId="4A24C146"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7" w:type="dxa"/>
          </w:tcPr>
          <w:p w14:paraId="7F1771B8"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48D07380" w14:textId="2D0234DF" w:rsidR="00647FD6" w:rsidRPr="003407F9" w:rsidRDefault="00647FD6" w:rsidP="003407F9">
      <w:r w:rsidRPr="003407F9">
        <w:t>E.C. 1 Proportion of congenital syphilis notifications with enhanced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647FD6" w14:paraId="50398F4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7FEBCF69" w14:textId="77777777" w:rsidR="00647FD6" w:rsidRPr="007E5BB7" w:rsidRDefault="00647FD6" w:rsidP="007E5BB7">
            <w:r w:rsidRPr="007E5BB7">
              <w:t>Indicator components</w:t>
            </w:r>
          </w:p>
        </w:tc>
        <w:tc>
          <w:tcPr>
            <w:tcW w:w="1065" w:type="dxa"/>
          </w:tcPr>
          <w:p w14:paraId="1480EE27"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2996" w:type="dxa"/>
          </w:tcPr>
          <w:p w14:paraId="313CFD26"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2552" w:type="dxa"/>
          </w:tcPr>
          <w:p w14:paraId="0BC87060"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238BD6FD"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17" w:type="dxa"/>
          </w:tcPr>
          <w:p w14:paraId="46C35FA8" w14:textId="77777777" w:rsidR="00647FD6" w:rsidRPr="007E5BB7" w:rsidRDefault="00647FD6"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647FD6" w14:paraId="3427BA2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B39F85F" w14:textId="77777777" w:rsidR="00647FD6" w:rsidRPr="007E5BB7" w:rsidRDefault="00647FD6" w:rsidP="005A594D">
            <w:pPr>
              <w:pStyle w:val="Tabletextleft"/>
            </w:pPr>
            <w:r w:rsidRPr="007E5BB7">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9FA3818"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F46B38E" w14:textId="2AD91DD9" w:rsidR="00647FD6" w:rsidRPr="007E5BB7"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7E5BB7">
              <w:t>Number of congenital syphilis notifications with enhanced field completed</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632953"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5352DB8" w14:textId="77777777" w:rsidR="00647FD6" w:rsidRPr="00EF1EFE" w:rsidRDefault="00647FD6" w:rsidP="005A594D">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647FD6" w14:paraId="350F3EC1" w14:textId="77777777">
        <w:tc>
          <w:tcPr>
            <w:cnfStyle w:val="001000000000" w:firstRow="0" w:lastRow="0" w:firstColumn="1" w:lastColumn="0" w:oddVBand="0" w:evenVBand="0" w:oddHBand="0" w:evenHBand="0" w:firstRowFirstColumn="0" w:firstRowLastColumn="0" w:lastRowFirstColumn="0" w:lastRowLastColumn="0"/>
            <w:tcW w:w="1604" w:type="dxa"/>
          </w:tcPr>
          <w:p w14:paraId="731CF029" w14:textId="77777777" w:rsidR="00647FD6" w:rsidRPr="007E5BB7" w:rsidRDefault="00647FD6" w:rsidP="005A594D">
            <w:pPr>
              <w:pStyle w:val="Tabletextleft"/>
            </w:pPr>
            <w:r w:rsidRPr="007E5BB7">
              <w:t>Denominator</w:t>
            </w:r>
          </w:p>
        </w:tc>
        <w:tc>
          <w:tcPr>
            <w:tcW w:w="1065" w:type="dxa"/>
          </w:tcPr>
          <w:p w14:paraId="3836431D"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2996" w:type="dxa"/>
          </w:tcPr>
          <w:p w14:paraId="14B990DF" w14:textId="258EEE65" w:rsidR="00647FD6" w:rsidRPr="007E5BB7"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congenital syphilis notifications reported to the NNDSS</w:t>
            </w:r>
          </w:p>
        </w:tc>
        <w:tc>
          <w:tcPr>
            <w:tcW w:w="2552" w:type="dxa"/>
            <w:vAlign w:val="top"/>
          </w:tcPr>
          <w:p w14:paraId="2DF76C9E"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7" w:type="dxa"/>
          </w:tcPr>
          <w:p w14:paraId="080EA652" w14:textId="77777777" w:rsidR="00647FD6" w:rsidRPr="00EF1EFE" w:rsidRDefault="00647FD6" w:rsidP="005A594D">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06CA9187" w14:textId="77777777" w:rsidR="0076581D" w:rsidRDefault="0076581D" w:rsidP="0076581D">
      <w:pPr>
        <w:pStyle w:val="Heading1"/>
      </w:pPr>
      <w:bookmarkStart w:id="21" w:name="_Toc212568393"/>
      <w:r>
        <w:lastRenderedPageBreak/>
        <w:t>Goals</w:t>
      </w:r>
      <w:bookmarkEnd w:id="21"/>
    </w:p>
    <w:p w14:paraId="243D9C6B" w14:textId="1BA2B227" w:rsidR="0076581D" w:rsidRDefault="0076581D" w:rsidP="00EE14BE">
      <w:pPr>
        <w:pStyle w:val="Heading2"/>
      </w:pPr>
      <w:bookmarkStart w:id="22" w:name="_Goal_1_-"/>
      <w:bookmarkStart w:id="23" w:name="_Toc212568394"/>
      <w:bookmarkEnd w:id="22"/>
      <w:r>
        <w:t xml:space="preserve">Goal 1 </w:t>
      </w:r>
      <w:r w:rsidR="00EE14BE" w:rsidRPr="00EE14BE">
        <w:t>–</w:t>
      </w:r>
      <w:r>
        <w:t xml:space="preserve"> </w:t>
      </w:r>
      <w:r w:rsidRPr="0076581D">
        <w:t>Strengthen prevention and testing strategies for syphilis in priority populations and settings, targeting high-burden areas</w:t>
      </w:r>
      <w:bookmarkEnd w:id="23"/>
      <w:r w:rsidRPr="0076581D">
        <w:tab/>
      </w:r>
    </w:p>
    <w:p w14:paraId="6AA68D6F" w14:textId="77777777" w:rsidR="00F635E5" w:rsidRPr="005A594D" w:rsidRDefault="00F635E5" w:rsidP="003407F9">
      <w:pPr>
        <w:pStyle w:val="BoxtextNavy"/>
        <w:rPr>
          <w:rStyle w:val="Strong"/>
        </w:rPr>
      </w:pPr>
      <w:r w:rsidRPr="005A594D">
        <w:rPr>
          <w:rStyle w:val="Strong"/>
        </w:rPr>
        <w:t>Indicators</w:t>
      </w:r>
    </w:p>
    <w:p w14:paraId="128CCFFE" w14:textId="24D0D36B" w:rsidR="0076581D" w:rsidRPr="007E5BB7" w:rsidRDefault="00BC7C16" w:rsidP="007E5BB7">
      <w:pPr>
        <w:pStyle w:val="BoxtextNavy"/>
      </w:pPr>
      <w:bookmarkStart w:id="24" w:name="_Hlk197071938"/>
      <w:r>
        <w:t xml:space="preserve">1.1 </w:t>
      </w:r>
      <w:r w:rsidR="00493169" w:rsidRPr="007E5BB7">
        <w:t>Reported risk factors for people giving birth to an infant with congenital syphilis</w:t>
      </w:r>
    </w:p>
    <w:p w14:paraId="3F13EFA2" w14:textId="7EA9C0CC" w:rsidR="00493169" w:rsidRPr="007E5BB7" w:rsidRDefault="00BC7C16" w:rsidP="007E5BB7">
      <w:pPr>
        <w:pStyle w:val="BoxtextNavy"/>
      </w:pPr>
      <w:r>
        <w:t xml:space="preserve">1.2 </w:t>
      </w:r>
      <w:r w:rsidR="00493169" w:rsidRPr="007E5BB7">
        <w:t>Cumulative number of syphilis tests delivered through participating ACCHS</w:t>
      </w:r>
      <w:r w:rsidR="002D07FE" w:rsidRPr="007E5BB7">
        <w:t>, by target and total population</w:t>
      </w:r>
    </w:p>
    <w:p w14:paraId="7ADCE1B4" w14:textId="2196B5AA" w:rsidR="00493169" w:rsidRPr="007E5BB7" w:rsidRDefault="00BC7C16" w:rsidP="007E5BB7">
      <w:pPr>
        <w:pStyle w:val="BoxtextNavy"/>
      </w:pPr>
      <w:r>
        <w:t xml:space="preserve">1.3 </w:t>
      </w:r>
      <w:r w:rsidR="00493169" w:rsidRPr="007E5BB7">
        <w:t>Proportion of people attending participating ACCHS receiving a syphilis test within the previous 12 months</w:t>
      </w:r>
      <w:r w:rsidR="002D07FE" w:rsidRPr="007E5BB7">
        <w:t>, by target and total population</w:t>
      </w:r>
      <w:r w:rsidR="00493169" w:rsidRPr="007E5BB7">
        <w:t xml:space="preserve"> (syphilis testing coverage)</w:t>
      </w:r>
    </w:p>
    <w:p w14:paraId="7F1A1FD6" w14:textId="5D65D094" w:rsidR="008333C9" w:rsidRPr="007E5BB7" w:rsidRDefault="00BC7C16" w:rsidP="007E5BB7">
      <w:pPr>
        <w:pStyle w:val="BoxtextNavy"/>
      </w:pPr>
      <w:r>
        <w:t xml:space="preserve">1.4 </w:t>
      </w:r>
      <w:r w:rsidR="008333C9" w:rsidRPr="007E5BB7">
        <w:t>Proportion of gay and bisexual men who have sex with men who have been tested for syphilis three or more times in the previous 12 months attending a site within the ACCESS network</w:t>
      </w:r>
    </w:p>
    <w:p w14:paraId="08971E7B" w14:textId="02D45B53" w:rsidR="008333C9" w:rsidRPr="007E5BB7" w:rsidRDefault="00BC7C16" w:rsidP="007E5BB7">
      <w:pPr>
        <w:pStyle w:val="BoxtextNavy"/>
      </w:pPr>
      <w:r>
        <w:t>1.</w:t>
      </w:r>
      <w:r>
        <w:t>5</w:t>
      </w:r>
      <w:r>
        <w:t xml:space="preserve"> </w:t>
      </w:r>
      <w:r w:rsidR="008333C9" w:rsidRPr="007E5BB7">
        <w:t>Proportion of gay and bisexual men who have sex with men who have been tested for syphilis three or more times in the previous 12 months attending a site within the ACCESS network</w:t>
      </w:r>
    </w:p>
    <w:p w14:paraId="51454A3D" w14:textId="13AAF8EF" w:rsidR="00493169" w:rsidRPr="007E5BB7" w:rsidRDefault="00BC7C16" w:rsidP="007E5BB7">
      <w:pPr>
        <w:pStyle w:val="BoxtextNavy"/>
      </w:pPr>
      <w:bookmarkStart w:id="25" w:name="_Hlk197067847"/>
      <w:r>
        <w:t>1.</w:t>
      </w:r>
      <w:r>
        <w:t>6</w:t>
      </w:r>
      <w:r>
        <w:t xml:space="preserve"> </w:t>
      </w:r>
      <w:r w:rsidR="00493169" w:rsidRPr="007E5BB7">
        <w:t xml:space="preserve">Proportion of </w:t>
      </w:r>
      <w:r w:rsidR="008D7284" w:rsidRPr="007E5BB7">
        <w:t>women</w:t>
      </w:r>
      <w:r w:rsidR="00493169" w:rsidRPr="007E5BB7">
        <w:t xml:space="preserve"> who gave birth, by duration of pregnancy at first antenatal visit</w:t>
      </w:r>
    </w:p>
    <w:bookmarkEnd w:id="25"/>
    <w:p w14:paraId="6A3DD522" w14:textId="61154E1C" w:rsidR="00493169" w:rsidRPr="007E5BB7" w:rsidRDefault="00BC7C16" w:rsidP="007E5BB7">
      <w:pPr>
        <w:pStyle w:val="BoxtextNavy"/>
      </w:pPr>
      <w:r>
        <w:t>1.</w:t>
      </w:r>
      <w:r>
        <w:t>7</w:t>
      </w:r>
      <w:r>
        <w:t xml:space="preserve"> </w:t>
      </w:r>
      <w:r w:rsidR="00493169" w:rsidRPr="007E5BB7">
        <w:t xml:space="preserve">Proportion of </w:t>
      </w:r>
      <w:r w:rsidR="008D7284" w:rsidRPr="007E5BB7">
        <w:t>women</w:t>
      </w:r>
      <w:r w:rsidR="00493169" w:rsidRPr="007E5BB7">
        <w:t xml:space="preserve"> who gave birth, by duration of pregnancy at first antenatal visit, by remoteness area</w:t>
      </w:r>
    </w:p>
    <w:p w14:paraId="6126646C" w14:textId="2067C6F8" w:rsidR="00493169" w:rsidRPr="007E5BB7" w:rsidRDefault="00BC7C16" w:rsidP="007E5BB7">
      <w:pPr>
        <w:pStyle w:val="BoxtextNavy"/>
      </w:pPr>
      <w:r>
        <w:t>1.</w:t>
      </w:r>
      <w:r>
        <w:t>8</w:t>
      </w:r>
      <w:r>
        <w:t xml:space="preserve"> </w:t>
      </w:r>
      <w:r w:rsidR="00493169" w:rsidRPr="007E5BB7">
        <w:t xml:space="preserve">Proportion of </w:t>
      </w:r>
      <w:r w:rsidR="008D7284" w:rsidRPr="007E5BB7">
        <w:t>women</w:t>
      </w:r>
      <w:r w:rsidR="00493169" w:rsidRPr="007E5BB7">
        <w:t xml:space="preserve"> who gave birth, by number of antenatal visits</w:t>
      </w:r>
    </w:p>
    <w:p w14:paraId="18E772BB" w14:textId="2CFE22F8" w:rsidR="00493169" w:rsidRPr="007E5BB7" w:rsidRDefault="00BC7C16" w:rsidP="007E5BB7">
      <w:pPr>
        <w:pStyle w:val="BoxtextNavy"/>
      </w:pPr>
      <w:r>
        <w:t>1.</w:t>
      </w:r>
      <w:r>
        <w:t>9</w:t>
      </w:r>
      <w:r>
        <w:t xml:space="preserve"> </w:t>
      </w:r>
      <w:r w:rsidR="00493169" w:rsidRPr="007E5BB7">
        <w:t xml:space="preserve">Proportion of </w:t>
      </w:r>
      <w:r w:rsidR="008D7284" w:rsidRPr="007E5BB7">
        <w:t>women</w:t>
      </w:r>
      <w:r w:rsidR="00493169" w:rsidRPr="007E5BB7">
        <w:t xml:space="preserve"> who gave birth, by number of antenatal visits, by remoteness area</w:t>
      </w:r>
    </w:p>
    <w:p w14:paraId="02292E34" w14:textId="4C8A26F5" w:rsidR="0076581D" w:rsidRPr="007E5BB7" w:rsidRDefault="00BC7C16" w:rsidP="007E5BB7">
      <w:pPr>
        <w:pStyle w:val="BoxtextNavy"/>
      </w:pPr>
      <w:r>
        <w:t>1.</w:t>
      </w:r>
      <w:r>
        <w:t>10</w:t>
      </w:r>
      <w:r>
        <w:t xml:space="preserve"> </w:t>
      </w:r>
      <w:r w:rsidR="00493169" w:rsidRPr="007E5BB7">
        <w:t xml:space="preserve">Proportion of </w:t>
      </w:r>
      <w:r w:rsidR="008D7284" w:rsidRPr="007E5BB7">
        <w:t>women</w:t>
      </w:r>
      <w:r w:rsidR="00493169" w:rsidRPr="007E5BB7">
        <w:t xml:space="preserve"> who gave birth, by country of birth</w:t>
      </w:r>
    </w:p>
    <w:p w14:paraId="00DE3233" w14:textId="77777777" w:rsidR="00944FDB" w:rsidRPr="00EE14BE" w:rsidRDefault="00944FDB" w:rsidP="00EE14BE">
      <w:pPr>
        <w:pStyle w:val="Heading3"/>
      </w:pPr>
      <w:bookmarkStart w:id="26" w:name="_Toc212568395"/>
      <w:bookmarkEnd w:id="24"/>
      <w:r w:rsidRPr="00EE14BE">
        <w:t>Why is this goal important?</w:t>
      </w:r>
      <w:bookmarkEnd w:id="26"/>
    </w:p>
    <w:p w14:paraId="67386F92" w14:textId="77777777" w:rsidR="00944FDB" w:rsidRPr="005841C6" w:rsidRDefault="00944FDB" w:rsidP="005841C6">
      <w:r w:rsidRPr="005841C6">
        <w:t>Goal 1 is important as it provides information on syphilis prevention and testing strategies occurring in Australia, and in which at-risk population groups and settings these activities are occurring. Reporting against this goal will contribute to national understanding of syphilis testing coverage, antenatal care and characteristics of pregnant people, risk factors for pregnant people and implementation of national programs and guidance to support the national syphilis response.</w:t>
      </w:r>
    </w:p>
    <w:p w14:paraId="7B1D28D8" w14:textId="77777777" w:rsidR="00944FDB" w:rsidRPr="00EE14BE" w:rsidRDefault="00944FDB" w:rsidP="00EE14BE">
      <w:pPr>
        <w:pStyle w:val="Heading3"/>
      </w:pPr>
      <w:bookmarkStart w:id="27" w:name="_Toc212568396"/>
      <w:r w:rsidRPr="00EE14BE">
        <w:t>Data gaps</w:t>
      </w:r>
      <w:bookmarkEnd w:id="27"/>
    </w:p>
    <w:p w14:paraId="28B4DA62" w14:textId="0AAB71B4" w:rsidR="00944FDB" w:rsidRPr="005841C6" w:rsidRDefault="00944FDB" w:rsidP="005841C6">
      <w:r w:rsidRPr="005841C6">
        <w:t xml:space="preserve">It is acknowledged that at the time of writing there are gaps in routine data collection for this goal, including availability of population-level syphilis testing data and data related to preventative strategies (e.g. doxy-PEP) and care in pregnancy related to syphilis (for example syphilis testing frequency as part of standard antenatal care and in-line with recommendations for 3 universal syphilis </w:t>
      </w:r>
      <w:r w:rsidR="00B901BE" w:rsidRPr="005841C6">
        <w:t xml:space="preserve">tests </w:t>
      </w:r>
      <w:r w:rsidRPr="005841C6">
        <w:t xml:space="preserve">during pregnancy) </w:t>
      </w:r>
      <w:r w:rsidRPr="005841C6">
        <w:fldChar w:fldCharType="begin"/>
      </w:r>
      <w:r w:rsidRPr="005841C6">
        <w:instrText xml:space="preserve"> ADDIN EN.CITE &lt;EndNote&gt;&lt;Cite&gt;&lt;RecNum&gt;12&lt;/RecNum&gt;&lt;DisplayText&gt;[2, 3]&lt;/DisplayText&gt;&lt;record&gt;&lt;rec-number&gt;12&lt;/rec-number&gt;&lt;foreign-keys&gt;&lt;key app="EN" db-id="rerr5wt9dra05fetxw4p02tp0vtzztp05ef0" timestamp="1745967324"&gt;12&lt;/key&gt;&lt;/foreign-keys&gt;&lt;ref-type name="Web Page"&gt;12&lt;/ref-type&gt;&lt;contributors&gt;&lt;/contributors&gt;&lt;titles&gt;&lt;title&gt;Syphilis – CDNA National Guidelines for Public Health Units&lt;/title&gt;&lt;/titles&gt;&lt;volume&gt;2025&lt;/volume&gt;&lt;number&gt;30 April&lt;/number&gt;&lt;dates&gt;&lt;/dates&gt;&lt;urls&gt;&lt;related-urls&gt;&lt;url&gt;https://www.health.gov.au/resources/publications/syphilis-cdna-national-guidelines-for-public-health-units?language=en&lt;/url&gt;&lt;/related-urls&gt;&lt;/urls&gt;&lt;/record&gt;&lt;/Cite&gt;&lt;Cite&gt;&lt;Author&gt;Riley&lt;/Author&gt;&lt;Year&gt;2024&lt;/Year&gt;&lt;RecNum&gt;13&lt;/RecNum&gt;&lt;record&gt;&lt;rec-number&gt;13&lt;/rec-number&gt;&lt;foreign-keys&gt;&lt;key app="EN" db-id="rerr5wt9dra05fetxw4p02tp0vtzztp05ef0" timestamp="1746141348"&gt;13&lt;/key&gt;&lt;/foreign-keys&gt;&lt;ref-type name="Journal Article"&gt;17&lt;/ref-type&gt;&lt;contributors&gt;&lt;authors&gt;&lt;author&gt;Riley, B&lt;/author&gt;&lt;author&gt;Medland, N&lt;/author&gt;&lt;/authors&gt;&lt;/contributors&gt;&lt;titles&gt;&lt;title&gt;Australian consensus statement on doxycycline post-exposure prophylaxis (doxy-PEP) for the prevention of syphilis, chlamydia and gonorrhoea among gay, bisexual and other men who have sex with men&lt;/title&gt;&lt;secondary-title&gt;Medical Journal of Australia&lt;/secondary-title&gt;&lt;/titles&gt;&lt;periodical&gt;&lt;full-title&gt;Medical Journal of Australia&lt;/full-title&gt;&lt;/periodical&gt;&lt;pages&gt;381-386&lt;/pages&gt;&lt;volume&gt;220&lt;/volume&gt;&lt;number&gt;7&lt;/number&gt;&lt;dates&gt;&lt;year&gt;2024&lt;/year&gt;&lt;/dates&gt;&lt;urls&gt;&lt;related-urls&gt;&lt;url&gt;https://onlinelibrary.wiley.com/doi/10.5694/mja2.52258&lt;/url&gt;&lt;/related-urls&gt;&lt;/urls&gt;&lt;/record&gt;&lt;/Cite&gt;&lt;/EndNote&gt;</w:instrText>
      </w:r>
      <w:r w:rsidRPr="005841C6">
        <w:fldChar w:fldCharType="separate"/>
      </w:r>
      <w:r w:rsidRPr="005841C6">
        <w:t>[2, 3]</w:t>
      </w:r>
      <w:r w:rsidRPr="005841C6">
        <w:fldChar w:fldCharType="end"/>
      </w:r>
      <w:r w:rsidRPr="005841C6">
        <w:t>. Considerable work is being undertaken in relation to these gaps, with a view to include indicators utilising new data sources in future iterations of the Surveillance Plan.</w:t>
      </w:r>
    </w:p>
    <w:p w14:paraId="0041CCF5" w14:textId="77777777" w:rsidR="0076581D" w:rsidRPr="00EE14BE" w:rsidRDefault="0076581D" w:rsidP="00EE14BE">
      <w:pPr>
        <w:pStyle w:val="Heading3"/>
      </w:pPr>
      <w:bookmarkStart w:id="28" w:name="_Toc212568397"/>
      <w:r w:rsidRPr="00EE14BE">
        <w:lastRenderedPageBreak/>
        <w:t>Indicator notes</w:t>
      </w:r>
      <w:bookmarkEnd w:id="28"/>
    </w:p>
    <w:p w14:paraId="7760789D" w14:textId="2C7FACF4" w:rsidR="008E372B" w:rsidRPr="005841C6" w:rsidRDefault="008E372B" w:rsidP="005841C6">
      <w:r w:rsidRPr="005841C6">
        <w:t>Reporting against this goal will include description</w:t>
      </w:r>
      <w:r w:rsidR="00EA1BF6" w:rsidRPr="005841C6">
        <w:t>s</w:t>
      </w:r>
      <w:r w:rsidRPr="005841C6">
        <w:t xml:space="preserve"> </w:t>
      </w:r>
      <w:bookmarkStart w:id="29" w:name="_Hlk197071876"/>
      <w:r w:rsidRPr="005841C6">
        <w:t>of national syphilis response activities occurring within the reporting period, including implementation of public health promotion and prevention activities and development of national guidelines and recommendations</w:t>
      </w:r>
      <w:bookmarkEnd w:id="29"/>
      <w:r w:rsidRPr="005841C6">
        <w:t>.</w:t>
      </w:r>
    </w:p>
    <w:p w14:paraId="4B002648" w14:textId="2F8A3FA8" w:rsidR="008E372B" w:rsidRPr="007E5BB7" w:rsidRDefault="008E372B" w:rsidP="007E5BB7">
      <w:r w:rsidRPr="007E5BB7">
        <w:t xml:space="preserve">Enhanced </w:t>
      </w:r>
      <w:r w:rsidR="005A0088" w:rsidRPr="007E5BB7">
        <w:t xml:space="preserve">NNDSS </w:t>
      </w:r>
      <w:r w:rsidRPr="007E5BB7">
        <w:t>data</w:t>
      </w:r>
      <w:r w:rsidR="00806E50" w:rsidRPr="007E5BB7">
        <w:t xml:space="preserve"> – congenital syphilis</w:t>
      </w:r>
    </w:p>
    <w:p w14:paraId="5FC97B23" w14:textId="77777777" w:rsidR="00806E50" w:rsidRPr="005841C6" w:rsidRDefault="00806E50" w:rsidP="005841C6">
      <w:r w:rsidRPr="005841C6">
        <w:t>Enhanced data for congenital syphilis are collected against nationally agreed data specifications and reported, where data are available to the NNDSS. These data are collected in addition to the core dataset. The free text enhanced field that will be analysed and reported against for the purposes of the S</w:t>
      </w:r>
      <w:r w:rsidR="00687365" w:rsidRPr="005841C6">
        <w:t xml:space="preserve">urveillance </w:t>
      </w:r>
      <w:r w:rsidRPr="005841C6">
        <w:t xml:space="preserve">Plan provides the opportunity for reporting jurisdictions to highlight additional information about the person giving birth to the notified congenital syphilis case. Such information may include current living </w:t>
      </w:r>
      <w:proofErr w:type="gramStart"/>
      <w:r w:rsidRPr="005841C6">
        <w:t>arrangements,</w:t>
      </w:r>
      <w:proofErr w:type="gramEnd"/>
      <w:r w:rsidRPr="005841C6">
        <w:t xml:space="preserve"> harmful substance use and other contextual information about the person giving birth. Highlighting this information will be valuable in informing appropriate interventions and public health policies in context. </w:t>
      </w:r>
    </w:p>
    <w:p w14:paraId="4F85C588" w14:textId="7C3E5E20" w:rsidR="008E372B" w:rsidRPr="005841C6" w:rsidRDefault="00806E50" w:rsidP="005841C6">
      <w:r w:rsidRPr="005841C6">
        <w:t xml:space="preserve">Completion of these fields is variable by jurisdiction and is reliant on public health follow-up. </w:t>
      </w:r>
    </w:p>
    <w:p w14:paraId="59F7C7C0" w14:textId="77777777" w:rsidR="008E372B" w:rsidRPr="007E5BB7" w:rsidRDefault="008E372B" w:rsidP="005A594D">
      <w:pPr>
        <w:pStyle w:val="Heading3"/>
      </w:pPr>
      <w:r w:rsidRPr="007E5BB7">
        <w:t>Testing data</w:t>
      </w:r>
    </w:p>
    <w:p w14:paraId="30AE9BE6" w14:textId="7FADFE69" w:rsidR="00581459" w:rsidRPr="007E5BB7" w:rsidRDefault="008E372B" w:rsidP="007E5BB7">
      <w:r w:rsidRPr="007E5BB7">
        <w:t>Aboriginal Community Controlled Health Services (ACCHS) within selected regions across Australia provide testing data directly to the Australian Centre for Disease Control. Participating ACCHS are funded by the Australian Centre for Disease Control to deliver syphilis point of care testing as part of the national syphilis response. Syphilis testing as measured through funded ACCHS does not necessarily reflect all syphilis testing across selected regions. Routine collection of other suitable data sources, including data from mainstream services and ACCHS not currently funded through the national syphilis response are currently being explored and will be indicated, as appropriate, in future iterations of the S</w:t>
      </w:r>
      <w:r w:rsidR="00687365" w:rsidRPr="007E5BB7">
        <w:t>urveillance</w:t>
      </w:r>
      <w:r w:rsidRPr="007E5BB7">
        <w:t xml:space="preserve"> Plan.</w:t>
      </w:r>
    </w:p>
    <w:p w14:paraId="359FA4AA" w14:textId="77777777" w:rsidR="00581459" w:rsidRPr="00BC7C16" w:rsidRDefault="00581459" w:rsidP="00BC7C16">
      <w:pPr>
        <w:pStyle w:val="Heading4"/>
      </w:pPr>
      <w:r w:rsidRPr="00BC7C16">
        <w:t>Data from clinical services – testing in priority populations</w:t>
      </w:r>
    </w:p>
    <w:p w14:paraId="487CECFE" w14:textId="54E3EF15" w:rsidR="00581459" w:rsidRPr="00EF1EFE" w:rsidRDefault="001643FF" w:rsidP="00EF1EFE">
      <w:r w:rsidRPr="00EF1EFE">
        <w:t xml:space="preserve">The </w:t>
      </w:r>
      <w:hyperlink r:id="rId22" w:history="1">
        <w:r w:rsidRPr="00EF1EFE">
          <w:rPr>
            <w:rStyle w:val="Hyperlink"/>
          </w:rPr>
          <w:t>Australian Collaboration for Coordinated Enhanced Sentinel Surveillance of Sexually Transmissible Infections and Blood Borne Viruses (ACCESS)</w:t>
        </w:r>
      </w:hyperlink>
      <w:r w:rsidRPr="00EF1EFE">
        <w:t xml:space="preserve"> is a collaboration between the Burnet Institute, the Kirby Institute, the National Serology Reference Laboratory (NRL), and more than 100 sexual health clinics, general practices, hospitals, community health services and pathology laboratories across Australia that contribute de-identified patient data</w:t>
      </w:r>
      <w:r w:rsidR="007F27D0" w:rsidRPr="00EF1EFE">
        <w:t xml:space="preserve"> </w:t>
      </w:r>
      <w:r w:rsidR="00E41048" w:rsidRPr="00EF1EFE">
        <w:fldChar w:fldCharType="begin"/>
      </w:r>
      <w:r w:rsidR="00E41048" w:rsidRPr="00EF1EFE">
        <w:instrText xml:space="preserve"> ADDIN EN.CITE &lt;EndNote&gt;&lt;Cite ExcludeAuth="1" ExcludeYear="1"&gt;&lt;RecNum&gt;14&lt;/RecNum&gt;&lt;DisplayText&gt;[4]&lt;/DisplayText&gt;&lt;record&gt;&lt;rec-number&gt;14&lt;/rec-number&gt;&lt;foreign-keys&gt;&lt;key app="EN" db-id="rerr5wt9dra05fetxw4p02tp0vtzztp05ef0" timestamp="1747176618"&gt;14&lt;/key&gt;&lt;/foreign-keys&gt;&lt;ref-type name="Web Page"&gt;12&lt;/ref-type&gt;&lt;contributors&gt;&lt;/contributors&gt;&lt;titles&gt;&lt;title&gt;The Australian Collaboration for Coordinated Enhanced Sentinel Surveillance of Sexually Transmissible Infections and Blood Borne Viruses,&lt;/title&gt;&lt;/titles&gt;&lt;dates&gt;&lt;/dates&gt;&lt;urls&gt;&lt;related-urls&gt;&lt;url&gt;https://accessproject.org.au/&lt;/url&gt;&lt;/related-urls&gt;&lt;/urls&gt;&lt;/record&gt;&lt;/Cite&gt;&lt;/EndNote&gt;</w:instrText>
      </w:r>
      <w:r w:rsidR="00E41048" w:rsidRPr="00EF1EFE">
        <w:fldChar w:fldCharType="separate"/>
      </w:r>
      <w:r w:rsidR="00E41048" w:rsidRPr="00EF1EFE">
        <w:t>[4]</w:t>
      </w:r>
      <w:r w:rsidR="00E41048" w:rsidRPr="00EF1EFE">
        <w:fldChar w:fldCharType="end"/>
      </w:r>
      <w:r w:rsidR="00581459" w:rsidRPr="00EF1EFE">
        <w:t xml:space="preserve">. There is representation from all jurisdictions on the ACCESS project, however there is some variation in the number of health services/laboratories participating within each jurisdiction. Overall testing numbers and subsequent notification of infection collected through the ACCESS project may be influenced by testing policies and preferential testing among high-risk groups such as sex workers and people using pre-exposure </w:t>
      </w:r>
      <w:r w:rsidR="000C3A2B" w:rsidRPr="00EF1EFE">
        <w:t>p</w:t>
      </w:r>
      <w:r w:rsidR="00581459" w:rsidRPr="00EF1EFE">
        <w:t>rophylaxis (</w:t>
      </w:r>
      <w:proofErr w:type="spellStart"/>
      <w:r w:rsidR="00581459" w:rsidRPr="00EF1EFE">
        <w:t>PrEP</w:t>
      </w:r>
      <w:proofErr w:type="spellEnd"/>
      <w:r w:rsidR="00581459" w:rsidRPr="00EF1EFE">
        <w:t>) for HIV</w:t>
      </w:r>
      <w:r w:rsidR="0014301B" w:rsidRPr="00EF1EFE">
        <w:t xml:space="preserve"> </w:t>
      </w:r>
      <w:r w:rsidR="00581459" w:rsidRPr="00EF1EFE">
        <w:t xml:space="preserve">and may not be representative of broader trends in the Australian population. </w:t>
      </w:r>
    </w:p>
    <w:p w14:paraId="42D72121" w14:textId="77777777" w:rsidR="00581459" w:rsidRPr="00BC7C16" w:rsidRDefault="00581459" w:rsidP="00BC7C16">
      <w:pPr>
        <w:pStyle w:val="Heading4"/>
      </w:pPr>
      <w:r w:rsidRPr="00BC7C16">
        <w:t>Antenatal care</w:t>
      </w:r>
    </w:p>
    <w:p w14:paraId="521ED843" w14:textId="4B13C48F" w:rsidR="00581459" w:rsidRPr="005841C6" w:rsidRDefault="00581459" w:rsidP="005841C6">
      <w:r w:rsidRPr="005841C6">
        <w:t xml:space="preserve">The National Perinatal Data Collection (NDPC), as reported in the Australian Institute of Health and Welfare (AIHW) </w:t>
      </w:r>
      <w:hyperlink r:id="rId23">
        <w:r w:rsidRPr="00F872D0">
          <w:rPr>
            <w:rStyle w:val="Hyperlink"/>
          </w:rPr>
          <w:t>Australia’s mothers and babies</w:t>
        </w:r>
      </w:hyperlink>
      <w:r w:rsidRPr="005841C6">
        <w:t xml:space="preserve"> data tables have been used to formulate selected antenatal care indicators. Methodology and notes related to the NPDC are available on the </w:t>
      </w:r>
      <w:hyperlink r:id="rId24">
        <w:r w:rsidRPr="00F872D0">
          <w:rPr>
            <w:rStyle w:val="Hyperlink"/>
          </w:rPr>
          <w:t>AIHW website</w:t>
        </w:r>
      </w:hyperlink>
      <w:r w:rsidRPr="005841C6">
        <w:t xml:space="preserve">. The NPDC does not include specific data related to syphilis testing, so assumptions have been made in relation to the indicators described in the Surveillance Plan. It is assumed that each antenatal visit provides an opportunity for a syphilis test. For example, </w:t>
      </w:r>
      <w:r w:rsidRPr="007E5BB7">
        <w:t>indicator 1.</w:t>
      </w:r>
      <w:r w:rsidR="37ED53AB" w:rsidRPr="007E5BB7">
        <w:t>6</w:t>
      </w:r>
      <w:r w:rsidRPr="007E5BB7">
        <w:t xml:space="preserve"> Proportion of people who gave birth, by duration of pregnancy at first antenatal visit</w:t>
      </w:r>
      <w:r w:rsidRPr="005841C6">
        <w:t xml:space="preserve">, assumes that a syphilis test was requested at the first antenatal visit, and that based on duration of pregnancy at the first visit indicates the stage of pregnancy when the person was first tested for syphilis. </w:t>
      </w:r>
    </w:p>
    <w:p w14:paraId="045B640D" w14:textId="77777777" w:rsidR="00581459" w:rsidRPr="005841C6" w:rsidRDefault="00581459" w:rsidP="005841C6">
      <w:r w:rsidRPr="005841C6">
        <w:lastRenderedPageBreak/>
        <w:t>These data will be used as a proxy as work continues to develop more robust mechanisms of reporting syphilis testing coverage and antenatal care among pregnant people.</w:t>
      </w:r>
    </w:p>
    <w:p w14:paraId="275A8A5A" w14:textId="4AF7A98E" w:rsidR="00C829D4" w:rsidRPr="005841C6" w:rsidRDefault="00C829D4" w:rsidP="005841C6">
      <w:r w:rsidRPr="005841C6">
        <w:t>Th</w:t>
      </w:r>
      <w:r w:rsidR="007358CC" w:rsidRPr="005841C6">
        <w:t>e NPDC</w:t>
      </w:r>
      <w:r w:rsidRPr="005841C6">
        <w:t xml:space="preserve"> uses the terms ‘woman’ and ‘women’ to mean ‘female' as these data sources are based on sex. Information on gender is not recorded in these data collections. It is acknowledged that </w:t>
      </w:r>
      <w:r w:rsidR="007358CC" w:rsidRPr="005841C6">
        <w:t>the NPDC</w:t>
      </w:r>
      <w:r w:rsidRPr="005841C6">
        <w:t xml:space="preserve"> includes people who do not identify as women or mothers, and that individual parents and families may use different words to those used in t</w:t>
      </w:r>
      <w:r w:rsidR="00164E68" w:rsidRPr="005841C6">
        <w:t>he NPDC</w:t>
      </w:r>
      <w:r w:rsidRPr="005841C6">
        <w:t>. This may include women, transgender men, intersex people, non-binary and gender diverse people.</w:t>
      </w:r>
    </w:p>
    <w:p w14:paraId="4EE055AC" w14:textId="77777777" w:rsidR="00371A65" w:rsidRPr="00BC7C16" w:rsidRDefault="00371A65" w:rsidP="00BC7C16">
      <w:pPr>
        <w:pStyle w:val="Heading4"/>
      </w:pPr>
      <w:r w:rsidRPr="00BC7C16">
        <w:t>Australian Statistical Geography Standard (ASGS) – ABS</w:t>
      </w:r>
    </w:p>
    <w:p w14:paraId="1AD64B6C" w14:textId="19B59FDE" w:rsidR="00371A65" w:rsidRPr="00EF1EFE" w:rsidRDefault="00371A65" w:rsidP="00EF1EFE">
      <w:r w:rsidRPr="00EF1EFE">
        <w:t xml:space="preserve">Geographical regions are based on the ABS ASGS classifications for </w:t>
      </w:r>
      <w:hyperlink r:id="rId25" w:history="1">
        <w:r w:rsidRPr="00EF1EFE">
          <w:rPr>
            <w:rStyle w:val="Hyperlink"/>
          </w:rPr>
          <w:t>Remoteness Areas</w:t>
        </w:r>
      </w:hyperlink>
      <w:r w:rsidRPr="00EF1EFE">
        <w:t xml:space="preserve"> (RA)</w:t>
      </w:r>
    </w:p>
    <w:p w14:paraId="4119F4CE" w14:textId="4B91F532" w:rsidR="00F635E5" w:rsidRPr="00EE14BE" w:rsidRDefault="00F635E5" w:rsidP="00EE14BE">
      <w:pPr>
        <w:pStyle w:val="Heading3"/>
      </w:pPr>
      <w:bookmarkStart w:id="30" w:name="_Toc212568398"/>
      <w:r w:rsidRPr="00EE14BE">
        <w:t>Reporting against indicators</w:t>
      </w:r>
      <w:bookmarkEnd w:id="30"/>
    </w:p>
    <w:p w14:paraId="1BD15183" w14:textId="3B2D246F" w:rsidR="004717F7" w:rsidRPr="003407F9" w:rsidRDefault="00493169" w:rsidP="00BC7C16">
      <w:pPr>
        <w:pStyle w:val="Caption"/>
      </w:pPr>
      <w:r w:rsidRPr="003407F9">
        <w:t>1.1</w:t>
      </w:r>
      <w:r w:rsidR="004717F7" w:rsidRPr="003407F9">
        <w:t xml:space="preserve"> Reported risk factors for </w:t>
      </w:r>
      <w:r w:rsidR="003C07ED" w:rsidRPr="003407F9">
        <w:t>women</w:t>
      </w:r>
      <w:bookmarkStart w:id="31" w:name="_Ref204154090"/>
      <w:r w:rsidR="003C07ED" w:rsidRPr="00BC7C16">
        <w:rPr>
          <w:rStyle w:val="FootnoteTextChar"/>
        </w:rPr>
        <w:footnoteReference w:id="3"/>
      </w:r>
      <w:bookmarkEnd w:id="31"/>
      <w:r w:rsidR="004717F7" w:rsidRPr="003407F9">
        <w:t xml:space="preserve"> giving birth to an infant with congenital syphilis</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7"/>
        <w:gridCol w:w="989"/>
        <w:gridCol w:w="2884"/>
        <w:gridCol w:w="2486"/>
        <w:gridCol w:w="1388"/>
      </w:tblGrid>
      <w:tr w:rsidR="004717F7" w14:paraId="5D5ECE20"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49" w:type="dxa"/>
          </w:tcPr>
          <w:p w14:paraId="4830DDCA" w14:textId="77777777" w:rsidR="004717F7" w:rsidRPr="007E5BB7" w:rsidRDefault="004717F7" w:rsidP="007E5BB7">
            <w:r w:rsidRPr="007E5BB7">
              <w:t>Indicator components</w:t>
            </w:r>
          </w:p>
        </w:tc>
        <w:tc>
          <w:tcPr>
            <w:tcW w:w="1035" w:type="dxa"/>
          </w:tcPr>
          <w:p w14:paraId="15B96800"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432" w:type="dxa"/>
          </w:tcPr>
          <w:p w14:paraId="04D784C5"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690" w:type="dxa"/>
          </w:tcPr>
          <w:p w14:paraId="5B0D38F4" w14:textId="44CC9883"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28" w:type="dxa"/>
          </w:tcPr>
          <w:p w14:paraId="254EDC1B"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for reporting</w:t>
            </w:r>
          </w:p>
        </w:tc>
      </w:tr>
      <w:tr w:rsidR="004717F7" w14:paraId="6EDB1A32" w14:textId="77777777" w:rsidTr="008D2856">
        <w:trPr>
          <w:cnfStyle w:val="000000100000" w:firstRow="0" w:lastRow="0" w:firstColumn="0" w:lastColumn="0" w:oddVBand="0" w:evenVBand="0" w:oddHBand="1" w:evenHBand="0" w:firstRowFirstColumn="0" w:firstRowLastColumn="0" w:lastRowFirstColumn="0" w:lastRowLastColumn="0"/>
          <w:trHeight w:val="909"/>
        </w:trPr>
        <w:tc>
          <w:tcPr>
            <w:cnfStyle w:val="001000000000" w:firstRow="0" w:lastRow="0" w:firstColumn="1" w:lastColumn="0" w:oddVBand="0" w:evenVBand="0" w:oddHBand="0" w:evenHBand="0" w:firstRowFirstColumn="0" w:firstRowLastColumn="0" w:lastRowFirstColumn="0" w:lastRowLastColumn="0"/>
            <w:tcW w:w="204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916850F" w14:textId="77777777" w:rsidR="004717F7" w:rsidRPr="007E5BB7" w:rsidRDefault="004717F7" w:rsidP="00BC7C16">
            <w:pPr>
              <w:pStyle w:val="Tabletextleft"/>
            </w:pPr>
            <w:r w:rsidRPr="007E5BB7">
              <w:t>Qualitative</w:t>
            </w:r>
          </w:p>
        </w:tc>
        <w:tc>
          <w:tcPr>
            <w:tcW w:w="10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FFB455A"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343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A04A50" w14:textId="77777777" w:rsidR="004717F7" w:rsidRPr="007E5BB7"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Risk factors reported for people giving birth to an infant with congenital syphilis</w:t>
            </w:r>
          </w:p>
        </w:tc>
        <w:tc>
          <w:tcPr>
            <w:tcW w:w="169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14FB6E0" w14:textId="77777777" w:rsidR="004717F7" w:rsidRPr="00EF1EFE" w:rsidRDefault="008E372B"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A27AB15"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bl>
    <w:p w14:paraId="2B387D67" w14:textId="77777777" w:rsidR="00F635E5" w:rsidRPr="003407F9" w:rsidRDefault="00493169" w:rsidP="00BC7C16">
      <w:pPr>
        <w:pStyle w:val="Caption"/>
      </w:pPr>
      <w:r w:rsidRPr="003407F9">
        <w:t xml:space="preserve">1.2 </w:t>
      </w:r>
      <w:r w:rsidR="004717F7" w:rsidRPr="003407F9">
        <w:t>Cumulative number of syphilis tests</w:t>
      </w:r>
      <w:bookmarkStart w:id="32" w:name="_Ref204153927"/>
      <w:r w:rsidR="003656E8" w:rsidRPr="00BC7C16">
        <w:rPr>
          <w:rStyle w:val="FootnoteTextChar"/>
        </w:rPr>
        <w:footnoteReference w:id="4"/>
      </w:r>
      <w:bookmarkEnd w:id="32"/>
      <w:r w:rsidR="004717F7" w:rsidRPr="003407F9">
        <w:t xml:space="preserve"> delivered through participating</w:t>
      </w:r>
      <w:bookmarkStart w:id="33" w:name="_Ref204153901"/>
      <w:r w:rsidR="004717F7" w:rsidRPr="00BC7C16">
        <w:rPr>
          <w:rStyle w:val="FootnoteTextChar"/>
        </w:rPr>
        <w:footnoteReference w:id="5"/>
      </w:r>
      <w:bookmarkEnd w:id="33"/>
      <w:r w:rsidR="004717F7" w:rsidRPr="003407F9">
        <w:t xml:space="preserve"> Aboriginal Community Controlled Health Services (ACCHS)</w:t>
      </w:r>
      <w:r w:rsidR="008A378E" w:rsidRPr="003407F9">
        <w:t>, by target</w:t>
      </w:r>
      <w:bookmarkStart w:id="34" w:name="_Ref204153948"/>
      <w:r w:rsidR="008A378E" w:rsidRPr="00BC7C16">
        <w:rPr>
          <w:rStyle w:val="FootnoteTextChar"/>
        </w:rPr>
        <w:footnoteReference w:id="6"/>
      </w:r>
      <w:bookmarkEnd w:id="34"/>
      <w:r w:rsidR="008A378E" w:rsidRPr="003407F9">
        <w:t xml:space="preserve"> and total population</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7"/>
        <w:gridCol w:w="989"/>
        <w:gridCol w:w="2884"/>
        <w:gridCol w:w="2486"/>
        <w:gridCol w:w="1388"/>
      </w:tblGrid>
      <w:tr w:rsidR="00F635E5" w14:paraId="35AEA371"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49" w:type="dxa"/>
          </w:tcPr>
          <w:p w14:paraId="312F9842" w14:textId="77777777" w:rsidR="00F635E5" w:rsidRPr="007E5BB7" w:rsidRDefault="00F635E5" w:rsidP="007E5BB7">
            <w:r w:rsidRPr="007E5BB7">
              <w:t>Indicator components</w:t>
            </w:r>
          </w:p>
        </w:tc>
        <w:tc>
          <w:tcPr>
            <w:tcW w:w="1035" w:type="dxa"/>
          </w:tcPr>
          <w:p w14:paraId="09F0EC87" w14:textId="77777777" w:rsidR="00F635E5" w:rsidRPr="007E5BB7" w:rsidRDefault="00F635E5"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432" w:type="dxa"/>
          </w:tcPr>
          <w:p w14:paraId="7AAEB4A1" w14:textId="77777777" w:rsidR="00F635E5" w:rsidRPr="007E5BB7" w:rsidRDefault="00F635E5"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690" w:type="dxa"/>
          </w:tcPr>
          <w:p w14:paraId="1B549088" w14:textId="7803AA96" w:rsidR="00F635E5" w:rsidRPr="007E5BB7" w:rsidRDefault="00F635E5" w:rsidP="007E5BB7">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28" w:type="dxa"/>
          </w:tcPr>
          <w:p w14:paraId="1639779E" w14:textId="77777777" w:rsidR="00F635E5" w:rsidRPr="007E5BB7" w:rsidRDefault="00F635E5"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F635E5" w14:paraId="108C5004"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7C104FD" w14:textId="77777777" w:rsidR="00F635E5" w:rsidRPr="007E5BB7" w:rsidRDefault="004717F7" w:rsidP="00BC7C16">
            <w:pPr>
              <w:pStyle w:val="Tabletextleft"/>
            </w:pPr>
            <w:r w:rsidRPr="007E5BB7">
              <w:t>Single measure</w:t>
            </w:r>
          </w:p>
        </w:tc>
        <w:tc>
          <w:tcPr>
            <w:tcW w:w="10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2E916B5" w14:textId="77777777" w:rsidR="00F635E5"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CCHS</w:t>
            </w:r>
          </w:p>
        </w:tc>
        <w:tc>
          <w:tcPr>
            <w:tcW w:w="343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E0DA8D8" w14:textId="020435E3" w:rsidR="00F635E5" w:rsidRPr="007E5BB7"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Cumulative number of syphilis tests delivered through participating ACCHS</w:t>
            </w:r>
            <w:r w:rsidR="008A378E" w:rsidRPr="007E5BB7">
              <w:t xml:space="preserve"> by target age group and total population</w:t>
            </w:r>
          </w:p>
        </w:tc>
        <w:tc>
          <w:tcPr>
            <w:tcW w:w="169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D1328EE" w14:textId="77777777" w:rsidR="00F635E5"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ACCHO</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1610B8" w14:textId="77777777" w:rsidR="00F635E5"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bl>
    <w:p w14:paraId="463FEF58" w14:textId="77777777" w:rsidR="00470B4F" w:rsidRPr="00EF1EFE" w:rsidRDefault="00470B4F" w:rsidP="00EF1EFE">
      <w:r w:rsidRPr="00EF1EFE">
        <w:br w:type="page"/>
      </w:r>
    </w:p>
    <w:p w14:paraId="4378F768" w14:textId="311A6D19" w:rsidR="00F635E5" w:rsidRPr="003407F9" w:rsidRDefault="00493169" w:rsidP="007E5BB7">
      <w:pPr>
        <w:pStyle w:val="Caption"/>
      </w:pPr>
      <w:r w:rsidRPr="003407F9">
        <w:lastRenderedPageBreak/>
        <w:t xml:space="preserve">1.3 </w:t>
      </w:r>
      <w:r w:rsidR="004717F7" w:rsidRPr="003407F9">
        <w:t>Proportion of people attending participating</w:t>
      </w:r>
      <w:r w:rsidR="00B354DE" w:rsidRPr="00E31F5A">
        <w:rPr>
          <w:vertAlign w:val="superscript"/>
        </w:rPr>
        <w:fldChar w:fldCharType="begin"/>
      </w:r>
      <w:r w:rsidR="00B354DE" w:rsidRPr="00E31F5A">
        <w:rPr>
          <w:vertAlign w:val="superscript"/>
        </w:rPr>
        <w:instrText xml:space="preserve"> NOTEREF _Ref204153901 \h  \* MERGEFORMAT </w:instrText>
      </w:r>
      <w:r w:rsidR="00B354DE" w:rsidRPr="00E31F5A">
        <w:rPr>
          <w:vertAlign w:val="superscript"/>
        </w:rPr>
      </w:r>
      <w:r w:rsidR="00B354DE" w:rsidRPr="00E31F5A">
        <w:rPr>
          <w:vertAlign w:val="superscript"/>
        </w:rPr>
        <w:fldChar w:fldCharType="separate"/>
      </w:r>
      <w:r w:rsidR="00B95D15">
        <w:rPr>
          <w:vertAlign w:val="superscript"/>
        </w:rPr>
        <w:t>4</w:t>
      </w:r>
      <w:r w:rsidR="00B354DE" w:rsidRPr="00E31F5A">
        <w:rPr>
          <w:vertAlign w:val="superscript"/>
        </w:rPr>
        <w:fldChar w:fldCharType="end"/>
      </w:r>
      <w:r w:rsidR="004717F7" w:rsidRPr="003407F9">
        <w:t xml:space="preserve"> ACCHS receiving a syphilis test</w:t>
      </w:r>
      <w:r w:rsidR="00B354DE" w:rsidRPr="00E31F5A">
        <w:rPr>
          <w:vertAlign w:val="superscript"/>
        </w:rPr>
        <w:fldChar w:fldCharType="begin"/>
      </w:r>
      <w:r w:rsidR="00B354DE" w:rsidRPr="00E31F5A">
        <w:rPr>
          <w:vertAlign w:val="superscript"/>
        </w:rPr>
        <w:instrText xml:space="preserve"> NOTEREF _Ref204153927 \h  \* MERGEFORMAT </w:instrText>
      </w:r>
      <w:r w:rsidR="00B354DE" w:rsidRPr="00E31F5A">
        <w:rPr>
          <w:vertAlign w:val="superscript"/>
        </w:rPr>
      </w:r>
      <w:r w:rsidR="00B354DE" w:rsidRPr="00E31F5A">
        <w:rPr>
          <w:vertAlign w:val="superscript"/>
        </w:rPr>
        <w:fldChar w:fldCharType="separate"/>
      </w:r>
      <w:r w:rsidR="00B95D15">
        <w:rPr>
          <w:vertAlign w:val="superscript"/>
        </w:rPr>
        <w:t>3</w:t>
      </w:r>
      <w:r w:rsidR="00B354DE" w:rsidRPr="00E31F5A">
        <w:rPr>
          <w:vertAlign w:val="superscript"/>
        </w:rPr>
        <w:fldChar w:fldCharType="end"/>
      </w:r>
      <w:r w:rsidR="004717F7" w:rsidRPr="003407F9">
        <w:t xml:space="preserve"> within the previous 12 months (syphilis testing coverage)</w:t>
      </w:r>
      <w:r w:rsidR="002D07FE" w:rsidRPr="003407F9">
        <w:t>, by target and total population</w:t>
      </w:r>
      <w:r w:rsidR="00B354DE" w:rsidRPr="00E31F5A">
        <w:rPr>
          <w:vertAlign w:val="superscript"/>
        </w:rPr>
        <w:fldChar w:fldCharType="begin"/>
      </w:r>
      <w:r w:rsidR="00B354DE" w:rsidRPr="00E31F5A">
        <w:rPr>
          <w:vertAlign w:val="superscript"/>
        </w:rPr>
        <w:instrText xml:space="preserve"> NOTEREF _Ref204153948 \h  \* MERGEFORMAT </w:instrText>
      </w:r>
      <w:r w:rsidR="00B354DE" w:rsidRPr="00E31F5A">
        <w:rPr>
          <w:vertAlign w:val="superscript"/>
        </w:rPr>
      </w:r>
      <w:r w:rsidR="00B354DE" w:rsidRPr="00E31F5A">
        <w:rPr>
          <w:vertAlign w:val="superscript"/>
        </w:rPr>
        <w:fldChar w:fldCharType="separate"/>
      </w:r>
      <w:r w:rsidR="00B95D15">
        <w:rPr>
          <w:vertAlign w:val="superscript"/>
        </w:rPr>
        <w:t>5</w:t>
      </w:r>
      <w:r w:rsidR="00B354DE" w:rsidRPr="00E31F5A">
        <w:rPr>
          <w:vertAlign w:val="superscript"/>
        </w:rPr>
        <w:fldChar w:fldCharType="end"/>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3"/>
        <w:gridCol w:w="1261"/>
        <w:gridCol w:w="3077"/>
        <w:gridCol w:w="2486"/>
        <w:gridCol w:w="1387"/>
      </w:tblGrid>
      <w:tr w:rsidR="004717F7" w14:paraId="3179AC1F"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12B82FA5" w14:textId="77777777" w:rsidR="004717F7" w:rsidRPr="007E5BB7" w:rsidRDefault="004717F7" w:rsidP="007E5BB7">
            <w:r w:rsidRPr="007E5BB7">
              <w:t>Indicator components</w:t>
            </w:r>
          </w:p>
        </w:tc>
        <w:tc>
          <w:tcPr>
            <w:tcW w:w="1368" w:type="dxa"/>
          </w:tcPr>
          <w:p w14:paraId="3F087EC5"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544" w:type="dxa"/>
          </w:tcPr>
          <w:p w14:paraId="43F41D63"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701" w:type="dxa"/>
          </w:tcPr>
          <w:p w14:paraId="494D713B" w14:textId="07E93622" w:rsidR="004717F7" w:rsidRPr="007E5BB7" w:rsidRDefault="004717F7"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17" w:type="dxa"/>
          </w:tcPr>
          <w:p w14:paraId="3AFDB0F0"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A378E" w14:paraId="269226D6"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3CCFF4C" w14:textId="77777777" w:rsidR="008E372B" w:rsidRPr="00BC7C16" w:rsidRDefault="008E372B" w:rsidP="00BC7C16">
            <w:pPr>
              <w:pStyle w:val="Tabletextleft"/>
            </w:pPr>
            <w:r w:rsidRPr="00BC7C16">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A6ADEE1" w14:textId="77777777" w:rsidR="008E372B" w:rsidRPr="00BC7C16" w:rsidRDefault="008A378E"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CCH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0F5102A" w14:textId="77777777" w:rsidR="008E372B" w:rsidRPr="00BC7C16" w:rsidRDefault="008E372B"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Number of individuals who had a syphilis test at participating services within the </w:t>
            </w:r>
            <w:r w:rsidR="008A378E" w:rsidRPr="00BC7C16">
              <w:t xml:space="preserve">previous 12 months, by </w:t>
            </w:r>
            <w:r w:rsidR="002D07FE" w:rsidRPr="00BC7C16">
              <w:t>target and total population</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79FE77" w14:textId="77777777" w:rsidR="008E372B" w:rsidRPr="00BC7C16" w:rsidRDefault="008A378E" w:rsidP="00BC7C16">
            <w:pPr>
              <w:pStyle w:val="Tabletextleft"/>
              <w:cnfStyle w:val="000000100000" w:firstRow="0" w:lastRow="0" w:firstColumn="0" w:lastColumn="0" w:oddVBand="0" w:evenVBand="0" w:oddHBand="1" w:evenHBand="0" w:firstRowFirstColumn="0" w:firstRowLastColumn="0" w:lastRowFirstColumn="0" w:lastRowLastColumn="0"/>
            </w:pPr>
            <w:r w:rsidRPr="00BC7C16">
              <w:t>NACCHO</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23E197" w14:textId="77777777" w:rsidR="008E372B" w:rsidRPr="00BC7C16" w:rsidRDefault="008E372B" w:rsidP="00BC7C16">
            <w:pPr>
              <w:pStyle w:val="Tabletextleft"/>
              <w:cnfStyle w:val="000000100000" w:firstRow="0" w:lastRow="0" w:firstColumn="0" w:lastColumn="0" w:oddVBand="0" w:evenVBand="0" w:oddHBand="1" w:evenHBand="0" w:firstRowFirstColumn="0" w:firstRowLastColumn="0" w:lastRowFirstColumn="0" w:lastRowLastColumn="0"/>
            </w:pPr>
            <w:r w:rsidRPr="00BC7C16">
              <w:t>Quarterly</w:t>
            </w:r>
          </w:p>
        </w:tc>
      </w:tr>
      <w:tr w:rsidR="008E372B" w14:paraId="579835E0" w14:textId="77777777" w:rsidTr="00531112">
        <w:tc>
          <w:tcPr>
            <w:cnfStyle w:val="001000000000" w:firstRow="0" w:lastRow="0" w:firstColumn="1" w:lastColumn="0" w:oddVBand="0" w:evenVBand="0" w:oddHBand="0" w:evenHBand="0" w:firstRowFirstColumn="0" w:firstRowLastColumn="0" w:lastRowFirstColumn="0" w:lastRowLastColumn="0"/>
            <w:tcW w:w="0" w:type="auto"/>
          </w:tcPr>
          <w:p w14:paraId="4FE8B66F" w14:textId="77777777" w:rsidR="008E372B" w:rsidRPr="00BC7C16" w:rsidRDefault="008E372B" w:rsidP="00BC7C16">
            <w:pPr>
              <w:pStyle w:val="Tabletextleft"/>
            </w:pPr>
            <w:r w:rsidRPr="00BC7C16">
              <w:t>Denominator</w:t>
            </w:r>
          </w:p>
        </w:tc>
        <w:tc>
          <w:tcPr>
            <w:tcW w:w="1368" w:type="dxa"/>
          </w:tcPr>
          <w:p w14:paraId="2DABA03C" w14:textId="77777777" w:rsidR="008E372B" w:rsidRPr="00BC7C16" w:rsidRDefault="008A378E"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CCHS</w:t>
            </w:r>
          </w:p>
        </w:tc>
        <w:tc>
          <w:tcPr>
            <w:tcW w:w="3544" w:type="dxa"/>
          </w:tcPr>
          <w:p w14:paraId="2C2EE475" w14:textId="02C4CBA4" w:rsidR="008E372B" w:rsidRPr="00BC7C16" w:rsidRDefault="008E372B"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Total number of </w:t>
            </w:r>
            <w:r w:rsidR="008A378E" w:rsidRPr="00BC7C16">
              <w:t>individuals</w:t>
            </w:r>
            <w:r w:rsidRPr="00BC7C16">
              <w:t xml:space="preserve"> attending participating services within the previous 12 months by </w:t>
            </w:r>
            <w:r w:rsidR="002D07FE" w:rsidRPr="00BC7C16">
              <w:t>target and total population</w:t>
            </w:r>
          </w:p>
        </w:tc>
        <w:tc>
          <w:tcPr>
            <w:tcW w:w="1701" w:type="dxa"/>
            <w:vAlign w:val="top"/>
          </w:tcPr>
          <w:p w14:paraId="1DFF1AFF" w14:textId="77777777" w:rsidR="008E372B" w:rsidRPr="00BC7C16" w:rsidRDefault="008A378E"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ACCHO</w:t>
            </w:r>
          </w:p>
        </w:tc>
        <w:tc>
          <w:tcPr>
            <w:tcW w:w="1417" w:type="dxa"/>
          </w:tcPr>
          <w:p w14:paraId="5EBB6ED8" w14:textId="77777777" w:rsidR="008E372B" w:rsidRPr="00BC7C16" w:rsidRDefault="008E372B" w:rsidP="00BC7C16">
            <w:pPr>
              <w:pStyle w:val="Tabletextleft"/>
              <w:cnfStyle w:val="000000000000" w:firstRow="0" w:lastRow="0" w:firstColumn="0" w:lastColumn="0" w:oddVBand="0" w:evenVBand="0" w:oddHBand="0" w:evenHBand="0" w:firstRowFirstColumn="0" w:firstRowLastColumn="0" w:lastRowFirstColumn="0" w:lastRowLastColumn="0"/>
            </w:pPr>
            <w:r w:rsidRPr="00BC7C16">
              <w:t>Quarterly</w:t>
            </w:r>
          </w:p>
        </w:tc>
      </w:tr>
    </w:tbl>
    <w:p w14:paraId="0557B150" w14:textId="2D071A8B" w:rsidR="00581459" w:rsidRPr="003407F9" w:rsidRDefault="00581459" w:rsidP="007E5BB7">
      <w:pPr>
        <w:pStyle w:val="Caption"/>
      </w:pPr>
      <w:r w:rsidRPr="003407F9">
        <w:t>1.4 Proportion of people from priority populations</w:t>
      </w:r>
      <w:r w:rsidR="008333C9" w:rsidRPr="00BC7C16">
        <w:rPr>
          <w:rStyle w:val="FootnoteTextChar"/>
        </w:rPr>
        <w:footnoteReference w:id="7"/>
      </w:r>
      <w:r w:rsidRPr="003407F9">
        <w:t xml:space="preserve"> tested for syphilis in the previous 12 months attending a </w:t>
      </w:r>
      <w:r w:rsidR="008333C9" w:rsidRPr="003407F9">
        <w:t>site</w:t>
      </w:r>
      <w:bookmarkStart w:id="35" w:name="_Ref204153979"/>
      <w:r w:rsidR="00A14FA3" w:rsidRPr="00BC7C16">
        <w:rPr>
          <w:rStyle w:val="FootnoteTextChar"/>
        </w:rPr>
        <w:footnoteReference w:id="8"/>
      </w:r>
      <w:bookmarkEnd w:id="35"/>
      <w:r w:rsidR="008333C9" w:rsidRPr="003407F9">
        <w:t xml:space="preserve"> within </w:t>
      </w:r>
      <w:r w:rsidRPr="003407F9">
        <w:t>the ACCESS network</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274"/>
        <w:gridCol w:w="3065"/>
        <w:gridCol w:w="2486"/>
        <w:gridCol w:w="1387"/>
      </w:tblGrid>
      <w:tr w:rsidR="00581459" w:rsidRPr="001745B1" w14:paraId="32F035C4"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103A02DD" w14:textId="77777777" w:rsidR="00581459" w:rsidRPr="007E5BB7" w:rsidRDefault="00581459" w:rsidP="007E5BB7">
            <w:r w:rsidRPr="007E5BB7">
              <w:t>Indicator components</w:t>
            </w:r>
          </w:p>
        </w:tc>
        <w:tc>
          <w:tcPr>
            <w:tcW w:w="1368" w:type="dxa"/>
          </w:tcPr>
          <w:p w14:paraId="1C8C7FA0" w14:textId="77777777" w:rsidR="00581459" w:rsidRPr="007E5BB7" w:rsidRDefault="00581459"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544" w:type="dxa"/>
          </w:tcPr>
          <w:p w14:paraId="5508DE76" w14:textId="77777777" w:rsidR="00581459" w:rsidRPr="007E5BB7" w:rsidRDefault="00581459"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701" w:type="dxa"/>
          </w:tcPr>
          <w:p w14:paraId="718A8D8F" w14:textId="5B05C87C" w:rsidR="00581459" w:rsidRPr="007E5BB7" w:rsidRDefault="00581459"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17" w:type="dxa"/>
          </w:tcPr>
          <w:p w14:paraId="6B65941E" w14:textId="77777777" w:rsidR="00581459" w:rsidRPr="007E5BB7" w:rsidRDefault="00581459"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581459" w:rsidRPr="001745B1" w14:paraId="24495D33"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4B6536" w14:textId="77777777" w:rsidR="00581459" w:rsidRPr="00BC7C16" w:rsidRDefault="00581459" w:rsidP="00BC7C16">
            <w:pPr>
              <w:pStyle w:val="Tabletextleft"/>
            </w:pPr>
            <w:r w:rsidRPr="00BC7C16">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B76ADA0" w14:textId="77777777" w:rsidR="00581459" w:rsidRPr="00BC7C16" w:rsidRDefault="0058145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CCES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2EF80E8" w14:textId="14816C51" w:rsidR="00581459" w:rsidRPr="00BC7C16" w:rsidRDefault="0058145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Number </w:t>
            </w:r>
            <w:r w:rsidR="34B51980" w:rsidRPr="00BC7C16">
              <w:t xml:space="preserve">of </w:t>
            </w:r>
            <w:r w:rsidRPr="00BC7C16">
              <w:t>people, by priority population group</w:t>
            </w:r>
            <w:r w:rsidR="14FB11AB" w:rsidRPr="00BC7C16">
              <w:t>,</w:t>
            </w:r>
            <w:r w:rsidRPr="00BC7C16">
              <w:t xml:space="preserve"> attending a </w:t>
            </w:r>
            <w:r w:rsidR="008333C9" w:rsidRPr="00BC7C16">
              <w:t>site</w:t>
            </w:r>
            <w:r w:rsidRPr="00BC7C16">
              <w:t xml:space="preserve"> </w:t>
            </w:r>
            <w:r w:rsidR="21BAB4DC" w:rsidRPr="00BC7C16">
              <w:t>and</w:t>
            </w:r>
            <w:r w:rsidR="42253553" w:rsidRPr="00BC7C16">
              <w:t xml:space="preserve"> </w:t>
            </w:r>
            <w:r w:rsidRPr="00BC7C16">
              <w:t>tested for syphilis in the previous 12 months</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9311D73" w14:textId="77777777" w:rsidR="00581459" w:rsidRPr="00BC7C16" w:rsidRDefault="0058145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Burnet/Kirby Institute</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C437E19" w14:textId="77777777" w:rsidR="00581459" w:rsidRPr="00BC7C16" w:rsidRDefault="0058145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581459" w:rsidRPr="001745B1" w14:paraId="25DBC9BE" w14:textId="77777777" w:rsidTr="00581459">
        <w:tc>
          <w:tcPr>
            <w:cnfStyle w:val="001000000000" w:firstRow="0" w:lastRow="0" w:firstColumn="1" w:lastColumn="0" w:oddVBand="0" w:evenVBand="0" w:oddHBand="0" w:evenHBand="0" w:firstRowFirstColumn="0" w:firstRowLastColumn="0" w:lastRowFirstColumn="0" w:lastRowLastColumn="0"/>
            <w:tcW w:w="0" w:type="auto"/>
          </w:tcPr>
          <w:p w14:paraId="2D893862" w14:textId="77777777" w:rsidR="00581459" w:rsidRPr="00BC7C16" w:rsidRDefault="00581459" w:rsidP="00BC7C16">
            <w:pPr>
              <w:pStyle w:val="Tabletextleft"/>
            </w:pPr>
            <w:r w:rsidRPr="00BC7C16">
              <w:t>Denominator</w:t>
            </w:r>
          </w:p>
        </w:tc>
        <w:tc>
          <w:tcPr>
            <w:tcW w:w="1368" w:type="dxa"/>
          </w:tcPr>
          <w:p w14:paraId="0444CCB0" w14:textId="77777777" w:rsidR="00581459" w:rsidRPr="00BC7C16" w:rsidRDefault="0058145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CCESS</w:t>
            </w:r>
          </w:p>
        </w:tc>
        <w:tc>
          <w:tcPr>
            <w:tcW w:w="3544" w:type="dxa"/>
          </w:tcPr>
          <w:p w14:paraId="5E6D418B" w14:textId="24C7633B" w:rsidR="00581459" w:rsidRPr="00BC7C16" w:rsidRDefault="0058145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umber of people, by priority population group</w:t>
            </w:r>
            <w:r w:rsidR="0FC902AA" w:rsidRPr="00BC7C16">
              <w:t>,</w:t>
            </w:r>
            <w:r w:rsidRPr="00BC7C16">
              <w:t xml:space="preserve"> attending a </w:t>
            </w:r>
            <w:r w:rsidR="008333C9" w:rsidRPr="00BC7C16">
              <w:t>site</w:t>
            </w:r>
            <w:r w:rsidR="00A14FA3" w:rsidRPr="00BC7C16">
              <w:t xml:space="preserve"> </w:t>
            </w:r>
            <w:r w:rsidRPr="00BC7C16">
              <w:t>in the previous 12 months</w:t>
            </w:r>
          </w:p>
        </w:tc>
        <w:tc>
          <w:tcPr>
            <w:tcW w:w="1701" w:type="dxa"/>
          </w:tcPr>
          <w:p w14:paraId="207867E3" w14:textId="77777777" w:rsidR="00581459" w:rsidRPr="00BC7C16" w:rsidRDefault="0058145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Burnet/Kirby Institute</w:t>
            </w:r>
          </w:p>
        </w:tc>
        <w:tc>
          <w:tcPr>
            <w:tcW w:w="1417" w:type="dxa"/>
          </w:tcPr>
          <w:p w14:paraId="463622A4" w14:textId="77777777" w:rsidR="00581459" w:rsidRPr="00BC7C16" w:rsidRDefault="0058145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nnually</w:t>
            </w:r>
          </w:p>
        </w:tc>
      </w:tr>
    </w:tbl>
    <w:p w14:paraId="37A59586" w14:textId="45D86C42" w:rsidR="008333C9" w:rsidRPr="007E5BB7" w:rsidRDefault="008333C9" w:rsidP="007E5BB7">
      <w:pPr>
        <w:pStyle w:val="Caption"/>
      </w:pPr>
      <w:r w:rsidRPr="007E5BB7">
        <w:t>1.5 Proportion of gay and bisexual men who have sex with men who have been tested for syphilis three or more times in the previous 12 months attending a site</w:t>
      </w:r>
      <w:r w:rsidR="00B354DE" w:rsidRPr="007E5BB7">
        <w:fldChar w:fldCharType="begin"/>
      </w:r>
      <w:r w:rsidR="00B354DE" w:rsidRPr="007E5BB7">
        <w:instrText xml:space="preserve"> NOTEREF _Ref204153979 \h  \* MERGEFORMAT </w:instrText>
      </w:r>
      <w:r w:rsidR="00B354DE" w:rsidRPr="007E5BB7">
        <w:fldChar w:fldCharType="separate"/>
      </w:r>
      <w:r w:rsidR="00B95D15">
        <w:t>7</w:t>
      </w:r>
      <w:r w:rsidR="00B354DE" w:rsidRPr="007E5BB7">
        <w:fldChar w:fldCharType="end"/>
      </w:r>
      <w:r w:rsidRPr="007E5BB7">
        <w:t xml:space="preserve"> within the ACCESS network</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274"/>
        <w:gridCol w:w="3065"/>
        <w:gridCol w:w="2486"/>
        <w:gridCol w:w="1387"/>
      </w:tblGrid>
      <w:tr w:rsidR="008333C9" w:rsidRPr="001745B1" w14:paraId="19326BD1" w14:textId="77777777" w:rsidTr="007E5BB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035D0380" w14:textId="77777777" w:rsidR="008333C9" w:rsidRPr="007E5BB7" w:rsidRDefault="008333C9" w:rsidP="007E5BB7">
            <w:r w:rsidRPr="007E5BB7">
              <w:t>Indicator components</w:t>
            </w:r>
          </w:p>
        </w:tc>
        <w:tc>
          <w:tcPr>
            <w:tcW w:w="1368" w:type="dxa"/>
          </w:tcPr>
          <w:p w14:paraId="225C0318" w14:textId="77777777" w:rsidR="008333C9" w:rsidRPr="007E5BB7" w:rsidRDefault="008333C9"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544" w:type="dxa"/>
          </w:tcPr>
          <w:p w14:paraId="3EEF6F09" w14:textId="77777777" w:rsidR="008333C9" w:rsidRPr="007E5BB7" w:rsidRDefault="008333C9"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701" w:type="dxa"/>
          </w:tcPr>
          <w:p w14:paraId="07C8B3DC" w14:textId="18CE7E36" w:rsidR="008333C9" w:rsidRPr="007E5BB7" w:rsidRDefault="008333C9"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17" w:type="dxa"/>
          </w:tcPr>
          <w:p w14:paraId="39A8BB9E" w14:textId="77777777" w:rsidR="008333C9" w:rsidRPr="007E5BB7" w:rsidRDefault="008333C9"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333C9" w:rsidRPr="001745B1" w14:paraId="0CB5DDA1"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E5EE9CC" w14:textId="77777777" w:rsidR="008333C9" w:rsidRPr="00BC7C16" w:rsidRDefault="008333C9" w:rsidP="00BC7C16">
            <w:pPr>
              <w:pStyle w:val="Tabletextleft"/>
            </w:pPr>
            <w:r w:rsidRPr="00BC7C16">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A3C0BC7" w14:textId="77777777" w:rsidR="008333C9" w:rsidRPr="00BC7C16" w:rsidRDefault="008333C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CCES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9CB4DF" w14:textId="007F6ADF" w:rsidR="008333C9" w:rsidRPr="00BC7C16" w:rsidRDefault="008333C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Number </w:t>
            </w:r>
            <w:r w:rsidR="00FB0A2F" w:rsidRPr="00BC7C16">
              <w:t xml:space="preserve">of </w:t>
            </w:r>
            <w:r w:rsidRPr="00BC7C16">
              <w:t>gay and bisexual men who have sex with men attending a site</w:t>
            </w:r>
            <w:r w:rsidR="00A14FA3" w:rsidRPr="00BC7C16">
              <w:t xml:space="preserve"> </w:t>
            </w:r>
            <w:r w:rsidR="4833A6AC" w:rsidRPr="00BC7C16">
              <w:t xml:space="preserve">and </w:t>
            </w:r>
            <w:r w:rsidRPr="00BC7C16">
              <w:t>tested for syphilis three or more times in the previous 12 months</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2D3B836" w14:textId="77777777" w:rsidR="008333C9" w:rsidRPr="00BC7C16" w:rsidRDefault="008333C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Burnet/Kirby Institute</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F4ECA5A" w14:textId="77777777" w:rsidR="008333C9" w:rsidRPr="00BC7C16" w:rsidRDefault="008333C9"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8333C9" w14:paraId="289A6FE5" w14:textId="77777777" w:rsidTr="00531112">
        <w:tc>
          <w:tcPr>
            <w:cnfStyle w:val="001000000000" w:firstRow="0" w:lastRow="0" w:firstColumn="1" w:lastColumn="0" w:oddVBand="0" w:evenVBand="0" w:oddHBand="0" w:evenHBand="0" w:firstRowFirstColumn="0" w:firstRowLastColumn="0" w:lastRowFirstColumn="0" w:lastRowLastColumn="0"/>
            <w:tcW w:w="0" w:type="auto"/>
          </w:tcPr>
          <w:p w14:paraId="38041193" w14:textId="77777777" w:rsidR="008333C9" w:rsidRPr="00BC7C16" w:rsidRDefault="008333C9" w:rsidP="00BC7C16">
            <w:pPr>
              <w:pStyle w:val="Tabletextleft"/>
            </w:pPr>
            <w:r w:rsidRPr="00BC7C16">
              <w:t>Denominator</w:t>
            </w:r>
          </w:p>
        </w:tc>
        <w:tc>
          <w:tcPr>
            <w:tcW w:w="1368" w:type="dxa"/>
          </w:tcPr>
          <w:p w14:paraId="0F231510" w14:textId="77777777" w:rsidR="008333C9" w:rsidRPr="00BC7C16" w:rsidRDefault="008333C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CCESS</w:t>
            </w:r>
          </w:p>
        </w:tc>
        <w:tc>
          <w:tcPr>
            <w:tcW w:w="3544" w:type="dxa"/>
          </w:tcPr>
          <w:p w14:paraId="4FEBC66D" w14:textId="67AC26CC" w:rsidR="008333C9" w:rsidRPr="00BC7C16" w:rsidRDefault="008333C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umber of gay and bisexual men who have sex with men attending a site in the previous 12 months</w:t>
            </w:r>
          </w:p>
        </w:tc>
        <w:tc>
          <w:tcPr>
            <w:tcW w:w="1701" w:type="dxa"/>
          </w:tcPr>
          <w:p w14:paraId="2328259B" w14:textId="77777777" w:rsidR="008333C9" w:rsidRPr="00BC7C16" w:rsidRDefault="008333C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Burnet/Kirby Institute</w:t>
            </w:r>
          </w:p>
        </w:tc>
        <w:tc>
          <w:tcPr>
            <w:tcW w:w="1417" w:type="dxa"/>
          </w:tcPr>
          <w:p w14:paraId="56377543" w14:textId="77777777" w:rsidR="008333C9" w:rsidRPr="00BC7C16" w:rsidRDefault="008333C9"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nnually</w:t>
            </w:r>
          </w:p>
        </w:tc>
      </w:tr>
    </w:tbl>
    <w:p w14:paraId="0EB26EFB" w14:textId="039EAA31" w:rsidR="004717F7" w:rsidRPr="003407F9" w:rsidRDefault="00493169" w:rsidP="003407F9">
      <w:pPr>
        <w:pStyle w:val="Caption"/>
      </w:pPr>
      <w:r w:rsidRPr="003407F9">
        <w:lastRenderedPageBreak/>
        <w:t>1.</w:t>
      </w:r>
      <w:r w:rsidR="008333C9" w:rsidRPr="003407F9">
        <w:t>6</w:t>
      </w:r>
      <w:r w:rsidRPr="003407F9">
        <w:t xml:space="preserve"> </w:t>
      </w:r>
      <w:r w:rsidR="004717F7" w:rsidRPr="003407F9">
        <w:t xml:space="preserve">Proportion of </w:t>
      </w:r>
      <w:r w:rsidR="003656E8" w:rsidRPr="003407F9">
        <w:t>women</w:t>
      </w:r>
      <w:r w:rsidR="009863AD" w:rsidRPr="007E5BB7">
        <w:fldChar w:fldCharType="begin"/>
      </w:r>
      <w:r w:rsidR="009863AD" w:rsidRPr="007E5BB7">
        <w:instrText xml:space="preserve"> NOTEREF _Ref204154090 \h </w:instrText>
      </w:r>
      <w:r w:rsidR="00A4161B" w:rsidRPr="007E5BB7">
        <w:instrText xml:space="preserve"> \* MERGEFORMAT </w:instrText>
      </w:r>
      <w:r w:rsidR="009863AD" w:rsidRPr="007E5BB7">
        <w:fldChar w:fldCharType="separate"/>
      </w:r>
      <w:r w:rsidR="00B95D15">
        <w:t>2</w:t>
      </w:r>
      <w:r w:rsidR="009863AD" w:rsidRPr="007E5BB7">
        <w:fldChar w:fldCharType="end"/>
      </w:r>
      <w:r w:rsidR="004717F7" w:rsidRPr="003407F9">
        <w:t xml:space="preserve"> who gave birth, by duration of pregnancy</w:t>
      </w:r>
      <w:bookmarkStart w:id="36" w:name="_Ref204154206"/>
      <w:r w:rsidR="004717F7" w:rsidRPr="00BC7C16">
        <w:rPr>
          <w:rStyle w:val="FootnoteTextChar"/>
        </w:rPr>
        <w:footnoteReference w:id="9"/>
      </w:r>
      <w:bookmarkEnd w:id="36"/>
      <w:r w:rsidR="004717F7" w:rsidRPr="003407F9">
        <w:t xml:space="preserve"> at first antenatal visit</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14:paraId="2C734549"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E583E7D" w14:textId="77777777" w:rsidR="004717F7" w:rsidRPr="007E5BB7" w:rsidRDefault="004717F7" w:rsidP="007E5BB7">
            <w:r w:rsidRPr="007E5BB7">
              <w:t>Indicator components</w:t>
            </w:r>
          </w:p>
        </w:tc>
        <w:tc>
          <w:tcPr>
            <w:tcW w:w="1360" w:type="dxa"/>
          </w:tcPr>
          <w:p w14:paraId="4A62412A"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697" w:type="dxa"/>
          </w:tcPr>
          <w:p w14:paraId="366AB68F"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48" w:type="dxa"/>
          </w:tcPr>
          <w:p w14:paraId="36EA5EAC"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583EB457"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28" w:type="dxa"/>
          </w:tcPr>
          <w:p w14:paraId="78994EDC"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717F7" w14:paraId="727894C5"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5D35C2A1" w14:textId="77777777" w:rsidR="004717F7" w:rsidRPr="00BC7C16" w:rsidRDefault="004717F7" w:rsidP="00BC7C16">
            <w:pPr>
              <w:pStyle w:val="Tabletextleft"/>
            </w:pPr>
            <w:r w:rsidRPr="00BC7C16">
              <w:t>Indigenous</w:t>
            </w:r>
          </w:p>
        </w:tc>
      </w:tr>
      <w:tr w:rsidR="004717F7" w14:paraId="45A162E8" w14:textId="77777777" w:rsidTr="009863AD">
        <w:trPr>
          <w:trHeight w:val="902"/>
        </w:trPr>
        <w:tc>
          <w:tcPr>
            <w:cnfStyle w:val="001000000000" w:firstRow="0" w:lastRow="0" w:firstColumn="1" w:lastColumn="0" w:oddVBand="0" w:evenVBand="0" w:oddHBand="0" w:evenHBand="0" w:firstRowFirstColumn="0" w:firstRowLastColumn="0" w:lastRowFirstColumn="0" w:lastRowLastColumn="0"/>
            <w:tcW w:w="0" w:type="auto"/>
          </w:tcPr>
          <w:p w14:paraId="16F03431" w14:textId="77777777" w:rsidR="004717F7" w:rsidRPr="00BC7C16" w:rsidRDefault="004717F7" w:rsidP="00BC7C16">
            <w:pPr>
              <w:pStyle w:val="Tabletextleft"/>
            </w:pPr>
            <w:r w:rsidRPr="00BC7C16">
              <w:t>Numerator</w:t>
            </w:r>
          </w:p>
        </w:tc>
        <w:tc>
          <w:tcPr>
            <w:tcW w:w="1360" w:type="dxa"/>
          </w:tcPr>
          <w:p w14:paraId="180F0190"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PDC</w:t>
            </w:r>
          </w:p>
        </w:tc>
        <w:tc>
          <w:tcPr>
            <w:tcW w:w="3697" w:type="dxa"/>
          </w:tcPr>
          <w:p w14:paraId="444BC3F1" w14:textId="72E1073E"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Number of Indigenous </w:t>
            </w:r>
            <w:r w:rsidR="003656E8" w:rsidRPr="00BC7C16">
              <w:t>women</w:t>
            </w:r>
            <w:r w:rsidRPr="00BC7C16">
              <w:t xml:space="preserve"> who gave birth, by duration of pregnancy</w:t>
            </w:r>
            <w:r w:rsidR="000F6B0C" w:rsidRPr="00BC7C16">
              <w:t xml:space="preserve"> at first antenatal visit</w:t>
            </w:r>
          </w:p>
        </w:tc>
        <w:tc>
          <w:tcPr>
            <w:tcW w:w="1548" w:type="dxa"/>
          </w:tcPr>
          <w:p w14:paraId="29A8D177"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IHW</w:t>
            </w:r>
          </w:p>
        </w:tc>
        <w:tc>
          <w:tcPr>
            <w:tcW w:w="1428" w:type="dxa"/>
          </w:tcPr>
          <w:p w14:paraId="4C787EB2"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Annually* </w:t>
            </w:r>
          </w:p>
        </w:tc>
      </w:tr>
      <w:tr w:rsidR="004717F7" w14:paraId="414428EB" w14:textId="77777777" w:rsidTr="00555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5C3BDE" w14:textId="77777777" w:rsidR="004717F7" w:rsidRPr="00BC7C16" w:rsidRDefault="004717F7" w:rsidP="00BC7C16">
            <w:pPr>
              <w:pStyle w:val="Tabletextleft"/>
            </w:pPr>
            <w:r w:rsidRPr="00BC7C16">
              <w:t>Denomin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C718877"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A8D2EC0" w14:textId="15E7BB6A"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Total number of Indigenous </w:t>
            </w:r>
            <w:r w:rsidR="003656E8" w:rsidRPr="00BC7C16">
              <w:t xml:space="preserve">women </w:t>
            </w:r>
            <w:r w:rsidRPr="00BC7C16">
              <w:t>who gave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547366C"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7FF8954"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4717F7" w14:paraId="0402F67A" w14:textId="77777777" w:rsidTr="00240B87">
        <w:tc>
          <w:tcPr>
            <w:cnfStyle w:val="001000000000" w:firstRow="0" w:lastRow="0" w:firstColumn="1" w:lastColumn="0" w:oddVBand="0" w:evenVBand="0" w:oddHBand="0" w:evenHBand="0" w:firstRowFirstColumn="0" w:firstRowLastColumn="0" w:lastRowFirstColumn="0" w:lastRowLastColumn="0"/>
            <w:tcW w:w="9634" w:type="dxa"/>
            <w:gridSpan w:val="5"/>
            <w:shd w:val="clear" w:color="auto" w:fill="DDFFF5"/>
          </w:tcPr>
          <w:p w14:paraId="6EE28B32" w14:textId="77777777" w:rsidR="004717F7" w:rsidRPr="00BC7C16" w:rsidRDefault="004717F7" w:rsidP="00BC7C16">
            <w:pPr>
              <w:pStyle w:val="Tabletextleft"/>
            </w:pPr>
            <w:r w:rsidRPr="00BC7C16">
              <w:t>Non-Indigenous</w:t>
            </w:r>
          </w:p>
        </w:tc>
      </w:tr>
      <w:tr w:rsidR="004717F7" w14:paraId="5963782C" w14:textId="77777777" w:rsidTr="00555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0B65CCC" w14:textId="77777777" w:rsidR="004717F7" w:rsidRPr="00BC7C16" w:rsidRDefault="004717F7" w:rsidP="00BC7C16">
            <w:pPr>
              <w:pStyle w:val="Tabletextleft"/>
            </w:pPr>
            <w:r w:rsidRPr="00BC7C16">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12B39B"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B8135AD" w14:textId="53686038"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Number of non-Indigenous people who gave birth, by duration of pregnancy </w:t>
            </w:r>
            <w:r w:rsidR="000F6B0C" w:rsidRPr="00BC7C16">
              <w:t>at first antenatal visit</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6F4F04F"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DB3E4F5"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4717F7" w14:paraId="1425DCF9" w14:textId="77777777" w:rsidTr="004717F7">
        <w:tc>
          <w:tcPr>
            <w:cnfStyle w:val="001000000000" w:firstRow="0" w:lastRow="0" w:firstColumn="1" w:lastColumn="0" w:oddVBand="0" w:evenVBand="0" w:oddHBand="0" w:evenHBand="0" w:firstRowFirstColumn="0" w:firstRowLastColumn="0" w:lastRowFirstColumn="0" w:lastRowLastColumn="0"/>
            <w:tcW w:w="0" w:type="auto"/>
          </w:tcPr>
          <w:p w14:paraId="580622C6" w14:textId="77777777" w:rsidR="004717F7" w:rsidRPr="00BC7C16" w:rsidRDefault="004717F7" w:rsidP="00BC7C16">
            <w:pPr>
              <w:pStyle w:val="Tabletextleft"/>
            </w:pPr>
            <w:r w:rsidRPr="00BC7C16">
              <w:t>Denominator</w:t>
            </w:r>
          </w:p>
        </w:tc>
        <w:tc>
          <w:tcPr>
            <w:tcW w:w="1360" w:type="dxa"/>
          </w:tcPr>
          <w:p w14:paraId="7E70EA41"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PDC</w:t>
            </w:r>
          </w:p>
        </w:tc>
        <w:tc>
          <w:tcPr>
            <w:tcW w:w="3697" w:type="dxa"/>
          </w:tcPr>
          <w:p w14:paraId="4CD7C822"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Total number of non-Indigenous people who gave birth</w:t>
            </w:r>
          </w:p>
        </w:tc>
        <w:tc>
          <w:tcPr>
            <w:tcW w:w="1548" w:type="dxa"/>
          </w:tcPr>
          <w:p w14:paraId="0D259865"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IHW</w:t>
            </w:r>
          </w:p>
        </w:tc>
        <w:tc>
          <w:tcPr>
            <w:tcW w:w="1428" w:type="dxa"/>
          </w:tcPr>
          <w:p w14:paraId="76541E93"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nnually*</w:t>
            </w:r>
          </w:p>
        </w:tc>
      </w:tr>
    </w:tbl>
    <w:p w14:paraId="23002872" w14:textId="0CBF3EF1" w:rsidR="00153F23" w:rsidRPr="00BC7C16" w:rsidRDefault="004717F7" w:rsidP="00BC7C16">
      <w:pPr>
        <w:pStyle w:val="FootnoteText"/>
      </w:pPr>
      <w:r w:rsidRPr="00BC7C16">
        <w:t xml:space="preserve">* Data reported annually, however there is a delay of 1-2 years for each calendar year. </w:t>
      </w:r>
    </w:p>
    <w:p w14:paraId="0965D482" w14:textId="096C2C38" w:rsidR="004717F7" w:rsidRPr="003407F9" w:rsidRDefault="00493169" w:rsidP="00BC7C16">
      <w:pPr>
        <w:pStyle w:val="Caption"/>
        <w:keepNext w:val="0"/>
      </w:pPr>
      <w:r w:rsidRPr="003407F9">
        <w:t>1.</w:t>
      </w:r>
      <w:r w:rsidR="008333C9" w:rsidRPr="003407F9">
        <w:t>7</w:t>
      </w:r>
      <w:r w:rsidRPr="003407F9">
        <w:t xml:space="preserve"> </w:t>
      </w:r>
      <w:r w:rsidR="004717F7" w:rsidRPr="003407F9">
        <w:t xml:space="preserve">Proportion of </w:t>
      </w:r>
      <w:r w:rsidR="003656E8" w:rsidRPr="003407F9">
        <w:t>women</w:t>
      </w:r>
      <w:r w:rsidR="009863AD" w:rsidRPr="00E31F5A">
        <w:rPr>
          <w:vertAlign w:val="superscript"/>
        </w:rPr>
        <w:fldChar w:fldCharType="begin"/>
      </w:r>
      <w:r w:rsidR="009863AD" w:rsidRPr="00E31F5A">
        <w:rPr>
          <w:vertAlign w:val="superscript"/>
        </w:rPr>
        <w:instrText xml:space="preserve"> NOTEREF _Ref204154090 \h  \* MERGEFORMAT </w:instrText>
      </w:r>
      <w:r w:rsidR="009863AD" w:rsidRPr="00E31F5A">
        <w:rPr>
          <w:vertAlign w:val="superscript"/>
        </w:rPr>
      </w:r>
      <w:r w:rsidR="009863AD" w:rsidRPr="00E31F5A">
        <w:rPr>
          <w:vertAlign w:val="superscript"/>
        </w:rPr>
        <w:fldChar w:fldCharType="separate"/>
      </w:r>
      <w:r w:rsidR="00B95D15">
        <w:rPr>
          <w:vertAlign w:val="superscript"/>
        </w:rPr>
        <w:t>2</w:t>
      </w:r>
      <w:r w:rsidR="009863AD" w:rsidRPr="00E31F5A">
        <w:rPr>
          <w:vertAlign w:val="superscript"/>
        </w:rPr>
        <w:fldChar w:fldCharType="end"/>
      </w:r>
      <w:r w:rsidR="004717F7" w:rsidRPr="003407F9">
        <w:t xml:space="preserve"> who gave birth, by duration of pregnancy</w:t>
      </w:r>
      <w:r w:rsidR="00A4161B" w:rsidRPr="00E31F5A">
        <w:rPr>
          <w:vertAlign w:val="superscript"/>
        </w:rPr>
        <w:fldChar w:fldCharType="begin"/>
      </w:r>
      <w:r w:rsidR="00A4161B" w:rsidRPr="00E31F5A">
        <w:rPr>
          <w:vertAlign w:val="superscript"/>
        </w:rPr>
        <w:instrText xml:space="preserve"> NOTEREF _Ref204154206 \h  \* MERGEFORMAT </w:instrText>
      </w:r>
      <w:r w:rsidR="00A4161B" w:rsidRPr="00E31F5A">
        <w:rPr>
          <w:vertAlign w:val="superscript"/>
        </w:rPr>
      </w:r>
      <w:r w:rsidR="00A4161B" w:rsidRPr="00E31F5A">
        <w:rPr>
          <w:vertAlign w:val="superscript"/>
        </w:rPr>
        <w:fldChar w:fldCharType="separate"/>
      </w:r>
      <w:r w:rsidR="00B95D15">
        <w:rPr>
          <w:vertAlign w:val="superscript"/>
        </w:rPr>
        <w:t>8</w:t>
      </w:r>
      <w:r w:rsidR="00A4161B" w:rsidRPr="00E31F5A">
        <w:rPr>
          <w:vertAlign w:val="superscript"/>
        </w:rPr>
        <w:fldChar w:fldCharType="end"/>
      </w:r>
      <w:r w:rsidR="004717F7" w:rsidRPr="003407F9">
        <w:t xml:space="preserve"> at first antenatal visit, by remoteness area</w:t>
      </w:r>
      <w:bookmarkStart w:id="37" w:name="_Ref204154426"/>
      <w:r w:rsidR="00D42900" w:rsidRPr="00BC7C16">
        <w:rPr>
          <w:rStyle w:val="FootnoteTextChar"/>
        </w:rPr>
        <w:footnoteReference w:id="10"/>
      </w:r>
      <w:bookmarkEnd w:id="37"/>
      <w:r w:rsidR="008A378E" w:rsidRPr="003407F9">
        <w:t xml:space="preserve"> </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234"/>
        <w:gridCol w:w="3102"/>
        <w:gridCol w:w="2486"/>
        <w:gridCol w:w="1390"/>
      </w:tblGrid>
      <w:tr w:rsidR="004717F7" w14:paraId="155EE76B"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22963387" w14:textId="77777777" w:rsidR="004717F7" w:rsidRPr="007E5BB7" w:rsidRDefault="004717F7" w:rsidP="007E5BB7">
            <w:r w:rsidRPr="007E5BB7">
              <w:t>Indicator components</w:t>
            </w:r>
          </w:p>
        </w:tc>
        <w:tc>
          <w:tcPr>
            <w:tcW w:w="1360" w:type="dxa"/>
          </w:tcPr>
          <w:p w14:paraId="774393A3"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697" w:type="dxa"/>
          </w:tcPr>
          <w:p w14:paraId="7683CCFF"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48" w:type="dxa"/>
          </w:tcPr>
          <w:p w14:paraId="24C360C9" w14:textId="1C3540AC" w:rsidR="004717F7" w:rsidRPr="007E5BB7" w:rsidRDefault="004717F7"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28" w:type="dxa"/>
          </w:tcPr>
          <w:p w14:paraId="7664D57C"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717F7" w14:paraId="6FC6B8D1" w14:textId="77777777" w:rsidTr="00555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4E0A09A" w14:textId="77777777" w:rsidR="004717F7" w:rsidRPr="007E5BB7" w:rsidRDefault="004717F7" w:rsidP="00BC7C16">
            <w:pPr>
              <w:pStyle w:val="Tabletextleft"/>
            </w:pPr>
            <w:r w:rsidRPr="007E5BB7">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87E1EA4"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96A6C98" w14:textId="76C001EE" w:rsidR="004717F7" w:rsidRPr="007E5BB7"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w:t>
            </w:r>
            <w:r w:rsidR="003656E8" w:rsidRPr="007E5BB7">
              <w:t>women</w:t>
            </w:r>
            <w:r w:rsidRPr="007E5BB7">
              <w:t xml:space="preserve"> who gave birth, by duration </w:t>
            </w:r>
            <w:r w:rsidR="000F6B0C" w:rsidRPr="007E5BB7">
              <w:t xml:space="preserve">at first antenatal visit </w:t>
            </w:r>
            <w:r w:rsidRPr="007E5BB7">
              <w:t>of pregnancy and remoteness area</w:t>
            </w:r>
            <w:r w:rsidR="000F6B0C" w:rsidRPr="007E5BB7">
              <w:t xml:space="preserve"> classification</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2D4D618"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A260627"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Annually* </w:t>
            </w:r>
          </w:p>
        </w:tc>
      </w:tr>
      <w:tr w:rsidR="004717F7" w14:paraId="3886CF08" w14:textId="77777777" w:rsidTr="00531112">
        <w:tc>
          <w:tcPr>
            <w:cnfStyle w:val="001000000000" w:firstRow="0" w:lastRow="0" w:firstColumn="1" w:lastColumn="0" w:oddVBand="0" w:evenVBand="0" w:oddHBand="0" w:evenHBand="0" w:firstRowFirstColumn="0" w:firstRowLastColumn="0" w:lastRowFirstColumn="0" w:lastRowLastColumn="0"/>
            <w:tcW w:w="0" w:type="auto"/>
          </w:tcPr>
          <w:p w14:paraId="35AD2209" w14:textId="77777777" w:rsidR="004717F7" w:rsidRPr="007E5BB7" w:rsidRDefault="004717F7" w:rsidP="00BC7C16">
            <w:pPr>
              <w:pStyle w:val="Tabletextleft"/>
            </w:pPr>
            <w:r w:rsidRPr="007E5BB7">
              <w:t>Denominator</w:t>
            </w:r>
          </w:p>
        </w:tc>
        <w:tc>
          <w:tcPr>
            <w:tcW w:w="1360" w:type="dxa"/>
          </w:tcPr>
          <w:p w14:paraId="4DFF93B4"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PDC</w:t>
            </w:r>
          </w:p>
        </w:tc>
        <w:tc>
          <w:tcPr>
            <w:tcW w:w="3697" w:type="dxa"/>
          </w:tcPr>
          <w:p w14:paraId="60D23176" w14:textId="5F3D4737" w:rsidR="004717F7" w:rsidRPr="007E5BB7"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w:t>
            </w:r>
            <w:r w:rsidR="003656E8" w:rsidRPr="007E5BB7">
              <w:t>women</w:t>
            </w:r>
            <w:r w:rsidRPr="007E5BB7">
              <w:t xml:space="preserve"> who gave birth by remoteness area</w:t>
            </w:r>
            <w:r w:rsidR="000F6B0C" w:rsidRPr="007E5BB7">
              <w:t xml:space="preserve"> classification</w:t>
            </w:r>
          </w:p>
        </w:tc>
        <w:tc>
          <w:tcPr>
            <w:tcW w:w="1548" w:type="dxa"/>
          </w:tcPr>
          <w:p w14:paraId="7AC06A3C"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IHW</w:t>
            </w:r>
          </w:p>
        </w:tc>
        <w:tc>
          <w:tcPr>
            <w:tcW w:w="1428" w:type="dxa"/>
          </w:tcPr>
          <w:p w14:paraId="42B86EFE"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5B1C9D92" w14:textId="5E5B88F9" w:rsidR="007F7CB3" w:rsidRPr="00BC7C16" w:rsidRDefault="004717F7" w:rsidP="00BC7C16">
      <w:pPr>
        <w:pStyle w:val="FootnoteText"/>
      </w:pPr>
      <w:r w:rsidRPr="00BC7C16">
        <w:t xml:space="preserve">* Data reported annually, however there is a delay of 1-2 years for each calendar year. </w:t>
      </w:r>
    </w:p>
    <w:p w14:paraId="73D5D5EF" w14:textId="2CC94D03" w:rsidR="004717F7" w:rsidRPr="00EF1EFE" w:rsidRDefault="00493169" w:rsidP="00BC7C16">
      <w:pPr>
        <w:pStyle w:val="Caption"/>
      </w:pPr>
      <w:r w:rsidRPr="00EF1EFE">
        <w:t>1.</w:t>
      </w:r>
      <w:r w:rsidR="008333C9" w:rsidRPr="00EF1EFE">
        <w:t>8</w:t>
      </w:r>
      <w:r w:rsidRPr="00EF1EFE">
        <w:t xml:space="preserve"> </w:t>
      </w:r>
      <w:r w:rsidR="004717F7" w:rsidRPr="00EF1EFE">
        <w:t xml:space="preserve">Proportion of </w:t>
      </w:r>
      <w:r w:rsidR="003656E8" w:rsidRPr="00EF1EFE">
        <w:t>women</w:t>
      </w:r>
      <w:r w:rsidR="00B53BDA" w:rsidRPr="00EF1EFE">
        <w:fldChar w:fldCharType="begin"/>
      </w:r>
      <w:r w:rsidR="00B53BDA" w:rsidRPr="00EF1EFE">
        <w:instrText xml:space="preserve"> NOTEREF _Ref204154090 \h  \* MERGEFORMAT </w:instrText>
      </w:r>
      <w:r w:rsidR="00B53BDA" w:rsidRPr="00EF1EFE">
        <w:fldChar w:fldCharType="separate"/>
      </w:r>
      <w:r w:rsidR="00B95D15">
        <w:t>2</w:t>
      </w:r>
      <w:r w:rsidR="00B53BDA" w:rsidRPr="00EF1EFE">
        <w:fldChar w:fldCharType="end"/>
      </w:r>
      <w:r w:rsidR="004717F7" w:rsidRPr="00EF1EFE">
        <w:t xml:space="preserve"> who gave birth, by number of antenatal visits</w:t>
      </w:r>
      <w:r w:rsidR="004717F7" w:rsidRPr="00EF1EFE">
        <w:footnoteReference w:id="11"/>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234"/>
        <w:gridCol w:w="3102"/>
        <w:gridCol w:w="2486"/>
        <w:gridCol w:w="1390"/>
      </w:tblGrid>
      <w:tr w:rsidR="004717F7" w14:paraId="4780E2E2"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D7D213D" w14:textId="77777777" w:rsidR="004717F7" w:rsidRPr="007E5BB7" w:rsidRDefault="004717F7" w:rsidP="007E5BB7">
            <w:r w:rsidRPr="007E5BB7">
              <w:t>Indicator components</w:t>
            </w:r>
          </w:p>
        </w:tc>
        <w:tc>
          <w:tcPr>
            <w:tcW w:w="1360" w:type="dxa"/>
          </w:tcPr>
          <w:p w14:paraId="74712542"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697" w:type="dxa"/>
          </w:tcPr>
          <w:p w14:paraId="33AF37CF"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48" w:type="dxa"/>
          </w:tcPr>
          <w:p w14:paraId="73E41EB8" w14:textId="0FE696D6" w:rsidR="004717F7" w:rsidRPr="007E5BB7" w:rsidRDefault="004717F7"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28" w:type="dxa"/>
          </w:tcPr>
          <w:p w14:paraId="117B6FE8"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717F7" w14:paraId="54F429FD"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368CDC82" w14:textId="77777777" w:rsidR="004717F7" w:rsidRPr="00BC7C16" w:rsidRDefault="004717F7" w:rsidP="00BC7C16">
            <w:pPr>
              <w:pStyle w:val="Tabletextleft"/>
            </w:pPr>
            <w:r w:rsidRPr="00BC7C16">
              <w:t>Indigenous</w:t>
            </w:r>
          </w:p>
        </w:tc>
      </w:tr>
      <w:tr w:rsidR="004717F7" w14:paraId="31690356" w14:textId="77777777" w:rsidTr="004717F7">
        <w:tc>
          <w:tcPr>
            <w:cnfStyle w:val="001000000000" w:firstRow="0" w:lastRow="0" w:firstColumn="1" w:lastColumn="0" w:oddVBand="0" w:evenVBand="0" w:oddHBand="0" w:evenHBand="0" w:firstRowFirstColumn="0" w:firstRowLastColumn="0" w:lastRowFirstColumn="0" w:lastRowLastColumn="0"/>
            <w:tcW w:w="0" w:type="auto"/>
          </w:tcPr>
          <w:p w14:paraId="35FBA2AE" w14:textId="77777777" w:rsidR="004717F7" w:rsidRPr="00BC7C16" w:rsidRDefault="004717F7" w:rsidP="00BC7C16">
            <w:pPr>
              <w:pStyle w:val="Tabletextleft"/>
            </w:pPr>
            <w:r w:rsidRPr="00BC7C16">
              <w:lastRenderedPageBreak/>
              <w:t>Numerator</w:t>
            </w:r>
          </w:p>
        </w:tc>
        <w:tc>
          <w:tcPr>
            <w:tcW w:w="1360" w:type="dxa"/>
          </w:tcPr>
          <w:p w14:paraId="119CC9E7"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PDC</w:t>
            </w:r>
          </w:p>
        </w:tc>
        <w:tc>
          <w:tcPr>
            <w:tcW w:w="3697" w:type="dxa"/>
          </w:tcPr>
          <w:p w14:paraId="46FA4A7B"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Number of Indigenous </w:t>
            </w:r>
            <w:r w:rsidR="003656E8" w:rsidRPr="00BC7C16">
              <w:t>women</w:t>
            </w:r>
            <w:r w:rsidRPr="00BC7C16">
              <w:t xml:space="preserve"> who gave birth, by number of antenatal visits </w:t>
            </w:r>
          </w:p>
        </w:tc>
        <w:tc>
          <w:tcPr>
            <w:tcW w:w="1548" w:type="dxa"/>
          </w:tcPr>
          <w:p w14:paraId="0B0826EE"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IHW</w:t>
            </w:r>
          </w:p>
        </w:tc>
        <w:tc>
          <w:tcPr>
            <w:tcW w:w="1428" w:type="dxa"/>
          </w:tcPr>
          <w:p w14:paraId="52CA2E8F"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Annually* </w:t>
            </w:r>
          </w:p>
        </w:tc>
      </w:tr>
      <w:tr w:rsidR="004717F7" w14:paraId="333C5C46"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4B1B67D" w14:textId="77777777" w:rsidR="004717F7" w:rsidRPr="00BC7C16" w:rsidRDefault="004717F7" w:rsidP="00BC7C16">
            <w:pPr>
              <w:pStyle w:val="Tabletextleft"/>
            </w:pPr>
            <w:r w:rsidRPr="00BC7C16">
              <w:t>Denomin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B28E62"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0D2F8C"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Total number of Indigenous </w:t>
            </w:r>
            <w:r w:rsidR="003656E8" w:rsidRPr="00BC7C16">
              <w:t>women</w:t>
            </w:r>
            <w:r w:rsidRPr="00BC7C16">
              <w:t xml:space="preserve"> who gave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DE607EB"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CCA9829"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4717F7" w14:paraId="56958DB4" w14:textId="77777777" w:rsidTr="00240B87">
        <w:tc>
          <w:tcPr>
            <w:cnfStyle w:val="001000000000" w:firstRow="0" w:lastRow="0" w:firstColumn="1" w:lastColumn="0" w:oddVBand="0" w:evenVBand="0" w:oddHBand="0" w:evenHBand="0" w:firstRowFirstColumn="0" w:firstRowLastColumn="0" w:lastRowFirstColumn="0" w:lastRowLastColumn="0"/>
            <w:tcW w:w="9634" w:type="dxa"/>
            <w:gridSpan w:val="5"/>
            <w:shd w:val="clear" w:color="auto" w:fill="DDFFF5"/>
          </w:tcPr>
          <w:p w14:paraId="2DACBB2E" w14:textId="77777777" w:rsidR="004717F7" w:rsidRPr="00BC7C16" w:rsidRDefault="004717F7" w:rsidP="00BC7C16">
            <w:pPr>
              <w:pStyle w:val="Tabletextleft"/>
            </w:pPr>
            <w:r w:rsidRPr="00BC7C16">
              <w:t>Non-Indigenous</w:t>
            </w:r>
          </w:p>
        </w:tc>
      </w:tr>
      <w:tr w:rsidR="004717F7" w14:paraId="5C87F343"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6A22DC" w14:textId="77777777" w:rsidR="004717F7" w:rsidRPr="00BC7C16" w:rsidRDefault="004717F7" w:rsidP="00BC7C16">
            <w:pPr>
              <w:pStyle w:val="Tabletextleft"/>
            </w:pPr>
            <w:r w:rsidRPr="00BC7C16">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CC81E0C"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435A12E"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 xml:space="preserve">Number of non-Indigenous </w:t>
            </w:r>
            <w:r w:rsidR="003656E8" w:rsidRPr="00BC7C16">
              <w:t>women</w:t>
            </w:r>
            <w:r w:rsidRPr="00BC7C16">
              <w:t xml:space="preserve"> who gave birth, by number of antenatal visits </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8752E10"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274F92D" w14:textId="77777777" w:rsidR="004717F7" w:rsidRPr="00BC7C16"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BC7C16">
              <w:t>Annually*</w:t>
            </w:r>
          </w:p>
        </w:tc>
      </w:tr>
      <w:tr w:rsidR="004717F7" w14:paraId="7299E2D8" w14:textId="77777777" w:rsidTr="004717F7">
        <w:tc>
          <w:tcPr>
            <w:cnfStyle w:val="001000000000" w:firstRow="0" w:lastRow="0" w:firstColumn="1" w:lastColumn="0" w:oddVBand="0" w:evenVBand="0" w:oddHBand="0" w:evenHBand="0" w:firstRowFirstColumn="0" w:firstRowLastColumn="0" w:lastRowFirstColumn="0" w:lastRowLastColumn="0"/>
            <w:tcW w:w="0" w:type="auto"/>
          </w:tcPr>
          <w:p w14:paraId="668C28DB" w14:textId="77777777" w:rsidR="004717F7" w:rsidRPr="00BC7C16" w:rsidRDefault="004717F7" w:rsidP="00BC7C16">
            <w:pPr>
              <w:pStyle w:val="Tabletextleft"/>
            </w:pPr>
            <w:r w:rsidRPr="00BC7C16">
              <w:t>Denominator</w:t>
            </w:r>
          </w:p>
        </w:tc>
        <w:tc>
          <w:tcPr>
            <w:tcW w:w="1360" w:type="dxa"/>
          </w:tcPr>
          <w:p w14:paraId="2A085066"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NPDC</w:t>
            </w:r>
          </w:p>
        </w:tc>
        <w:tc>
          <w:tcPr>
            <w:tcW w:w="3697" w:type="dxa"/>
          </w:tcPr>
          <w:p w14:paraId="1C010FAE"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 xml:space="preserve">Total number of non-Indigenous </w:t>
            </w:r>
            <w:r w:rsidR="003656E8" w:rsidRPr="00BC7C16">
              <w:t>women</w:t>
            </w:r>
            <w:r w:rsidRPr="00BC7C16">
              <w:t xml:space="preserve"> who gave birth</w:t>
            </w:r>
          </w:p>
        </w:tc>
        <w:tc>
          <w:tcPr>
            <w:tcW w:w="1548" w:type="dxa"/>
          </w:tcPr>
          <w:p w14:paraId="6FC349A5"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IHW</w:t>
            </w:r>
          </w:p>
        </w:tc>
        <w:tc>
          <w:tcPr>
            <w:tcW w:w="1428" w:type="dxa"/>
          </w:tcPr>
          <w:p w14:paraId="31ED2B10" w14:textId="77777777" w:rsidR="004717F7" w:rsidRPr="00BC7C16"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BC7C16">
              <w:t>Annually*</w:t>
            </w:r>
          </w:p>
        </w:tc>
      </w:tr>
    </w:tbl>
    <w:p w14:paraId="14A0771A" w14:textId="741831D3" w:rsidR="00581459" w:rsidRPr="00BC7C16" w:rsidRDefault="004717F7" w:rsidP="00BC7C16">
      <w:pPr>
        <w:pStyle w:val="FootnoteText"/>
      </w:pPr>
      <w:r w:rsidRPr="00BC7C16">
        <w:t xml:space="preserve">* Data reported annually, however there is a delay of 1-2 years for each calendar year. </w:t>
      </w:r>
    </w:p>
    <w:p w14:paraId="597D57F5" w14:textId="1E2BC713" w:rsidR="004717F7" w:rsidRPr="00E31F5A" w:rsidRDefault="00493169" w:rsidP="007E5BB7">
      <w:pPr>
        <w:pStyle w:val="Caption"/>
        <w:rPr>
          <w:vertAlign w:val="superscript"/>
        </w:rPr>
      </w:pPr>
      <w:r w:rsidRPr="003407F9">
        <w:t>1.</w:t>
      </w:r>
      <w:r w:rsidR="008333C9" w:rsidRPr="003407F9">
        <w:t>9</w:t>
      </w:r>
      <w:r w:rsidRPr="003407F9">
        <w:t xml:space="preserve"> </w:t>
      </w:r>
      <w:r w:rsidR="004717F7" w:rsidRPr="003407F9">
        <w:t xml:space="preserve">Proportion of </w:t>
      </w:r>
      <w:r w:rsidR="003656E8" w:rsidRPr="003407F9">
        <w:t>women</w:t>
      </w:r>
      <w:r w:rsidR="00B53BDA" w:rsidRPr="00E31F5A">
        <w:rPr>
          <w:vertAlign w:val="superscript"/>
        </w:rPr>
        <w:fldChar w:fldCharType="begin"/>
      </w:r>
      <w:r w:rsidR="00B53BDA" w:rsidRPr="00E31F5A">
        <w:rPr>
          <w:vertAlign w:val="superscript"/>
        </w:rPr>
        <w:instrText xml:space="preserve"> NOTEREF _Ref204154090 \h  \* MERGEFORMAT </w:instrText>
      </w:r>
      <w:r w:rsidR="00B53BDA" w:rsidRPr="00E31F5A">
        <w:rPr>
          <w:vertAlign w:val="superscript"/>
        </w:rPr>
      </w:r>
      <w:r w:rsidR="00B53BDA" w:rsidRPr="00E31F5A">
        <w:rPr>
          <w:vertAlign w:val="superscript"/>
        </w:rPr>
        <w:fldChar w:fldCharType="separate"/>
      </w:r>
      <w:r w:rsidR="00B95D15">
        <w:rPr>
          <w:vertAlign w:val="superscript"/>
        </w:rPr>
        <w:t>2</w:t>
      </w:r>
      <w:r w:rsidR="00B53BDA" w:rsidRPr="00E31F5A">
        <w:rPr>
          <w:vertAlign w:val="superscript"/>
        </w:rPr>
        <w:fldChar w:fldCharType="end"/>
      </w:r>
      <w:r w:rsidR="004717F7" w:rsidRPr="003407F9">
        <w:t xml:space="preserve"> who gave birth, by number of antenatal visits, by remoteness area</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14:paraId="3A5EE695" w14:textId="77777777" w:rsidTr="00531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A436A2" w14:textId="77777777" w:rsidR="004717F7" w:rsidRPr="007E5BB7" w:rsidRDefault="004717F7" w:rsidP="007E5BB7">
            <w:r w:rsidRPr="007E5BB7">
              <w:t>Indicator components</w:t>
            </w:r>
          </w:p>
        </w:tc>
        <w:tc>
          <w:tcPr>
            <w:tcW w:w="1360" w:type="dxa"/>
          </w:tcPr>
          <w:p w14:paraId="0ED0BC85"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697" w:type="dxa"/>
          </w:tcPr>
          <w:p w14:paraId="78DD01B8"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48" w:type="dxa"/>
          </w:tcPr>
          <w:p w14:paraId="5197F404"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4D79272D"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28" w:type="dxa"/>
          </w:tcPr>
          <w:p w14:paraId="3BE0CE80"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717F7" w14:paraId="2DDAFFBC" w14:textId="77777777" w:rsidTr="008D2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5C0B30D" w14:textId="77777777" w:rsidR="004717F7" w:rsidRPr="007E5BB7" w:rsidRDefault="004717F7" w:rsidP="00BC7C16">
            <w:pPr>
              <w:pStyle w:val="Tabletextleft"/>
            </w:pPr>
            <w:r w:rsidRPr="007E5BB7">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CA1DA28"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83B019A" w14:textId="4E896773" w:rsidR="004717F7" w:rsidRPr="007E5BB7"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w:t>
            </w:r>
            <w:r w:rsidR="003656E8" w:rsidRPr="007E5BB7">
              <w:t>women</w:t>
            </w:r>
            <w:r w:rsidRPr="007E5BB7">
              <w:t xml:space="preserve"> who gave birth, by number of antenatal visits and remoteness area</w:t>
            </w:r>
            <w:r w:rsidR="00B53BDA" w:rsidRPr="007E5BB7">
              <w:t xml:space="preserve"> classification</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AB95F50"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48A6F41"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Annually* </w:t>
            </w:r>
          </w:p>
        </w:tc>
      </w:tr>
      <w:tr w:rsidR="004717F7" w14:paraId="4DFB5970" w14:textId="77777777" w:rsidTr="00531112">
        <w:tc>
          <w:tcPr>
            <w:cnfStyle w:val="001000000000" w:firstRow="0" w:lastRow="0" w:firstColumn="1" w:lastColumn="0" w:oddVBand="0" w:evenVBand="0" w:oddHBand="0" w:evenHBand="0" w:firstRowFirstColumn="0" w:firstRowLastColumn="0" w:lastRowFirstColumn="0" w:lastRowLastColumn="0"/>
            <w:tcW w:w="0" w:type="auto"/>
          </w:tcPr>
          <w:p w14:paraId="45919115" w14:textId="77777777" w:rsidR="004717F7" w:rsidRPr="007E5BB7" w:rsidRDefault="004717F7" w:rsidP="00BC7C16">
            <w:pPr>
              <w:pStyle w:val="Tabletextleft"/>
            </w:pPr>
            <w:r w:rsidRPr="007E5BB7">
              <w:t>Denominator</w:t>
            </w:r>
          </w:p>
        </w:tc>
        <w:tc>
          <w:tcPr>
            <w:tcW w:w="1360" w:type="dxa"/>
          </w:tcPr>
          <w:p w14:paraId="7C77BEE6"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PDC</w:t>
            </w:r>
          </w:p>
        </w:tc>
        <w:tc>
          <w:tcPr>
            <w:tcW w:w="3697" w:type="dxa"/>
          </w:tcPr>
          <w:p w14:paraId="18E36974" w14:textId="4516905E" w:rsidR="004717F7" w:rsidRPr="007E5BB7"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w:t>
            </w:r>
            <w:r w:rsidR="003656E8" w:rsidRPr="007E5BB7">
              <w:t>women</w:t>
            </w:r>
            <w:r w:rsidRPr="007E5BB7">
              <w:t xml:space="preserve"> who gave birth by remoteness area</w:t>
            </w:r>
            <w:r w:rsidR="00B53BDA" w:rsidRPr="007E5BB7">
              <w:t xml:space="preserve"> classification</w:t>
            </w:r>
          </w:p>
        </w:tc>
        <w:tc>
          <w:tcPr>
            <w:tcW w:w="1548" w:type="dxa"/>
          </w:tcPr>
          <w:p w14:paraId="67515032"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IHW</w:t>
            </w:r>
          </w:p>
        </w:tc>
        <w:tc>
          <w:tcPr>
            <w:tcW w:w="1428" w:type="dxa"/>
          </w:tcPr>
          <w:p w14:paraId="357E6BD3"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3EA30B15" w14:textId="79D82534" w:rsidR="004717F7" w:rsidRPr="00BC7C16" w:rsidRDefault="004717F7" w:rsidP="00BC7C16">
      <w:pPr>
        <w:pStyle w:val="FootnoteText"/>
      </w:pPr>
      <w:r w:rsidRPr="00BC7C16">
        <w:t xml:space="preserve">* Data reported annually, however there is a delay of 1-2 years for each calendar year. </w:t>
      </w:r>
    </w:p>
    <w:p w14:paraId="130A8656" w14:textId="3A7A2E69" w:rsidR="004717F7" w:rsidRPr="00E31F5A" w:rsidRDefault="00493169" w:rsidP="007E5BB7">
      <w:pPr>
        <w:pStyle w:val="Caption"/>
        <w:rPr>
          <w:vertAlign w:val="superscript"/>
        </w:rPr>
      </w:pPr>
      <w:r w:rsidRPr="003407F9">
        <w:t>1.</w:t>
      </w:r>
      <w:r w:rsidR="008333C9" w:rsidRPr="003407F9">
        <w:t>10</w:t>
      </w:r>
      <w:r w:rsidRPr="003407F9">
        <w:t xml:space="preserve"> </w:t>
      </w:r>
      <w:r w:rsidR="004717F7" w:rsidRPr="003407F9">
        <w:t xml:space="preserve">Proportion of </w:t>
      </w:r>
      <w:r w:rsidR="003656E8" w:rsidRPr="003407F9">
        <w:t>women</w:t>
      </w:r>
      <w:r w:rsidR="00B53BDA" w:rsidRPr="00E31F5A">
        <w:rPr>
          <w:vertAlign w:val="superscript"/>
        </w:rPr>
        <w:fldChar w:fldCharType="begin"/>
      </w:r>
      <w:r w:rsidR="00B53BDA" w:rsidRPr="00E31F5A">
        <w:rPr>
          <w:vertAlign w:val="superscript"/>
        </w:rPr>
        <w:instrText xml:space="preserve"> NOTEREF _Ref204154090 \h  \* MERGEFORMAT </w:instrText>
      </w:r>
      <w:r w:rsidR="00B53BDA" w:rsidRPr="00E31F5A">
        <w:rPr>
          <w:vertAlign w:val="superscript"/>
        </w:rPr>
      </w:r>
      <w:r w:rsidR="00B53BDA" w:rsidRPr="00E31F5A">
        <w:rPr>
          <w:vertAlign w:val="superscript"/>
        </w:rPr>
        <w:fldChar w:fldCharType="separate"/>
      </w:r>
      <w:r w:rsidR="00B95D15">
        <w:rPr>
          <w:vertAlign w:val="superscript"/>
        </w:rPr>
        <w:t>2</w:t>
      </w:r>
      <w:r w:rsidR="00B53BDA" w:rsidRPr="00E31F5A">
        <w:rPr>
          <w:vertAlign w:val="superscript"/>
        </w:rPr>
        <w:fldChar w:fldCharType="end"/>
      </w:r>
      <w:r w:rsidR="004717F7" w:rsidRPr="00E31F5A">
        <w:rPr>
          <w:vertAlign w:val="superscript"/>
        </w:rPr>
        <w:t xml:space="preserve"> </w:t>
      </w:r>
      <w:r w:rsidR="004717F7" w:rsidRPr="003407F9">
        <w:t>who gave birth, by country of birth</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14:paraId="701A21E0" w14:textId="77777777" w:rsidTr="00531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D04E29" w14:textId="77777777" w:rsidR="004717F7" w:rsidRPr="007E5BB7" w:rsidRDefault="004717F7" w:rsidP="007E5BB7">
            <w:r w:rsidRPr="007E5BB7">
              <w:t>Indicator components</w:t>
            </w:r>
          </w:p>
        </w:tc>
        <w:tc>
          <w:tcPr>
            <w:tcW w:w="1360" w:type="dxa"/>
          </w:tcPr>
          <w:p w14:paraId="73534838"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3697" w:type="dxa"/>
          </w:tcPr>
          <w:p w14:paraId="5D067791"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48" w:type="dxa"/>
          </w:tcPr>
          <w:p w14:paraId="5C25CCD1"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Custodian/</w:t>
            </w:r>
          </w:p>
          <w:p w14:paraId="312F5148"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stakeholder</w:t>
            </w:r>
          </w:p>
        </w:tc>
        <w:tc>
          <w:tcPr>
            <w:tcW w:w="1428" w:type="dxa"/>
          </w:tcPr>
          <w:p w14:paraId="7F4E0B72" w14:textId="77777777" w:rsidR="004717F7" w:rsidRPr="007E5BB7" w:rsidRDefault="004717F7"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717F7" w14:paraId="0D2F1E63" w14:textId="77777777" w:rsidTr="001C38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928C2E" w14:textId="77777777" w:rsidR="004717F7" w:rsidRPr="007E5BB7" w:rsidRDefault="004717F7" w:rsidP="00BC7C16">
            <w:pPr>
              <w:pStyle w:val="Tabletextleft"/>
            </w:pPr>
            <w:r w:rsidRPr="007E5BB7">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21899A6"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CB6673" w14:textId="77777777" w:rsidR="004717F7" w:rsidRPr="007E5BB7"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w:t>
            </w:r>
            <w:r w:rsidR="003656E8" w:rsidRPr="007E5BB7">
              <w:t xml:space="preserve"> women</w:t>
            </w:r>
            <w:r w:rsidRPr="007E5BB7">
              <w:t xml:space="preserve"> who gave birth, by country of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A2607E4" w14:textId="77777777"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009A5ED" w14:textId="486DB249" w:rsidR="004717F7" w:rsidRPr="00EF1EFE" w:rsidRDefault="004717F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717F7" w14:paraId="72EC989E" w14:textId="77777777" w:rsidTr="00531112">
        <w:tc>
          <w:tcPr>
            <w:cnfStyle w:val="001000000000" w:firstRow="0" w:lastRow="0" w:firstColumn="1" w:lastColumn="0" w:oddVBand="0" w:evenVBand="0" w:oddHBand="0" w:evenHBand="0" w:firstRowFirstColumn="0" w:firstRowLastColumn="0" w:lastRowFirstColumn="0" w:lastRowLastColumn="0"/>
            <w:tcW w:w="0" w:type="auto"/>
          </w:tcPr>
          <w:p w14:paraId="63AD72A9" w14:textId="77777777" w:rsidR="004717F7" w:rsidRPr="007E5BB7" w:rsidRDefault="004717F7" w:rsidP="00BC7C16">
            <w:pPr>
              <w:pStyle w:val="Tabletextleft"/>
            </w:pPr>
            <w:r w:rsidRPr="007E5BB7">
              <w:t>Denominator</w:t>
            </w:r>
          </w:p>
        </w:tc>
        <w:tc>
          <w:tcPr>
            <w:tcW w:w="1360" w:type="dxa"/>
          </w:tcPr>
          <w:p w14:paraId="1014BBD2"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PDC</w:t>
            </w:r>
          </w:p>
        </w:tc>
        <w:tc>
          <w:tcPr>
            <w:tcW w:w="3697" w:type="dxa"/>
          </w:tcPr>
          <w:p w14:paraId="0676234F" w14:textId="77777777" w:rsidR="004717F7" w:rsidRPr="007E5BB7"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w:t>
            </w:r>
            <w:r w:rsidR="003656E8" w:rsidRPr="007E5BB7">
              <w:t>women</w:t>
            </w:r>
            <w:r w:rsidRPr="007E5BB7">
              <w:t xml:space="preserve"> who gave birth </w:t>
            </w:r>
          </w:p>
        </w:tc>
        <w:tc>
          <w:tcPr>
            <w:tcW w:w="1548" w:type="dxa"/>
          </w:tcPr>
          <w:p w14:paraId="7D355421"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IHW</w:t>
            </w:r>
          </w:p>
        </w:tc>
        <w:tc>
          <w:tcPr>
            <w:tcW w:w="1428" w:type="dxa"/>
          </w:tcPr>
          <w:p w14:paraId="01E96C4E" w14:textId="77777777" w:rsidR="004717F7" w:rsidRPr="00EF1EFE" w:rsidRDefault="004717F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79A7CCA6" w14:textId="17A6ECD3" w:rsidR="004717F7" w:rsidRPr="00EF1EFE" w:rsidRDefault="004717F7" w:rsidP="00BC7C16">
      <w:pPr>
        <w:pStyle w:val="FootnoteText"/>
      </w:pPr>
      <w:r w:rsidRPr="00EF1EFE">
        <w:t xml:space="preserve">* Data reported annually, however there is a delay of 1-2 years for each calendar year. </w:t>
      </w:r>
    </w:p>
    <w:p w14:paraId="2C946EC2" w14:textId="77777777" w:rsidR="00B53BDA" w:rsidRPr="00EF1EFE" w:rsidRDefault="00B53BDA" w:rsidP="00EF1EFE">
      <w:r w:rsidRPr="00EF1EFE">
        <w:br w:type="page"/>
      </w:r>
    </w:p>
    <w:p w14:paraId="3562F8C3" w14:textId="43E4435D" w:rsidR="005B0DA2" w:rsidRPr="00673AE2" w:rsidRDefault="005B0DA2" w:rsidP="00EE14BE">
      <w:pPr>
        <w:pStyle w:val="Heading2"/>
      </w:pPr>
      <w:bookmarkStart w:id="38" w:name="_Toc212568399"/>
      <w:r w:rsidRPr="00673AE2">
        <w:lastRenderedPageBreak/>
        <w:t xml:space="preserve">Goal 2 </w:t>
      </w:r>
      <w:r w:rsidR="00EE14BE" w:rsidRPr="00EE14BE">
        <w:t>–</w:t>
      </w:r>
      <w:r w:rsidRPr="00673AE2">
        <w:t xml:space="preserve"> Reduce ongoing transmission and incidence of syphilis across priority populations</w:t>
      </w:r>
      <w:bookmarkEnd w:id="38"/>
    </w:p>
    <w:p w14:paraId="30EE1F71" w14:textId="77777777" w:rsidR="005B0DA2" w:rsidRPr="00BC7C16" w:rsidRDefault="005B0DA2" w:rsidP="003407F9">
      <w:pPr>
        <w:pStyle w:val="BoxtextNavy"/>
        <w:rPr>
          <w:rStyle w:val="Strong"/>
        </w:rPr>
      </w:pPr>
      <w:r w:rsidRPr="00BC7C16">
        <w:rPr>
          <w:rStyle w:val="Strong"/>
        </w:rPr>
        <w:t>Indicators</w:t>
      </w:r>
    </w:p>
    <w:p w14:paraId="3A38FA48" w14:textId="39869C5A" w:rsidR="005B0DA2" w:rsidRPr="007E5BB7" w:rsidRDefault="00FD4C9F" w:rsidP="007E5BB7">
      <w:pPr>
        <w:pStyle w:val="BoxtextNavy"/>
      </w:pPr>
      <w:r w:rsidRPr="007E5BB7">
        <w:t xml:space="preserve">2.1 </w:t>
      </w:r>
      <w:r w:rsidR="006731AE" w:rsidRPr="007E5BB7">
        <w:t>Notification rate of infectious syphilis by Indigenous status, sex, age and remoteness area</w:t>
      </w:r>
    </w:p>
    <w:p w14:paraId="4B47BF78" w14:textId="2F379D03" w:rsidR="006731AE" w:rsidRPr="001E7693" w:rsidRDefault="00CB0322" w:rsidP="00BC7C16">
      <w:pPr>
        <w:pStyle w:val="Boxtextnumbered"/>
        <w:numPr>
          <w:ilvl w:val="0"/>
          <w:numId w:val="0"/>
        </w:numPr>
        <w:ind w:left="405" w:hanging="405"/>
        <w:rPr>
          <w:highlight w:val="yellow"/>
        </w:rPr>
      </w:pPr>
      <w:r w:rsidRPr="001E7693">
        <w:t>2.2 Notification rate of infectious syphilis in Aboriginal and Torres Strait Islander people</w:t>
      </w:r>
      <w:r w:rsidR="5E4A2B9B" w:rsidRPr="001E7693">
        <w:t>s</w:t>
      </w:r>
      <w:r w:rsidRPr="001E7693">
        <w:t xml:space="preserve"> by Indigenous Areas (IAREs)</w:t>
      </w:r>
    </w:p>
    <w:p w14:paraId="36E679E4" w14:textId="69D427A3" w:rsidR="005B0DA2" w:rsidRPr="001E7693" w:rsidRDefault="00B9375F" w:rsidP="00BC7C16">
      <w:pPr>
        <w:pStyle w:val="Boxtextnumbered"/>
        <w:numPr>
          <w:ilvl w:val="0"/>
          <w:numId w:val="0"/>
        </w:numPr>
        <w:ind w:left="405" w:hanging="405"/>
      </w:pPr>
      <w:r w:rsidRPr="001E7693">
        <w:t>2.3 Notification rate of infectious syphilis by Statistical Area 3 (SA3), by Indigenous status</w:t>
      </w:r>
    </w:p>
    <w:p w14:paraId="7D5A41A8" w14:textId="04A3C82A" w:rsidR="00B9375F" w:rsidRPr="007E5BB7" w:rsidRDefault="00200D5D" w:rsidP="007E5BB7">
      <w:pPr>
        <w:pStyle w:val="BoxtextNavy"/>
      </w:pPr>
      <w:r w:rsidRPr="007E5BB7">
        <w:t>2.4 Notification rate of infectious syphilis in women of reproductive age (15-44 years) by Indigenous status and remoteness area</w:t>
      </w:r>
    </w:p>
    <w:p w14:paraId="085F8154" w14:textId="18ACAEC4" w:rsidR="00200D5D" w:rsidRPr="007E5BB7" w:rsidRDefault="00B03914" w:rsidP="007E5BB7">
      <w:pPr>
        <w:pStyle w:val="BoxtextNavy"/>
      </w:pPr>
      <w:r w:rsidRPr="007E5BB7">
        <w:t>2.5 Proportion of infectious syphilis notifications in men reporting sexual exposure with men only</w:t>
      </w:r>
    </w:p>
    <w:p w14:paraId="19340EC2" w14:textId="4DF08162" w:rsidR="00B03914" w:rsidRPr="007E5BB7" w:rsidRDefault="00B0117F" w:rsidP="007E5BB7">
      <w:pPr>
        <w:pStyle w:val="BoxtextNavy"/>
      </w:pPr>
      <w:r w:rsidRPr="007E5BB7">
        <w:t>2.6 Proportion of infectious syphilis notifications in men reporting sexual exposure with men and women</w:t>
      </w:r>
    </w:p>
    <w:p w14:paraId="0D85F35F" w14:textId="1DA548D5" w:rsidR="00C02C77" w:rsidRPr="007E5BB7" w:rsidRDefault="00C02C77" w:rsidP="007E5BB7">
      <w:pPr>
        <w:pStyle w:val="BoxtextNavy"/>
      </w:pPr>
      <w:r w:rsidRPr="007E5BB7">
        <w:t>2.7 Proportion of infectious syphilis notifications by reason for testing</w:t>
      </w:r>
    </w:p>
    <w:p w14:paraId="295D0C2C" w14:textId="7AB290AE" w:rsidR="00072C41" w:rsidRPr="007E5BB7" w:rsidRDefault="00072C41" w:rsidP="007E5BB7">
      <w:pPr>
        <w:pStyle w:val="BoxtextNavy"/>
        <w:rPr>
          <w:highlight w:val="yellow"/>
        </w:rPr>
      </w:pPr>
      <w:r w:rsidRPr="007E5BB7">
        <w:t>2.8 Proportion of infectious syphilis notification</w:t>
      </w:r>
      <w:r w:rsidR="6BE3B097" w:rsidRPr="007E5BB7">
        <w:t>s</w:t>
      </w:r>
      <w:r w:rsidRPr="007E5BB7">
        <w:t xml:space="preserve"> in gay and bisexual men who have sex with men reporting HIV </w:t>
      </w:r>
      <w:proofErr w:type="spellStart"/>
      <w:r w:rsidRPr="007E5BB7">
        <w:t>PrEP</w:t>
      </w:r>
      <w:proofErr w:type="spellEnd"/>
      <w:r w:rsidRPr="007E5BB7">
        <w:t xml:space="preserve"> use at time of syphilis diagnosis</w:t>
      </w:r>
    </w:p>
    <w:p w14:paraId="42DF0295" w14:textId="29791286" w:rsidR="005B0DA2" w:rsidRPr="007E5BB7" w:rsidRDefault="000D3E82" w:rsidP="007E5BB7">
      <w:pPr>
        <w:pStyle w:val="BoxtextNavy"/>
      </w:pPr>
      <w:r w:rsidRPr="007E5BB7">
        <w:t>2.9 Proportion of infectious syphilis notifications by clinical facility where the syphilis infection was diagnosed</w:t>
      </w:r>
    </w:p>
    <w:p w14:paraId="1C6A2CD3" w14:textId="114E586A" w:rsidR="003141B9" w:rsidRPr="007E5BB7" w:rsidRDefault="003141B9" w:rsidP="007E5BB7">
      <w:pPr>
        <w:pStyle w:val="BoxtextNavy"/>
        <w:rPr>
          <w:highlight w:val="yellow"/>
        </w:rPr>
      </w:pPr>
      <w:r w:rsidRPr="007E5BB7">
        <w:t>2.10 Proportion of infectious syphilis notifications receiving treatment, by time to treatment</w:t>
      </w:r>
    </w:p>
    <w:p w14:paraId="0072F768" w14:textId="77777777" w:rsidR="00A3484F" w:rsidRPr="00EE14BE" w:rsidRDefault="00A3484F" w:rsidP="00EE14BE">
      <w:pPr>
        <w:pStyle w:val="Heading3"/>
      </w:pPr>
      <w:bookmarkStart w:id="39" w:name="_Toc212568400"/>
      <w:r w:rsidRPr="00EE14BE">
        <w:t>Why is this goal important?</w:t>
      </w:r>
      <w:bookmarkEnd w:id="39"/>
    </w:p>
    <w:p w14:paraId="558A0C20" w14:textId="4BF76E74" w:rsidR="00362247" w:rsidRPr="005841C6" w:rsidRDefault="00362247" w:rsidP="005841C6">
      <w:r w:rsidRPr="005841C6">
        <w:t xml:space="preserve">Goal 2 is important as it </w:t>
      </w:r>
      <w:r w:rsidR="002D7DA2" w:rsidRPr="005841C6">
        <w:t>increases understanding of</w:t>
      </w:r>
      <w:r w:rsidRPr="005841C6">
        <w:t xml:space="preserve"> syphilis trends and the impact of the national syphilis response </w:t>
      </w:r>
      <w:r w:rsidR="00ED6A21" w:rsidRPr="005841C6">
        <w:t xml:space="preserve">at </w:t>
      </w:r>
      <w:r w:rsidRPr="005841C6">
        <w:t xml:space="preserve">reducing transmission </w:t>
      </w:r>
      <w:r w:rsidR="006461DA" w:rsidRPr="005841C6">
        <w:t>across</w:t>
      </w:r>
      <w:r w:rsidRPr="005841C6">
        <w:t xml:space="preserve"> Australia. Reporting against this goal will provide valuable information on infection among </w:t>
      </w:r>
      <w:r w:rsidR="006461DA" w:rsidRPr="005841C6">
        <w:t>priority populations and settings</w:t>
      </w:r>
      <w:r w:rsidRPr="005841C6">
        <w:t xml:space="preserve"> and whether mechanisms to reduce ongoing transmission, </w:t>
      </w:r>
      <w:r w:rsidR="006461DA" w:rsidRPr="005841C6">
        <w:t>including</w:t>
      </w:r>
      <w:r w:rsidRPr="005841C6">
        <w:t xml:space="preserve"> </w:t>
      </w:r>
      <w:r w:rsidR="003656E8" w:rsidRPr="005841C6">
        <w:t xml:space="preserve">testing and </w:t>
      </w:r>
      <w:r w:rsidRPr="005841C6">
        <w:t>treatment</w:t>
      </w:r>
      <w:r w:rsidR="65ECFC74" w:rsidRPr="005841C6">
        <w:t>,</w:t>
      </w:r>
      <w:r w:rsidRPr="005841C6">
        <w:t xml:space="preserve"> are</w:t>
      </w:r>
      <w:r w:rsidR="00CB6DFB" w:rsidRPr="005841C6">
        <w:t xml:space="preserve"> effective</w:t>
      </w:r>
      <w:r w:rsidRPr="005841C6">
        <w:t xml:space="preserve">. These data will highlight gaps and opportunities for service improvement </w:t>
      </w:r>
      <w:r w:rsidR="003656E8" w:rsidRPr="005841C6">
        <w:t xml:space="preserve">among priority populations </w:t>
      </w:r>
      <w:r w:rsidR="00C04C82" w:rsidRPr="005841C6">
        <w:t xml:space="preserve">and across geographical locations </w:t>
      </w:r>
      <w:r w:rsidR="003656E8" w:rsidRPr="005841C6">
        <w:t xml:space="preserve">to minimise </w:t>
      </w:r>
      <w:r w:rsidR="006461DA" w:rsidRPr="005841C6">
        <w:t xml:space="preserve">proliferation of infection </w:t>
      </w:r>
      <w:r w:rsidR="003656E8" w:rsidRPr="005841C6">
        <w:t>and adverse outcomes of syphilis infection.</w:t>
      </w:r>
    </w:p>
    <w:p w14:paraId="167618AE" w14:textId="77777777" w:rsidR="00A3484F" w:rsidRPr="00EE14BE" w:rsidRDefault="00A3484F" w:rsidP="00EE14BE">
      <w:pPr>
        <w:pStyle w:val="Heading3"/>
      </w:pPr>
      <w:bookmarkStart w:id="40" w:name="_Toc212568401"/>
      <w:r w:rsidRPr="00EE14BE">
        <w:t>Data gaps</w:t>
      </w:r>
      <w:bookmarkEnd w:id="40"/>
    </w:p>
    <w:p w14:paraId="63047A8F" w14:textId="1DD0A894" w:rsidR="006461DA" w:rsidRPr="005841C6" w:rsidRDefault="463E3862" w:rsidP="005841C6">
      <w:r w:rsidRPr="005841C6">
        <w:t>A</w:t>
      </w:r>
      <w:r w:rsidR="006461DA" w:rsidRPr="005841C6">
        <w:t>t the time of writing</w:t>
      </w:r>
      <w:r w:rsidR="623FC346" w:rsidRPr="005841C6">
        <w:t>,</w:t>
      </w:r>
      <w:r w:rsidR="006461DA" w:rsidRPr="005841C6">
        <w:t xml:space="preserve"> </w:t>
      </w:r>
      <w:r w:rsidR="0B1B6AD2" w:rsidRPr="005841C6">
        <w:t xml:space="preserve">identified </w:t>
      </w:r>
      <w:r w:rsidR="006461DA" w:rsidRPr="005841C6">
        <w:t xml:space="preserve">limitations </w:t>
      </w:r>
      <w:r w:rsidR="4A465F92" w:rsidRPr="005841C6">
        <w:t>with</w:t>
      </w:r>
      <w:r w:rsidR="006461DA" w:rsidRPr="005841C6">
        <w:t xml:space="preserve"> enhanced NNDSS data collections includ</w:t>
      </w:r>
      <w:r w:rsidR="68A2F719" w:rsidRPr="005841C6">
        <w:t>ed</w:t>
      </w:r>
      <w:r w:rsidR="006461DA" w:rsidRPr="005841C6">
        <w:t xml:space="preserve"> completeness of fields and timeliness of collection across jurisdictions. While considerable efforts are being made at local levels to provide these data, opportunities are currently being explored to support and </w:t>
      </w:r>
      <w:r w:rsidR="002E5BE3" w:rsidRPr="005841C6">
        <w:t>compl</w:t>
      </w:r>
      <w:r w:rsidR="00C40E7F" w:rsidRPr="005841C6">
        <w:t>ement</w:t>
      </w:r>
      <w:r w:rsidR="002E5BE3" w:rsidRPr="005841C6">
        <w:t xml:space="preserve"> </w:t>
      </w:r>
      <w:r w:rsidR="006461DA" w:rsidRPr="005841C6">
        <w:t>these collections. Data to report against the success of other mechanisms to minimise ongoing transmission, including partner notification and repeat syphilis testing</w:t>
      </w:r>
      <w:r w:rsidR="73D07206" w:rsidRPr="005841C6">
        <w:t>,</w:t>
      </w:r>
      <w:r w:rsidR="006461DA" w:rsidRPr="005841C6">
        <w:t xml:space="preserve"> are not routinely available. </w:t>
      </w:r>
    </w:p>
    <w:p w14:paraId="24843398" w14:textId="131D8347" w:rsidR="006461DA" w:rsidRPr="005841C6" w:rsidRDefault="006461DA" w:rsidP="005841C6">
      <w:r w:rsidRPr="005841C6">
        <w:t xml:space="preserve">Other population-level data sets to further contextualise syphilis in Australia, </w:t>
      </w:r>
      <w:r w:rsidR="75479545" w:rsidRPr="005841C6">
        <w:t>such as</w:t>
      </w:r>
      <w:r w:rsidRPr="005841C6">
        <w:t xml:space="preserve"> socio-economic factors</w:t>
      </w:r>
      <w:r w:rsidR="40BDEFD4" w:rsidRPr="005841C6">
        <w:t>,</w:t>
      </w:r>
      <w:r w:rsidRPr="005841C6">
        <w:t xml:space="preserve"> are currently being investigated with a view to include indicators and concepts in future iterations of the Surveillance Plan.</w:t>
      </w:r>
    </w:p>
    <w:p w14:paraId="7705F598" w14:textId="1357295D" w:rsidR="005B0DA2" w:rsidRPr="00EE14BE" w:rsidRDefault="005B0DA2" w:rsidP="00EE14BE">
      <w:pPr>
        <w:pStyle w:val="Heading3"/>
      </w:pPr>
      <w:bookmarkStart w:id="41" w:name="_Toc212568402"/>
      <w:r w:rsidRPr="00EE14BE">
        <w:t>Indicator notes</w:t>
      </w:r>
      <w:bookmarkEnd w:id="41"/>
    </w:p>
    <w:p w14:paraId="5BE50FC7" w14:textId="3C179B71" w:rsidR="0065619A" w:rsidRPr="005841C6" w:rsidRDefault="006461DA" w:rsidP="005841C6">
      <w:r w:rsidRPr="005841C6">
        <w:t>Reporting against this goal will include descriptions of national syphilis trends across priority populations and settings occurring within the reporting period. Where data are available</w:t>
      </w:r>
      <w:r w:rsidR="2A7F7F95" w:rsidRPr="005841C6">
        <w:t>,</w:t>
      </w:r>
      <w:r w:rsidRPr="005841C6">
        <w:t xml:space="preserve"> national guidance to support early intervention will be described.</w:t>
      </w:r>
    </w:p>
    <w:p w14:paraId="22BE89F8" w14:textId="4B186CFB" w:rsidR="002E52A9" w:rsidRPr="007E5BB7" w:rsidRDefault="002E52A9" w:rsidP="007E5BB7">
      <w:pPr>
        <w:rPr>
          <w:rStyle w:val="Emphasis"/>
        </w:rPr>
      </w:pPr>
      <w:r w:rsidRPr="007E5BB7">
        <w:rPr>
          <w:rStyle w:val="Emphasis"/>
        </w:rPr>
        <w:lastRenderedPageBreak/>
        <w:t xml:space="preserve">Enhanced </w:t>
      </w:r>
      <w:r w:rsidR="005A0088" w:rsidRPr="007E5BB7">
        <w:rPr>
          <w:rStyle w:val="Emphasis"/>
        </w:rPr>
        <w:t xml:space="preserve">NNDSS </w:t>
      </w:r>
      <w:r w:rsidRPr="007E5BB7">
        <w:rPr>
          <w:rStyle w:val="Emphasis"/>
        </w:rPr>
        <w:t xml:space="preserve">data </w:t>
      </w:r>
      <w:r w:rsidR="00BF36E3" w:rsidRPr="007E5BB7">
        <w:rPr>
          <w:rStyle w:val="Emphasis"/>
        </w:rPr>
        <w:t>–</w:t>
      </w:r>
      <w:r w:rsidRPr="007E5BB7">
        <w:rPr>
          <w:rStyle w:val="Emphasis"/>
        </w:rPr>
        <w:t xml:space="preserve"> syphilis</w:t>
      </w:r>
      <w:r w:rsidR="00BF36E3" w:rsidRPr="007E5BB7">
        <w:rPr>
          <w:rStyle w:val="Emphasis"/>
        </w:rPr>
        <w:t xml:space="preserve"> treatment</w:t>
      </w:r>
    </w:p>
    <w:p w14:paraId="34425FA1" w14:textId="163E9A2B" w:rsidR="002E52A9" w:rsidRPr="007E5BB7" w:rsidRDefault="00DE29C4" w:rsidP="007E5BB7">
      <w:r w:rsidRPr="007E5BB7">
        <w:t>Time to treatment is calculated among a subset of notifications where treatment was recorded as yes and a date treatment commenced was reported. The time to treatment will reflect the days/months difference between diagnosis date</w:t>
      </w:r>
      <w:r w:rsidR="002E52A9" w:rsidRPr="007E5BB7">
        <w:t xml:space="preserve"> and the date treatment commenced.</w:t>
      </w:r>
    </w:p>
    <w:p w14:paraId="14268DC8" w14:textId="673FD0EA" w:rsidR="002E52A9" w:rsidRPr="00EE14BE" w:rsidRDefault="002E52A9" w:rsidP="003407F9">
      <w:r w:rsidRPr="00EF1EFE">
        <w:t xml:space="preserve">Further information </w:t>
      </w:r>
      <w:r w:rsidR="005A0088" w:rsidRPr="00EF1EFE">
        <w:t xml:space="preserve">on </w:t>
      </w:r>
      <w:r w:rsidR="006461DA" w:rsidRPr="00EF1EFE">
        <w:t xml:space="preserve">enhanced </w:t>
      </w:r>
      <w:r w:rsidR="005A0088" w:rsidRPr="00EF1EFE">
        <w:t xml:space="preserve">NNDSS </w:t>
      </w:r>
      <w:r w:rsidR="006461DA" w:rsidRPr="00EF1EFE">
        <w:t xml:space="preserve">data </w:t>
      </w:r>
      <w:r w:rsidR="6FB02BA7" w:rsidRPr="00EF1EFE">
        <w:t>is</w:t>
      </w:r>
      <w:r w:rsidR="006461DA" w:rsidRPr="00EF1EFE">
        <w:t xml:space="preserve"> available </w:t>
      </w:r>
      <w:hyperlink w:anchor="_Goal_1_-" w:history="1">
        <w:r w:rsidR="00BE1177" w:rsidRPr="00EF1EFE">
          <w:rPr>
            <w:rStyle w:val="Hyperlink"/>
          </w:rPr>
          <w:t>indicator notes</w:t>
        </w:r>
      </w:hyperlink>
      <w:r w:rsidR="00BE1177" w:rsidRPr="00EF1EFE">
        <w:t xml:space="preserve"> </w:t>
      </w:r>
      <w:r w:rsidR="00F44E18" w:rsidRPr="00EF1EFE">
        <w:t>in goal 1.</w:t>
      </w:r>
    </w:p>
    <w:p w14:paraId="345CDCEC" w14:textId="77777777" w:rsidR="0014301B" w:rsidRPr="007E5BB7" w:rsidRDefault="0014301B" w:rsidP="007E5BB7">
      <w:pPr>
        <w:rPr>
          <w:rStyle w:val="Emphasis"/>
        </w:rPr>
      </w:pPr>
      <w:r w:rsidRPr="007E5BB7">
        <w:rPr>
          <w:rStyle w:val="Emphasis"/>
        </w:rPr>
        <w:t>Australian Statistical Geography Standard (ASGS) – ABS</w:t>
      </w:r>
    </w:p>
    <w:p w14:paraId="699410C4" w14:textId="2B5BAD05" w:rsidR="0014301B" w:rsidRPr="007E5BB7" w:rsidRDefault="00571CA8" w:rsidP="007E5BB7">
      <w:r w:rsidRPr="007E5BB7">
        <w:t>G</w:t>
      </w:r>
      <w:r w:rsidR="0014301B" w:rsidRPr="007E5BB7">
        <w:t xml:space="preserve">eographical regions </w:t>
      </w:r>
      <w:r w:rsidR="00545F8D" w:rsidRPr="007E5BB7">
        <w:t>are</w:t>
      </w:r>
      <w:r w:rsidR="0014301B" w:rsidRPr="007E5BB7">
        <w:t xml:space="preserve"> based on the ABS ASGS classifications for:</w:t>
      </w:r>
    </w:p>
    <w:p w14:paraId="1EC0BFA8" w14:textId="7A044B2F" w:rsidR="008E7F06" w:rsidRPr="00571CA8" w:rsidRDefault="0014301B" w:rsidP="00EE14BE">
      <w:pPr>
        <w:pStyle w:val="ListBullet2"/>
      </w:pPr>
      <w:hyperlink r:id="rId26" w:history="1">
        <w:r w:rsidRPr="00571CA8">
          <w:rPr>
            <w:rStyle w:val="Hyperlink"/>
          </w:rPr>
          <w:t>Statistical Area 3</w:t>
        </w:r>
      </w:hyperlink>
      <w:r w:rsidRPr="00571CA8">
        <w:t xml:space="preserve"> (SA3)</w:t>
      </w:r>
    </w:p>
    <w:p w14:paraId="640B2FBC" w14:textId="2FCFC53A" w:rsidR="0014301B" w:rsidRPr="00E116BF" w:rsidRDefault="0014301B" w:rsidP="00EE14BE">
      <w:pPr>
        <w:pStyle w:val="ListBullet2"/>
      </w:pPr>
      <w:hyperlink r:id="rId27" w:history="1">
        <w:r w:rsidRPr="0010179C">
          <w:rPr>
            <w:rStyle w:val="Hyperlink"/>
          </w:rPr>
          <w:t>Remoteness Areas</w:t>
        </w:r>
      </w:hyperlink>
      <w:r w:rsidRPr="00E116BF">
        <w:t xml:space="preserve"> (RA)</w:t>
      </w:r>
    </w:p>
    <w:p w14:paraId="70C814D5" w14:textId="279EAA55" w:rsidR="0014301B" w:rsidRPr="003407F9" w:rsidRDefault="0014301B" w:rsidP="00EE14BE">
      <w:pPr>
        <w:pStyle w:val="ListBullet2"/>
      </w:pPr>
      <w:hyperlink r:id="rId28" w:history="1">
        <w:r w:rsidRPr="002F509B">
          <w:rPr>
            <w:rStyle w:val="Hyperlink"/>
          </w:rPr>
          <w:t>Indigenous Areas</w:t>
        </w:r>
      </w:hyperlink>
      <w:r w:rsidRPr="00E116BF">
        <w:t xml:space="preserve"> (IARE)</w:t>
      </w:r>
    </w:p>
    <w:p w14:paraId="5E52655E" w14:textId="6AD29021" w:rsidR="004D3E51" w:rsidRPr="00EF1EFE" w:rsidRDefault="004D3E51" w:rsidP="00EF1EFE">
      <w:r w:rsidRPr="00EF1EFE">
        <w:t xml:space="preserve">Further information on the ASGS and Census data </w:t>
      </w:r>
      <w:r w:rsidR="53234FFD" w:rsidRPr="00EF1EFE">
        <w:t xml:space="preserve">is </w:t>
      </w:r>
      <w:r w:rsidRPr="00EF1EFE">
        <w:t xml:space="preserve">available on the </w:t>
      </w:r>
      <w:hyperlink r:id="rId29">
        <w:r w:rsidRPr="00EF1EFE">
          <w:rPr>
            <w:rStyle w:val="Hyperlink"/>
          </w:rPr>
          <w:t>ABS website</w:t>
        </w:r>
      </w:hyperlink>
      <w:r w:rsidRPr="00EF1EFE">
        <w:t>.</w:t>
      </w:r>
    </w:p>
    <w:p w14:paraId="69156CF1" w14:textId="0A0DD5BD" w:rsidR="00E30F75" w:rsidRPr="007E5BB7" w:rsidRDefault="007A512D" w:rsidP="007E5BB7">
      <w:r w:rsidRPr="007E5BB7">
        <w:t>Notifications</w:t>
      </w:r>
      <w:r w:rsidR="00C24FBC" w:rsidRPr="007E5BB7">
        <w:t xml:space="preserve"> are mapped </w:t>
      </w:r>
      <w:r w:rsidRPr="007E5BB7">
        <w:t xml:space="preserve">to </w:t>
      </w:r>
      <w:r w:rsidR="00C24FBC" w:rsidRPr="007E5BB7">
        <w:t xml:space="preserve">the respective geographical regions using the postcode of </w:t>
      </w:r>
      <w:r w:rsidRPr="007E5BB7">
        <w:t>residence. As there is no precise one</w:t>
      </w:r>
      <w:r w:rsidR="673F4AB0" w:rsidRPr="007E5BB7">
        <w:t>-</w:t>
      </w:r>
      <w:r w:rsidRPr="007E5BB7">
        <w:t>to</w:t>
      </w:r>
      <w:r w:rsidR="68B7C970" w:rsidRPr="007E5BB7">
        <w:t>-</w:t>
      </w:r>
      <w:r w:rsidRPr="007E5BB7">
        <w:t xml:space="preserve">one conversion from postcode to </w:t>
      </w:r>
      <w:r w:rsidR="00E30F75" w:rsidRPr="007E5BB7">
        <w:t xml:space="preserve">SA3, RA and IARE, an ABS correspondence </w:t>
      </w:r>
      <w:r w:rsidR="0084449F" w:rsidRPr="007E5BB7">
        <w:t xml:space="preserve">file is used to determine the </w:t>
      </w:r>
      <w:r w:rsidR="004D3E51" w:rsidRPr="007E5BB7">
        <w:t xml:space="preserve">respective </w:t>
      </w:r>
      <w:r w:rsidR="0084449F" w:rsidRPr="007E5BB7">
        <w:t xml:space="preserve">geographical area </w:t>
      </w:r>
      <w:r w:rsidR="004D3E51" w:rsidRPr="007E5BB7">
        <w:t>which has the highest proportion identified to a single postcode.</w:t>
      </w:r>
      <w:r w:rsidR="002220EA" w:rsidRPr="007E5BB7">
        <w:t xml:space="preserve"> </w:t>
      </w:r>
      <w:r w:rsidR="00D620C7" w:rsidRPr="007E5BB7">
        <w:t xml:space="preserve">Postcode of residence </w:t>
      </w:r>
      <w:r w:rsidR="002220EA" w:rsidRPr="007E5BB7">
        <w:t>usually reflects the residential location of a case at the time of testing and</w:t>
      </w:r>
      <w:r w:rsidR="000F734D" w:rsidRPr="007E5BB7">
        <w:t xml:space="preserve"> will not always in</w:t>
      </w:r>
      <w:r w:rsidR="002248E8" w:rsidRPr="007E5BB7">
        <w:t xml:space="preserve">dicate </w:t>
      </w:r>
      <w:r w:rsidR="002220EA" w:rsidRPr="007E5BB7">
        <w:t>the place where the disease was acquire</w:t>
      </w:r>
      <w:r w:rsidR="00D620C7" w:rsidRPr="007E5BB7">
        <w:t>d.</w:t>
      </w:r>
    </w:p>
    <w:p w14:paraId="69B09A5D" w14:textId="77777777" w:rsidR="005B0DA2" w:rsidRPr="00EE14BE" w:rsidRDefault="005B0DA2" w:rsidP="00EE14BE">
      <w:pPr>
        <w:pStyle w:val="Heading3"/>
      </w:pPr>
      <w:bookmarkStart w:id="42" w:name="_Toc212568403"/>
      <w:r w:rsidRPr="00EE14BE">
        <w:t>Reporting against indicators</w:t>
      </w:r>
      <w:bookmarkEnd w:id="42"/>
    </w:p>
    <w:p w14:paraId="371ECE6F" w14:textId="21326442" w:rsidR="008F1C00" w:rsidRPr="003407F9" w:rsidRDefault="00CD05C2" w:rsidP="007E5BB7">
      <w:pPr>
        <w:pStyle w:val="Caption"/>
      </w:pPr>
      <w:r w:rsidRPr="003407F9">
        <w:t xml:space="preserve">2.1 </w:t>
      </w:r>
      <w:r w:rsidR="008F1C00" w:rsidRPr="003407F9">
        <w:t>Notification rate of infectious syphilis by Indigenous status, sex, age and remoteness area</w:t>
      </w:r>
      <w:r w:rsidR="00D6607B" w:rsidRPr="00E31F5A">
        <w:rPr>
          <w:vertAlign w:val="superscript"/>
        </w:rPr>
        <w:fldChar w:fldCharType="begin"/>
      </w:r>
      <w:r w:rsidR="00D6607B" w:rsidRPr="00E31F5A">
        <w:rPr>
          <w:vertAlign w:val="superscript"/>
        </w:rPr>
        <w:instrText xml:space="preserve"> NOTEREF _Ref204154426 \h  \* MERGEFORMAT </w:instrText>
      </w:r>
      <w:r w:rsidR="00D6607B" w:rsidRPr="00E31F5A">
        <w:rPr>
          <w:vertAlign w:val="superscript"/>
        </w:rPr>
      </w:r>
      <w:r w:rsidR="00D6607B" w:rsidRPr="00E31F5A">
        <w:rPr>
          <w:vertAlign w:val="superscript"/>
        </w:rPr>
        <w:fldChar w:fldCharType="separate"/>
      </w:r>
      <w:r w:rsidR="00B95D15">
        <w:rPr>
          <w:vertAlign w:val="superscript"/>
        </w:rPr>
        <w:t>9</w:t>
      </w:r>
      <w:r w:rsidR="00D6607B" w:rsidRPr="00E31F5A">
        <w:rPr>
          <w:vertAlign w:val="superscript"/>
        </w:rPr>
        <w:fldChar w:fldCharType="end"/>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860"/>
        <w:gridCol w:w="3555"/>
        <w:gridCol w:w="2486"/>
        <w:gridCol w:w="1437"/>
      </w:tblGrid>
      <w:tr w:rsidR="008F1C00" w:rsidRPr="008333C9" w14:paraId="63BA7D3A"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33E23A56" w14:textId="77777777" w:rsidR="008F1C00" w:rsidRPr="007E5BB7" w:rsidRDefault="008F1C00" w:rsidP="007E5BB7">
            <w:r w:rsidRPr="007E5BB7">
              <w:t>Indicator components</w:t>
            </w:r>
          </w:p>
        </w:tc>
        <w:tc>
          <w:tcPr>
            <w:tcW w:w="850" w:type="dxa"/>
          </w:tcPr>
          <w:p w14:paraId="08E4D00F"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394" w:type="dxa"/>
          </w:tcPr>
          <w:p w14:paraId="4D0E889E"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60" w:type="dxa"/>
          </w:tcPr>
          <w:p w14:paraId="199CC1A6" w14:textId="3E6A99F3" w:rsidR="008F1C00" w:rsidRPr="007E5BB7" w:rsidRDefault="008F1C00"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97" w:type="dxa"/>
          </w:tcPr>
          <w:p w14:paraId="2DBDC1A4"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F1C00" w:rsidRPr="008333C9" w14:paraId="67E86D20"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0463134F" w14:textId="77777777" w:rsidR="008F1C00" w:rsidRPr="007E5BB7" w:rsidRDefault="008F1C00" w:rsidP="00BC7C16">
            <w:pPr>
              <w:pStyle w:val="Tabletextleft"/>
            </w:pPr>
            <w:r w:rsidRPr="007E5BB7">
              <w:t>Indigenous</w:t>
            </w:r>
          </w:p>
        </w:tc>
      </w:tr>
      <w:tr w:rsidR="008F1C00" w:rsidRPr="008333C9" w14:paraId="5F7B1D4C" w14:textId="77777777" w:rsidTr="002C372F">
        <w:tc>
          <w:tcPr>
            <w:cnfStyle w:val="001000000000" w:firstRow="0" w:lastRow="0" w:firstColumn="1" w:lastColumn="0" w:oddVBand="0" w:evenVBand="0" w:oddHBand="0" w:evenHBand="0" w:firstRowFirstColumn="0" w:firstRowLastColumn="0" w:lastRowFirstColumn="0" w:lastRowLastColumn="0"/>
            <w:tcW w:w="1555" w:type="dxa"/>
          </w:tcPr>
          <w:p w14:paraId="5AAF6400" w14:textId="77777777" w:rsidR="008F1C00" w:rsidRPr="007E5BB7" w:rsidRDefault="008F1C00" w:rsidP="00BC7C16">
            <w:pPr>
              <w:pStyle w:val="Tabletextleft"/>
            </w:pPr>
            <w:r w:rsidRPr="007E5BB7">
              <w:t>Numerator</w:t>
            </w:r>
          </w:p>
        </w:tc>
        <w:tc>
          <w:tcPr>
            <w:tcW w:w="850" w:type="dxa"/>
          </w:tcPr>
          <w:p w14:paraId="159C4C1D"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394" w:type="dxa"/>
          </w:tcPr>
          <w:p w14:paraId="2820AE88" w14:textId="1C166F15" w:rsidR="008F1C00" w:rsidRPr="007E5BB7"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infectious syphilis notifications reported in Indigenous people by age, sex and remoteness area</w:t>
            </w:r>
            <w:r w:rsidR="00371A65" w:rsidRPr="007E5BB7">
              <w:t xml:space="preserve"> classification</w:t>
            </w:r>
          </w:p>
        </w:tc>
        <w:tc>
          <w:tcPr>
            <w:tcW w:w="1560" w:type="dxa"/>
          </w:tcPr>
          <w:p w14:paraId="08D46184" w14:textId="77777777" w:rsidR="008F1C00" w:rsidRPr="00EF1EFE" w:rsidRDefault="00C13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7" w:type="dxa"/>
          </w:tcPr>
          <w:p w14:paraId="56ADAAB7"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8F1C00" w:rsidRPr="008333C9" w14:paraId="3EE5A380" w14:textId="77777777" w:rsidTr="002C3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11FDF41" w14:textId="77777777" w:rsidR="008F1C00" w:rsidRPr="007E5BB7" w:rsidRDefault="008F1C00" w:rsidP="00BC7C16">
            <w:pPr>
              <w:pStyle w:val="Tabletextleft"/>
            </w:pPr>
            <w:r w:rsidRPr="007E5BB7">
              <w:t>Denominator</w:t>
            </w:r>
          </w:p>
        </w:tc>
        <w:tc>
          <w:tcPr>
            <w:tcW w:w="85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EC470A5"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B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1222DFA" w14:textId="74874D24" w:rsidR="008F1C00" w:rsidRPr="007E5BB7"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Indigenous population estimates </w:t>
            </w:r>
            <w:r w:rsidR="7D80D056" w:rsidRPr="007E5BB7">
              <w:t xml:space="preserve">of </w:t>
            </w:r>
            <w:r w:rsidRPr="007E5BB7">
              <w:t>age, sex and remoteness area</w:t>
            </w:r>
            <w:r w:rsidR="00371A65" w:rsidRPr="007E5BB7">
              <w:t xml:space="preserve"> classification</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4AA6F6"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Bureau of Statistics</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5F40EB9"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8F1C00" w:rsidRPr="008333C9" w14:paraId="418D8763"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0ABE4C9B" w14:textId="77777777" w:rsidR="008F1C00" w:rsidRPr="007E5BB7" w:rsidRDefault="008F1C00" w:rsidP="00BC7C16">
            <w:pPr>
              <w:pStyle w:val="Tabletextleft"/>
            </w:pPr>
            <w:r w:rsidRPr="007E5BB7">
              <w:t>Non-Indigenous</w:t>
            </w:r>
          </w:p>
        </w:tc>
      </w:tr>
      <w:tr w:rsidR="008F1C00" w:rsidRPr="008333C9" w14:paraId="74BA1822" w14:textId="77777777" w:rsidTr="002C3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8FB9D4" w14:textId="77777777" w:rsidR="008F1C00" w:rsidRPr="007E5BB7" w:rsidRDefault="008F1C00" w:rsidP="00BC7C16">
            <w:pPr>
              <w:pStyle w:val="Tabletextleft"/>
            </w:pPr>
            <w:r w:rsidRPr="007E5BB7">
              <w:t>Numerator</w:t>
            </w:r>
          </w:p>
        </w:tc>
        <w:tc>
          <w:tcPr>
            <w:tcW w:w="85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D8E431"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B6EE1D" w14:textId="0C6F1F6C" w:rsidR="008F1C00" w:rsidRPr="007E5BB7"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reported in non-Indigenous people by age, sex and remoteness area</w:t>
            </w:r>
            <w:r w:rsidR="00371A65" w:rsidRPr="007E5BB7">
              <w:t xml:space="preserve"> classification</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8D99EDC" w14:textId="77777777" w:rsidR="008F1C00" w:rsidRPr="00EF1EFE"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FB02CF9"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F1C00" w:rsidRPr="008333C9" w14:paraId="6EE97FD7" w14:textId="77777777" w:rsidTr="002C372F">
        <w:tc>
          <w:tcPr>
            <w:cnfStyle w:val="001000000000" w:firstRow="0" w:lastRow="0" w:firstColumn="1" w:lastColumn="0" w:oddVBand="0" w:evenVBand="0" w:oddHBand="0" w:evenHBand="0" w:firstRowFirstColumn="0" w:firstRowLastColumn="0" w:lastRowFirstColumn="0" w:lastRowLastColumn="0"/>
            <w:tcW w:w="1555" w:type="dxa"/>
          </w:tcPr>
          <w:p w14:paraId="223CBBBA" w14:textId="77777777" w:rsidR="008F1C00" w:rsidRPr="007E5BB7" w:rsidRDefault="008F1C00" w:rsidP="00BC7C16">
            <w:pPr>
              <w:pStyle w:val="Tabletextleft"/>
            </w:pPr>
            <w:r w:rsidRPr="007E5BB7">
              <w:t>Denominator</w:t>
            </w:r>
          </w:p>
        </w:tc>
        <w:tc>
          <w:tcPr>
            <w:tcW w:w="850" w:type="dxa"/>
          </w:tcPr>
          <w:p w14:paraId="0EFA8D4A"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BS</w:t>
            </w:r>
          </w:p>
        </w:tc>
        <w:tc>
          <w:tcPr>
            <w:tcW w:w="4394" w:type="dxa"/>
          </w:tcPr>
          <w:p w14:paraId="3D0B04A2" w14:textId="339FE315" w:rsidR="008F1C00" w:rsidRPr="007E5BB7"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on-Indigenous population estimates </w:t>
            </w:r>
            <w:r w:rsidR="70CDB96C" w:rsidRPr="007E5BB7">
              <w:t xml:space="preserve">of </w:t>
            </w:r>
            <w:r w:rsidRPr="007E5BB7">
              <w:t>age, sex and remoteness area</w:t>
            </w:r>
            <w:r w:rsidR="00371A65" w:rsidRPr="007E5BB7">
              <w:t xml:space="preserve"> classification</w:t>
            </w:r>
          </w:p>
        </w:tc>
        <w:tc>
          <w:tcPr>
            <w:tcW w:w="1560" w:type="dxa"/>
          </w:tcPr>
          <w:p w14:paraId="6ABD8FE5"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Bureau of Statistics</w:t>
            </w:r>
          </w:p>
        </w:tc>
        <w:tc>
          <w:tcPr>
            <w:tcW w:w="1497" w:type="dxa"/>
          </w:tcPr>
          <w:p w14:paraId="05462441"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31CFE93C" w14:textId="77777777" w:rsidR="00D6607B" w:rsidRPr="00EF1EFE" w:rsidRDefault="00D6607B" w:rsidP="00EF1EFE">
      <w:r w:rsidRPr="00EF1EFE">
        <w:br w:type="page"/>
      </w:r>
    </w:p>
    <w:p w14:paraId="69356315" w14:textId="111D72F5" w:rsidR="002D3309" w:rsidRPr="003407F9" w:rsidRDefault="002D3309" w:rsidP="00BC7C16">
      <w:pPr>
        <w:pStyle w:val="Caption"/>
      </w:pPr>
      <w:r w:rsidRPr="003407F9">
        <w:lastRenderedPageBreak/>
        <w:t>2.2 Notification rate of infectious syphilis in Aboriginal and Torres Strait Islander people by Indigenous Areas (IAREs)</w:t>
      </w:r>
      <w:r w:rsidR="00067337" w:rsidRPr="003407F9">
        <w:t xml:space="preserve"> – </w:t>
      </w:r>
      <w:r w:rsidR="00067337" w:rsidRPr="007E5BB7">
        <w:t>mapped outpu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1"/>
        <w:gridCol w:w="885"/>
        <w:gridCol w:w="3576"/>
        <w:gridCol w:w="2486"/>
        <w:gridCol w:w="1438"/>
      </w:tblGrid>
      <w:tr w:rsidR="002D3309" w:rsidRPr="00944FDB" w14:paraId="77ACECC0"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0271EA1" w14:textId="77777777" w:rsidR="002D3309" w:rsidRPr="007E5BB7" w:rsidRDefault="002D3309" w:rsidP="007E5BB7">
            <w:r w:rsidRPr="007E5BB7">
              <w:t>Indicator components</w:t>
            </w:r>
          </w:p>
        </w:tc>
        <w:tc>
          <w:tcPr>
            <w:tcW w:w="688" w:type="dxa"/>
          </w:tcPr>
          <w:p w14:paraId="37CEE5F3" w14:textId="77777777" w:rsidR="002D3309" w:rsidRPr="007E5BB7" w:rsidRDefault="002D3309"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394" w:type="dxa"/>
          </w:tcPr>
          <w:p w14:paraId="17585E7E" w14:textId="77777777" w:rsidR="002D3309" w:rsidRPr="007E5BB7" w:rsidRDefault="002D3309"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60" w:type="dxa"/>
          </w:tcPr>
          <w:p w14:paraId="5910BC72" w14:textId="207833DE" w:rsidR="002D3309" w:rsidRPr="007E5BB7" w:rsidRDefault="002D3309"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97" w:type="dxa"/>
          </w:tcPr>
          <w:p w14:paraId="721A57F3" w14:textId="77777777" w:rsidR="002D3309" w:rsidRPr="007E5BB7" w:rsidRDefault="002D3309"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2D3309" w:rsidRPr="00944FDB" w14:paraId="735AE88F" w14:textId="77777777" w:rsidTr="002C3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0037C1C" w14:textId="77777777" w:rsidR="002D3309" w:rsidRPr="007E5BB7" w:rsidRDefault="002D3309" w:rsidP="007E5BB7">
            <w:r w:rsidRPr="007E5BB7">
              <w:t>Numerator</w:t>
            </w:r>
          </w:p>
        </w:tc>
        <w:tc>
          <w:tcPr>
            <w:tcW w:w="68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0BD0979" w14:textId="77777777" w:rsidR="002D3309" w:rsidRPr="00EF1EFE" w:rsidRDefault="002D3309" w:rsidP="00EF1EFE">
            <w:pPr>
              <w:cnfStyle w:val="000000100000" w:firstRow="0" w:lastRow="0" w:firstColumn="0" w:lastColumn="0" w:oddVBand="0" w:evenVBand="0" w:oddHBand="1" w:evenHBand="0" w:firstRowFirstColumn="0" w:firstRowLastColumn="0" w:lastRowFirstColumn="0" w:lastRowLastColumn="0"/>
            </w:pPr>
            <w:r w:rsidRPr="00EF1EFE">
              <w:t>NNDS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F2155DA" w14:textId="77777777" w:rsidR="002D3309" w:rsidRPr="007E5BB7" w:rsidRDefault="002D3309" w:rsidP="007E5BB7">
            <w:pPr>
              <w:cnfStyle w:val="000000100000" w:firstRow="0" w:lastRow="0" w:firstColumn="0" w:lastColumn="0" w:oddVBand="0" w:evenVBand="0" w:oddHBand="1" w:evenHBand="0" w:firstRowFirstColumn="0" w:firstRowLastColumn="0" w:lastRowFirstColumn="0" w:lastRowLastColumn="0"/>
            </w:pPr>
            <w:r w:rsidRPr="007E5BB7">
              <w:t>Number of infectious syphilis notifications reported in Indigenous people, by IAREs</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E75F71" w14:textId="77777777" w:rsidR="002D3309" w:rsidRPr="00EF1EFE" w:rsidRDefault="002D3309" w:rsidP="00EF1EFE">
            <w:pPr>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3454452" w14:textId="77777777" w:rsidR="002D3309" w:rsidRPr="00EF1EFE" w:rsidRDefault="002D3309" w:rsidP="00EF1EFE">
            <w:pPr>
              <w:cnfStyle w:val="000000100000" w:firstRow="0" w:lastRow="0" w:firstColumn="0" w:lastColumn="0" w:oddVBand="0" w:evenVBand="0" w:oddHBand="1" w:evenHBand="0" w:firstRowFirstColumn="0" w:firstRowLastColumn="0" w:lastRowFirstColumn="0" w:lastRowLastColumn="0"/>
            </w:pPr>
            <w:r w:rsidRPr="00EF1EFE">
              <w:t>Quarterly</w:t>
            </w:r>
          </w:p>
        </w:tc>
      </w:tr>
      <w:tr w:rsidR="00004439" w:rsidRPr="00944FDB" w14:paraId="21F0D326" w14:textId="77777777" w:rsidTr="002C372F">
        <w:trPr>
          <w:trHeight w:val="948"/>
        </w:trPr>
        <w:tc>
          <w:tcPr>
            <w:cnfStyle w:val="001000000000" w:firstRow="0" w:lastRow="0" w:firstColumn="1" w:lastColumn="0" w:oddVBand="0" w:evenVBand="0" w:oddHBand="0" w:evenHBand="0" w:firstRowFirstColumn="0" w:firstRowLastColumn="0" w:lastRowFirstColumn="0" w:lastRowLastColumn="0"/>
            <w:tcW w:w="0" w:type="auto"/>
          </w:tcPr>
          <w:p w14:paraId="0198AFF0" w14:textId="77777777" w:rsidR="002D3309" w:rsidRPr="007E5BB7" w:rsidRDefault="002D3309" w:rsidP="007E5BB7">
            <w:r w:rsidRPr="007E5BB7">
              <w:t>Denominator</w:t>
            </w:r>
          </w:p>
        </w:tc>
        <w:tc>
          <w:tcPr>
            <w:tcW w:w="688" w:type="dxa"/>
          </w:tcPr>
          <w:p w14:paraId="59A23293" w14:textId="77777777" w:rsidR="002D3309" w:rsidRPr="00EF1EFE" w:rsidRDefault="002D3309" w:rsidP="00EF1EFE">
            <w:pPr>
              <w:cnfStyle w:val="000000000000" w:firstRow="0" w:lastRow="0" w:firstColumn="0" w:lastColumn="0" w:oddVBand="0" w:evenVBand="0" w:oddHBand="0" w:evenHBand="0" w:firstRowFirstColumn="0" w:firstRowLastColumn="0" w:lastRowFirstColumn="0" w:lastRowLastColumn="0"/>
            </w:pPr>
            <w:r w:rsidRPr="00EF1EFE">
              <w:t>ABS</w:t>
            </w:r>
          </w:p>
        </w:tc>
        <w:tc>
          <w:tcPr>
            <w:tcW w:w="4394" w:type="dxa"/>
          </w:tcPr>
          <w:p w14:paraId="3E7B0792" w14:textId="77777777" w:rsidR="002D3309" w:rsidRPr="007E5BB7" w:rsidRDefault="002D3309" w:rsidP="007E5BB7">
            <w:pPr>
              <w:cnfStyle w:val="000000000000" w:firstRow="0" w:lastRow="0" w:firstColumn="0" w:lastColumn="0" w:oddVBand="0" w:evenVBand="0" w:oddHBand="0" w:evenHBand="0" w:firstRowFirstColumn="0" w:firstRowLastColumn="0" w:lastRowFirstColumn="0" w:lastRowLastColumn="0"/>
            </w:pPr>
            <w:r w:rsidRPr="007E5BB7">
              <w:t>Population estimates for Indigenous people, by IAREs</w:t>
            </w:r>
          </w:p>
        </w:tc>
        <w:tc>
          <w:tcPr>
            <w:tcW w:w="1560" w:type="dxa"/>
          </w:tcPr>
          <w:p w14:paraId="10DE4D00" w14:textId="77777777" w:rsidR="002D3309" w:rsidRPr="00EF1EFE" w:rsidRDefault="002D3309" w:rsidP="00EF1EFE">
            <w:pPr>
              <w:cnfStyle w:val="000000000000" w:firstRow="0" w:lastRow="0" w:firstColumn="0" w:lastColumn="0" w:oddVBand="0" w:evenVBand="0" w:oddHBand="0" w:evenHBand="0" w:firstRowFirstColumn="0" w:firstRowLastColumn="0" w:lastRowFirstColumn="0" w:lastRowLastColumn="0"/>
            </w:pPr>
            <w:r w:rsidRPr="00EF1EFE">
              <w:t>Australian Bureau of Statistics</w:t>
            </w:r>
          </w:p>
        </w:tc>
        <w:tc>
          <w:tcPr>
            <w:tcW w:w="1497" w:type="dxa"/>
          </w:tcPr>
          <w:p w14:paraId="3B3CAE20" w14:textId="77777777" w:rsidR="002D3309" w:rsidRPr="00EF1EFE" w:rsidRDefault="002D3309" w:rsidP="00EF1EFE">
            <w:pPr>
              <w:cnfStyle w:val="000000000000" w:firstRow="0" w:lastRow="0" w:firstColumn="0" w:lastColumn="0" w:oddVBand="0" w:evenVBand="0" w:oddHBand="0" w:evenHBand="0" w:firstRowFirstColumn="0" w:firstRowLastColumn="0" w:lastRowFirstColumn="0" w:lastRowLastColumn="0"/>
            </w:pPr>
            <w:r w:rsidRPr="00EF1EFE">
              <w:t>Annually</w:t>
            </w:r>
          </w:p>
        </w:tc>
      </w:tr>
    </w:tbl>
    <w:p w14:paraId="6A3B0F95" w14:textId="125CB31A" w:rsidR="00067337" w:rsidRPr="00EF1EFE" w:rsidRDefault="00067337" w:rsidP="00BC7C16">
      <w:pPr>
        <w:pStyle w:val="Caption"/>
      </w:pPr>
      <w:r w:rsidRPr="00EF1EFE">
        <w:t xml:space="preserve">2.3 Notification rate of infectious syphilis </w:t>
      </w:r>
      <w:r w:rsidR="00127D25" w:rsidRPr="00EF1EFE">
        <w:t>by Statistical Area 3 (SA3), by Indigenous status</w:t>
      </w:r>
      <w:r w:rsidR="002B242E" w:rsidRPr="00EF1EFE">
        <w:t xml:space="preserve"> – mapped outpu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912"/>
        <w:gridCol w:w="3574"/>
        <w:gridCol w:w="2486"/>
        <w:gridCol w:w="1428"/>
      </w:tblGrid>
      <w:tr w:rsidR="002B242E" w:rsidRPr="008333C9" w14:paraId="657AE814"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71" w:type="dxa"/>
          </w:tcPr>
          <w:p w14:paraId="166F5C5E" w14:textId="77777777" w:rsidR="002B242E" w:rsidRPr="007E5BB7" w:rsidRDefault="002B242E" w:rsidP="007E5BB7">
            <w:r w:rsidRPr="007E5BB7">
              <w:t>Indicator components</w:t>
            </w:r>
          </w:p>
        </w:tc>
        <w:tc>
          <w:tcPr>
            <w:tcW w:w="934" w:type="dxa"/>
          </w:tcPr>
          <w:p w14:paraId="4937467C" w14:textId="77777777" w:rsidR="002B242E" w:rsidRPr="007E5BB7" w:rsidRDefault="002B242E"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536" w:type="dxa"/>
          </w:tcPr>
          <w:p w14:paraId="6897CFB2" w14:textId="77777777" w:rsidR="002B242E" w:rsidRPr="007E5BB7" w:rsidRDefault="002B242E"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422" w:type="dxa"/>
          </w:tcPr>
          <w:p w14:paraId="7F18C558" w14:textId="7012E8C1" w:rsidR="002B242E" w:rsidRPr="007E5BB7" w:rsidRDefault="002B242E"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93" w:type="dxa"/>
          </w:tcPr>
          <w:p w14:paraId="7457C058" w14:textId="77777777" w:rsidR="002B242E" w:rsidRPr="007E5BB7" w:rsidRDefault="002B242E"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2B242E" w:rsidRPr="008333C9" w14:paraId="4DCDCF19"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372627B3" w14:textId="77777777" w:rsidR="002B242E" w:rsidRPr="007E5BB7" w:rsidRDefault="002B242E" w:rsidP="00BC7C16">
            <w:pPr>
              <w:pStyle w:val="Tabletextleft"/>
            </w:pPr>
            <w:r w:rsidRPr="007E5BB7">
              <w:t>Indigenous</w:t>
            </w:r>
          </w:p>
        </w:tc>
      </w:tr>
      <w:tr w:rsidR="002B242E" w:rsidRPr="008333C9" w14:paraId="52316A98" w14:textId="77777777" w:rsidTr="002C372F">
        <w:tc>
          <w:tcPr>
            <w:cnfStyle w:val="001000000000" w:firstRow="0" w:lastRow="0" w:firstColumn="1" w:lastColumn="0" w:oddVBand="0" w:evenVBand="0" w:oddHBand="0" w:evenHBand="0" w:firstRowFirstColumn="0" w:firstRowLastColumn="0" w:lastRowFirstColumn="0" w:lastRowLastColumn="0"/>
            <w:tcW w:w="1471" w:type="dxa"/>
          </w:tcPr>
          <w:p w14:paraId="6B8EE073" w14:textId="77777777" w:rsidR="002B242E" w:rsidRPr="007E5BB7" w:rsidRDefault="002B242E" w:rsidP="00BC7C16">
            <w:pPr>
              <w:pStyle w:val="Tabletextleft"/>
            </w:pPr>
            <w:r w:rsidRPr="007E5BB7">
              <w:t>Numerator</w:t>
            </w:r>
          </w:p>
        </w:tc>
        <w:tc>
          <w:tcPr>
            <w:tcW w:w="934" w:type="dxa"/>
          </w:tcPr>
          <w:p w14:paraId="63458AF8"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536" w:type="dxa"/>
          </w:tcPr>
          <w:p w14:paraId="7DF13B35" w14:textId="510E3296" w:rsidR="002B242E" w:rsidRPr="007E5BB7"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infectious syphilis notifications reported in Indigenous people by SA3</w:t>
            </w:r>
          </w:p>
        </w:tc>
        <w:tc>
          <w:tcPr>
            <w:tcW w:w="1422" w:type="dxa"/>
          </w:tcPr>
          <w:p w14:paraId="2A796EC5"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3" w:type="dxa"/>
          </w:tcPr>
          <w:p w14:paraId="0F9B41A1"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2B242E" w:rsidRPr="008333C9" w14:paraId="04DEF33E" w14:textId="77777777" w:rsidTr="002C3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D33065" w14:textId="77777777" w:rsidR="002B242E" w:rsidRPr="007E5BB7" w:rsidRDefault="002B242E" w:rsidP="00BC7C16">
            <w:pPr>
              <w:pStyle w:val="Tabletextleft"/>
            </w:pPr>
            <w:r w:rsidRPr="007E5BB7">
              <w:t>Denomin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CF4711A"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BS</w:t>
            </w:r>
          </w:p>
        </w:tc>
        <w:tc>
          <w:tcPr>
            <w:tcW w:w="453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8A3C731" w14:textId="3E29D9A4" w:rsidR="002B242E" w:rsidRPr="007E5BB7"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7E5BB7">
              <w:t>Indigenous population estimates by SA3</w:t>
            </w:r>
          </w:p>
        </w:tc>
        <w:tc>
          <w:tcPr>
            <w:tcW w:w="142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E1D66FD"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Bureau of Statistics</w:t>
            </w:r>
          </w:p>
        </w:tc>
        <w:tc>
          <w:tcPr>
            <w:tcW w:w="149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904B6A0"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2B242E" w:rsidRPr="008333C9" w14:paraId="6E79EAF2"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78264033" w14:textId="77777777" w:rsidR="002B242E" w:rsidRPr="007E5BB7" w:rsidRDefault="002B242E" w:rsidP="00BC7C16">
            <w:pPr>
              <w:pStyle w:val="Tabletextleft"/>
            </w:pPr>
            <w:r w:rsidRPr="007E5BB7">
              <w:t>Non-Indigenous</w:t>
            </w:r>
          </w:p>
        </w:tc>
      </w:tr>
      <w:tr w:rsidR="002B242E" w:rsidRPr="008333C9" w14:paraId="57E3D874" w14:textId="77777777" w:rsidTr="002C3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374105" w14:textId="77777777" w:rsidR="002B242E" w:rsidRPr="007E5BB7" w:rsidRDefault="002B242E" w:rsidP="00BC7C16">
            <w:pPr>
              <w:pStyle w:val="Tabletextleft"/>
            </w:pPr>
            <w:r w:rsidRPr="007E5BB7">
              <w:t>Numer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C64771"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53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1AF7FBB" w14:textId="3B3ECB6A" w:rsidR="002B242E" w:rsidRPr="007E5BB7"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reported in non-Indigenous people by SA3</w:t>
            </w:r>
          </w:p>
        </w:tc>
        <w:tc>
          <w:tcPr>
            <w:tcW w:w="142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4C42649"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3FDBA61" w14:textId="77777777" w:rsidR="002B242E" w:rsidRPr="00EF1EFE" w:rsidRDefault="002B242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2B242E" w:rsidRPr="008333C9" w14:paraId="12A37C33" w14:textId="77777777" w:rsidTr="002C372F">
        <w:tc>
          <w:tcPr>
            <w:cnfStyle w:val="001000000000" w:firstRow="0" w:lastRow="0" w:firstColumn="1" w:lastColumn="0" w:oddVBand="0" w:evenVBand="0" w:oddHBand="0" w:evenHBand="0" w:firstRowFirstColumn="0" w:firstRowLastColumn="0" w:lastRowFirstColumn="0" w:lastRowLastColumn="0"/>
            <w:tcW w:w="1471" w:type="dxa"/>
          </w:tcPr>
          <w:p w14:paraId="5AF3C357" w14:textId="77777777" w:rsidR="002B242E" w:rsidRPr="007E5BB7" w:rsidRDefault="002B242E" w:rsidP="00BC7C16">
            <w:pPr>
              <w:pStyle w:val="Tabletextleft"/>
            </w:pPr>
            <w:r w:rsidRPr="007E5BB7">
              <w:t>Denominator</w:t>
            </w:r>
          </w:p>
        </w:tc>
        <w:tc>
          <w:tcPr>
            <w:tcW w:w="934" w:type="dxa"/>
          </w:tcPr>
          <w:p w14:paraId="5499BB58"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BS</w:t>
            </w:r>
          </w:p>
        </w:tc>
        <w:tc>
          <w:tcPr>
            <w:tcW w:w="4536" w:type="dxa"/>
          </w:tcPr>
          <w:p w14:paraId="28B4F789" w14:textId="132EE3B9" w:rsidR="002B242E" w:rsidRPr="007E5BB7"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on-Indigenous population estimates by SA3</w:t>
            </w:r>
          </w:p>
        </w:tc>
        <w:tc>
          <w:tcPr>
            <w:tcW w:w="1422" w:type="dxa"/>
          </w:tcPr>
          <w:p w14:paraId="41891112"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Bureau of Statistics</w:t>
            </w:r>
          </w:p>
        </w:tc>
        <w:tc>
          <w:tcPr>
            <w:tcW w:w="1493" w:type="dxa"/>
          </w:tcPr>
          <w:p w14:paraId="4260B243" w14:textId="77777777" w:rsidR="002B242E" w:rsidRPr="00EF1EFE" w:rsidRDefault="002B242E"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6A581295" w14:textId="2EED7E1F" w:rsidR="008F1C00" w:rsidRPr="003407F9" w:rsidRDefault="002D3309" w:rsidP="007E5BB7">
      <w:pPr>
        <w:pStyle w:val="Caption"/>
      </w:pPr>
      <w:r w:rsidRPr="003407F9">
        <w:t>2.</w:t>
      </w:r>
      <w:r w:rsidR="006461DA" w:rsidRPr="003407F9">
        <w:t>4</w:t>
      </w:r>
      <w:r w:rsidRPr="003407F9">
        <w:t xml:space="preserve"> </w:t>
      </w:r>
      <w:r w:rsidR="008F1C00" w:rsidRPr="003407F9">
        <w:t>Notification rate of infectious syphilis in women of reproductive age</w:t>
      </w:r>
      <w:bookmarkStart w:id="43" w:name="_Ref204155168"/>
      <w:r w:rsidR="002207C6" w:rsidRPr="00BC7C16">
        <w:rPr>
          <w:rStyle w:val="FootnoteTextChar"/>
        </w:rPr>
        <w:footnoteReference w:id="12"/>
      </w:r>
      <w:bookmarkEnd w:id="43"/>
      <w:r w:rsidR="008F1C00" w:rsidRPr="003407F9">
        <w:t xml:space="preserve"> (15-44 years) by Indigenous status and remoteness area</w:t>
      </w:r>
      <w:r w:rsidR="002207C6" w:rsidRPr="00E31F5A">
        <w:rPr>
          <w:vertAlign w:val="superscript"/>
        </w:rPr>
        <w:fldChar w:fldCharType="begin"/>
      </w:r>
      <w:r w:rsidR="002207C6" w:rsidRPr="00E31F5A">
        <w:rPr>
          <w:vertAlign w:val="superscript"/>
        </w:rPr>
        <w:instrText xml:space="preserve"> NOTEREF _Ref204154426 \h  \* MERGEFORMAT </w:instrText>
      </w:r>
      <w:r w:rsidR="002207C6" w:rsidRPr="00E31F5A">
        <w:rPr>
          <w:vertAlign w:val="superscript"/>
        </w:rPr>
      </w:r>
      <w:r w:rsidR="002207C6" w:rsidRPr="00E31F5A">
        <w:rPr>
          <w:vertAlign w:val="superscript"/>
        </w:rPr>
        <w:fldChar w:fldCharType="separate"/>
      </w:r>
      <w:r w:rsidR="00B95D15">
        <w:rPr>
          <w:vertAlign w:val="superscript"/>
        </w:rPr>
        <w:t>9</w:t>
      </w:r>
      <w:r w:rsidR="002207C6" w:rsidRPr="00E31F5A">
        <w:rPr>
          <w:vertAlign w:val="superscript"/>
        </w:rPr>
        <w:fldChar w:fldCharType="end"/>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914"/>
        <w:gridCol w:w="3464"/>
        <w:gridCol w:w="2486"/>
        <w:gridCol w:w="1535"/>
      </w:tblGrid>
      <w:tr w:rsidR="008F1C00" w:rsidRPr="008333C9" w14:paraId="574D0FA0"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71" w:type="dxa"/>
          </w:tcPr>
          <w:p w14:paraId="4FCDDEDB" w14:textId="77777777" w:rsidR="008F1C00" w:rsidRPr="007E5BB7" w:rsidRDefault="008F1C00" w:rsidP="007E5BB7">
            <w:r w:rsidRPr="007E5BB7">
              <w:t>Indicator components</w:t>
            </w:r>
          </w:p>
        </w:tc>
        <w:tc>
          <w:tcPr>
            <w:tcW w:w="934" w:type="dxa"/>
          </w:tcPr>
          <w:p w14:paraId="27EB53A6"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262" w:type="dxa"/>
          </w:tcPr>
          <w:p w14:paraId="09F4C3DA"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56" w:type="dxa"/>
          </w:tcPr>
          <w:p w14:paraId="3760E8AD" w14:textId="0D18160F" w:rsidR="008F1C00" w:rsidRPr="007E5BB7" w:rsidRDefault="008F1C00"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633" w:type="dxa"/>
          </w:tcPr>
          <w:p w14:paraId="1BCB0A0B" w14:textId="77777777" w:rsidR="008F1C00" w:rsidRPr="007E5BB7" w:rsidRDefault="008F1C00"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8F1C00" w:rsidRPr="008333C9" w14:paraId="13329878"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425D5FD7" w14:textId="77777777" w:rsidR="008F1C00" w:rsidRPr="007E5BB7" w:rsidRDefault="008F1C00" w:rsidP="00BC7C16">
            <w:pPr>
              <w:pStyle w:val="Tabletextleft"/>
            </w:pPr>
            <w:r w:rsidRPr="007E5BB7">
              <w:t>Indigenous</w:t>
            </w:r>
          </w:p>
        </w:tc>
      </w:tr>
      <w:tr w:rsidR="008F1C00" w:rsidRPr="008333C9" w14:paraId="77573AE0" w14:textId="77777777" w:rsidTr="00E53FF3">
        <w:tc>
          <w:tcPr>
            <w:cnfStyle w:val="001000000000" w:firstRow="0" w:lastRow="0" w:firstColumn="1" w:lastColumn="0" w:oddVBand="0" w:evenVBand="0" w:oddHBand="0" w:evenHBand="0" w:firstRowFirstColumn="0" w:firstRowLastColumn="0" w:lastRowFirstColumn="0" w:lastRowLastColumn="0"/>
            <w:tcW w:w="1471" w:type="dxa"/>
          </w:tcPr>
          <w:p w14:paraId="170FF383" w14:textId="77777777" w:rsidR="008F1C00" w:rsidRPr="007E5BB7" w:rsidRDefault="008F1C00" w:rsidP="00BC7C16">
            <w:pPr>
              <w:pStyle w:val="Tabletextleft"/>
            </w:pPr>
            <w:r w:rsidRPr="007E5BB7">
              <w:t>Numerator</w:t>
            </w:r>
          </w:p>
        </w:tc>
        <w:tc>
          <w:tcPr>
            <w:tcW w:w="934" w:type="dxa"/>
          </w:tcPr>
          <w:p w14:paraId="59FD99BE"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62" w:type="dxa"/>
          </w:tcPr>
          <w:p w14:paraId="70FFEDDB" w14:textId="7B30603D" w:rsidR="008F1C00" w:rsidRPr="007E5BB7" w:rsidRDefault="008F1C00" w:rsidP="007E5BB7">
            <w:pPr>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reported in </w:t>
            </w:r>
            <w:r w:rsidRPr="007E5BB7">
              <w:lastRenderedPageBreak/>
              <w:t>Indigenous women of reproductive age (15-44 years) by remoteness area</w:t>
            </w:r>
            <w:r w:rsidR="00371A65" w:rsidRPr="007E5BB7">
              <w:t xml:space="preserve"> classification</w:t>
            </w:r>
          </w:p>
        </w:tc>
        <w:tc>
          <w:tcPr>
            <w:tcW w:w="1556" w:type="dxa"/>
          </w:tcPr>
          <w:p w14:paraId="2554D09D" w14:textId="77777777" w:rsidR="008F1C00" w:rsidRPr="00EF1EFE" w:rsidRDefault="00C13F86" w:rsidP="00EF1EFE">
            <w:pPr>
              <w:cnfStyle w:val="000000000000" w:firstRow="0" w:lastRow="0" w:firstColumn="0" w:lastColumn="0" w:oddVBand="0" w:evenVBand="0" w:oddHBand="0" w:evenHBand="0" w:firstRowFirstColumn="0" w:firstRowLastColumn="0" w:lastRowFirstColumn="0" w:lastRowLastColumn="0"/>
            </w:pPr>
            <w:r w:rsidRPr="00EF1EFE">
              <w:lastRenderedPageBreak/>
              <w:t>Australian Centre for Disease Control</w:t>
            </w:r>
          </w:p>
        </w:tc>
        <w:tc>
          <w:tcPr>
            <w:tcW w:w="1633" w:type="dxa"/>
          </w:tcPr>
          <w:p w14:paraId="41D3D9CC" w14:textId="77777777" w:rsidR="008F1C00" w:rsidRPr="00EF1EFE" w:rsidRDefault="008F1C00" w:rsidP="00EF1EFE">
            <w:pPr>
              <w:cnfStyle w:val="000000000000" w:firstRow="0" w:lastRow="0" w:firstColumn="0" w:lastColumn="0" w:oddVBand="0" w:evenVBand="0" w:oddHBand="0" w:evenHBand="0" w:firstRowFirstColumn="0" w:firstRowLastColumn="0" w:lastRowFirstColumn="0" w:lastRowLastColumn="0"/>
            </w:pPr>
            <w:r w:rsidRPr="00EF1EFE">
              <w:t>Quarterly</w:t>
            </w:r>
          </w:p>
        </w:tc>
      </w:tr>
      <w:tr w:rsidR="008F1C00" w:rsidRPr="008333C9" w14:paraId="2F6CDAD6" w14:textId="77777777" w:rsidTr="00E5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87AA66C" w14:textId="77777777" w:rsidR="008F1C00" w:rsidRPr="007E5BB7" w:rsidRDefault="008F1C00" w:rsidP="00BC7C16">
            <w:pPr>
              <w:pStyle w:val="Tabletextleft"/>
            </w:pPr>
            <w:r w:rsidRPr="007E5BB7">
              <w:t>Denomin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4F7199"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BS</w:t>
            </w:r>
          </w:p>
        </w:tc>
        <w:tc>
          <w:tcPr>
            <w:tcW w:w="426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6C5D7CB" w14:textId="4A8C950E" w:rsidR="008F1C00" w:rsidRPr="007E5BB7" w:rsidRDefault="008F1C00" w:rsidP="007E5BB7">
            <w:pPr>
              <w:cnfStyle w:val="000000100000" w:firstRow="0" w:lastRow="0" w:firstColumn="0" w:lastColumn="0" w:oddVBand="0" w:evenVBand="0" w:oddHBand="1" w:evenHBand="0" w:firstRowFirstColumn="0" w:firstRowLastColumn="0" w:lastRowFirstColumn="0" w:lastRowLastColumn="0"/>
            </w:pPr>
            <w:r w:rsidRPr="007E5BB7">
              <w:t>Population estimates for Indigenous women aged 15-44 years of age reported by remoteness area</w:t>
            </w:r>
            <w:r w:rsidR="00371A65" w:rsidRPr="007E5BB7">
              <w:t xml:space="preserve"> classification</w:t>
            </w:r>
          </w:p>
        </w:tc>
        <w:tc>
          <w:tcPr>
            <w:tcW w:w="155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F45F16" w14:textId="77777777" w:rsidR="008F1C00" w:rsidRPr="00EF1EFE" w:rsidRDefault="008F1C00" w:rsidP="00EF1EFE">
            <w:pPr>
              <w:cnfStyle w:val="000000100000" w:firstRow="0" w:lastRow="0" w:firstColumn="0" w:lastColumn="0" w:oddVBand="0" w:evenVBand="0" w:oddHBand="1" w:evenHBand="0" w:firstRowFirstColumn="0" w:firstRowLastColumn="0" w:lastRowFirstColumn="0" w:lastRowLastColumn="0"/>
            </w:pPr>
            <w:r w:rsidRPr="00EF1EFE">
              <w:t>Australian Bureau of Statistics</w:t>
            </w:r>
          </w:p>
        </w:tc>
        <w:tc>
          <w:tcPr>
            <w:tcW w:w="16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FF0AEC0" w14:textId="77777777" w:rsidR="008F1C00" w:rsidRPr="00EF1EFE" w:rsidRDefault="008F1C00" w:rsidP="00EF1EFE">
            <w:pPr>
              <w:cnfStyle w:val="000000100000" w:firstRow="0" w:lastRow="0" w:firstColumn="0" w:lastColumn="0" w:oddVBand="0" w:evenVBand="0" w:oddHBand="1" w:evenHBand="0" w:firstRowFirstColumn="0" w:firstRowLastColumn="0" w:lastRowFirstColumn="0" w:lastRowLastColumn="0"/>
            </w:pPr>
            <w:r w:rsidRPr="00EF1EFE">
              <w:t>Annually</w:t>
            </w:r>
          </w:p>
        </w:tc>
      </w:tr>
      <w:tr w:rsidR="008F1C00" w:rsidRPr="008333C9" w14:paraId="61E2AFC7"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7E140A79" w14:textId="77777777" w:rsidR="008F1C00" w:rsidRPr="007E5BB7" w:rsidRDefault="008F1C00" w:rsidP="00BC7C16">
            <w:pPr>
              <w:pStyle w:val="Tabletextleft"/>
            </w:pPr>
            <w:r w:rsidRPr="007E5BB7">
              <w:t>Non-Indigenous</w:t>
            </w:r>
          </w:p>
        </w:tc>
      </w:tr>
      <w:tr w:rsidR="008F1C00" w:rsidRPr="008333C9" w14:paraId="12009926" w14:textId="77777777" w:rsidTr="00E5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7E4DD1" w14:textId="77777777" w:rsidR="008F1C00" w:rsidRPr="007E5BB7" w:rsidRDefault="008F1C00" w:rsidP="00BC7C16">
            <w:pPr>
              <w:pStyle w:val="Tabletextleft"/>
            </w:pPr>
            <w:r w:rsidRPr="007E5BB7">
              <w:t>Numer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87C33AE"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26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D74B23" w14:textId="0B40518E" w:rsidR="008F1C00" w:rsidRPr="007E5BB7"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in non-Indigenous women of reproductive age (15-44 years of age) by remoteness area</w:t>
            </w:r>
            <w:r w:rsidR="00371A65" w:rsidRPr="007E5BB7">
              <w:t xml:space="preserve"> classification</w:t>
            </w:r>
          </w:p>
        </w:tc>
        <w:tc>
          <w:tcPr>
            <w:tcW w:w="155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16A6F02" w14:textId="77777777" w:rsidR="008F1C00" w:rsidRPr="00EF1EFE"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6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316BC7" w14:textId="77777777" w:rsidR="008F1C00" w:rsidRPr="00EF1EFE" w:rsidRDefault="008F1C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F1C00" w:rsidRPr="008333C9" w14:paraId="27BE9B73" w14:textId="77777777" w:rsidTr="00E53FF3">
        <w:tc>
          <w:tcPr>
            <w:cnfStyle w:val="001000000000" w:firstRow="0" w:lastRow="0" w:firstColumn="1" w:lastColumn="0" w:oddVBand="0" w:evenVBand="0" w:oddHBand="0" w:evenHBand="0" w:firstRowFirstColumn="0" w:firstRowLastColumn="0" w:lastRowFirstColumn="0" w:lastRowLastColumn="0"/>
            <w:tcW w:w="1471" w:type="dxa"/>
          </w:tcPr>
          <w:p w14:paraId="3BFFF0D7" w14:textId="77777777" w:rsidR="008F1C00" w:rsidRPr="007E5BB7" w:rsidRDefault="008F1C00" w:rsidP="00BC7C16">
            <w:pPr>
              <w:pStyle w:val="Tabletextleft"/>
            </w:pPr>
            <w:r w:rsidRPr="007E5BB7">
              <w:t>Denominator</w:t>
            </w:r>
          </w:p>
        </w:tc>
        <w:tc>
          <w:tcPr>
            <w:tcW w:w="934" w:type="dxa"/>
          </w:tcPr>
          <w:p w14:paraId="64C73E1F"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BS</w:t>
            </w:r>
          </w:p>
        </w:tc>
        <w:tc>
          <w:tcPr>
            <w:tcW w:w="4262" w:type="dxa"/>
          </w:tcPr>
          <w:p w14:paraId="4AA7192E" w14:textId="0E10246B" w:rsidR="008F1C00" w:rsidRPr="007E5BB7"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Population estimates for non-Indigenous women aged 15-44 years of age reported by remoteness area</w:t>
            </w:r>
            <w:r w:rsidR="00371A65" w:rsidRPr="007E5BB7">
              <w:t xml:space="preserve"> classification</w:t>
            </w:r>
          </w:p>
        </w:tc>
        <w:tc>
          <w:tcPr>
            <w:tcW w:w="1556" w:type="dxa"/>
          </w:tcPr>
          <w:p w14:paraId="077DE576"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Bureau of Statistics</w:t>
            </w:r>
          </w:p>
        </w:tc>
        <w:tc>
          <w:tcPr>
            <w:tcW w:w="1633" w:type="dxa"/>
          </w:tcPr>
          <w:p w14:paraId="03D89AFD" w14:textId="77777777" w:rsidR="008F1C00" w:rsidRPr="00EF1EFE" w:rsidRDefault="008F1C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4FB0395D" w14:textId="6F0D9AAC" w:rsidR="00C13F86" w:rsidRPr="00EF1EFE" w:rsidRDefault="002D3309" w:rsidP="007E5BB7">
      <w:pPr>
        <w:pStyle w:val="Caption"/>
      </w:pPr>
      <w:r w:rsidRPr="00EF1EFE">
        <w:t>2.</w:t>
      </w:r>
      <w:r w:rsidR="006461DA" w:rsidRPr="00EF1EFE">
        <w:t>5</w:t>
      </w:r>
      <w:r w:rsidRPr="00EF1EFE">
        <w:t xml:space="preserve"> </w:t>
      </w:r>
      <w:r w:rsidR="00C13F86" w:rsidRPr="00EF1EFE">
        <w:t>Proportion of infectious syphilis notifications in men reporting sexual exposure</w:t>
      </w:r>
      <w:bookmarkStart w:id="44" w:name="_Ref204154560"/>
      <w:r w:rsidR="003656E8" w:rsidRPr="00EF1EFE">
        <w:footnoteReference w:id="13"/>
      </w:r>
      <w:bookmarkEnd w:id="44"/>
      <w:r w:rsidR="00C13F86" w:rsidRPr="00EF1EFE">
        <w:t xml:space="preserve"> with men only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860"/>
        <w:gridCol w:w="2926"/>
        <w:gridCol w:w="2690"/>
        <w:gridCol w:w="1744"/>
      </w:tblGrid>
      <w:tr w:rsidR="00C13F86" w:rsidRPr="001D6FDA" w14:paraId="0AC0B7B6"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695873E" w14:textId="77777777" w:rsidR="00C13F86" w:rsidRPr="007E5BB7" w:rsidRDefault="00C13F86" w:rsidP="007E5BB7">
            <w:r w:rsidRPr="007E5BB7">
              <w:t>Indicator components</w:t>
            </w:r>
          </w:p>
        </w:tc>
        <w:tc>
          <w:tcPr>
            <w:tcW w:w="0" w:type="auto"/>
          </w:tcPr>
          <w:p w14:paraId="217222ED"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0" w:type="auto"/>
          </w:tcPr>
          <w:p w14:paraId="32B2A9ED"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0" w:type="auto"/>
          </w:tcPr>
          <w:p w14:paraId="7493CEC1" w14:textId="1AA0D200" w:rsidR="00C13F86" w:rsidRPr="007E5BB7" w:rsidRDefault="00C13F86"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0" w:type="auto"/>
          </w:tcPr>
          <w:p w14:paraId="656FBD5E"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C13F86" w:rsidRPr="001D6FDA" w14:paraId="6B9C4847" w14:textId="77777777" w:rsidTr="00BC7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547E90" w14:textId="77777777" w:rsidR="00C13F86" w:rsidRPr="007E5BB7" w:rsidRDefault="00C13F86" w:rsidP="00BC7C16">
            <w:pPr>
              <w:pStyle w:val="Tabletextleft"/>
            </w:pPr>
            <w:r w:rsidRPr="007E5BB7">
              <w:t>Numerator</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A880BB1" w14:textId="3015079B" w:rsidR="00C13F86" w:rsidRPr="00EF1EFE"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03553AD" w14:textId="08F7D21A" w:rsidR="00C13F86" w:rsidRPr="007E5BB7"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infectious syphilis </w:t>
            </w:r>
            <w:r w:rsidR="00B66FF2" w:rsidRPr="007E5BB7">
              <w:t>n</w:t>
            </w:r>
            <w:r w:rsidRPr="007E5BB7">
              <w:t>otifications reporting sexual exposure with men only to the NNDSS</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8D7ED89" w14:textId="77777777" w:rsidR="00C13F86" w:rsidRPr="00EF1EFE"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C08ADE" w14:textId="77777777" w:rsidR="00C13F86" w:rsidRPr="00EF1EFE" w:rsidRDefault="00C13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C13F86" w:rsidRPr="001D6FDA" w14:paraId="0EE10ECC" w14:textId="77777777" w:rsidTr="00BC7C16">
        <w:tc>
          <w:tcPr>
            <w:cnfStyle w:val="001000000000" w:firstRow="0" w:lastRow="0" w:firstColumn="1" w:lastColumn="0" w:oddVBand="0" w:evenVBand="0" w:oddHBand="0" w:evenHBand="0" w:firstRowFirstColumn="0" w:firstRowLastColumn="0" w:lastRowFirstColumn="0" w:lastRowLastColumn="0"/>
            <w:tcW w:w="0" w:type="auto"/>
          </w:tcPr>
          <w:p w14:paraId="658DBFB4" w14:textId="77777777" w:rsidR="00C13F86" w:rsidRPr="007E5BB7" w:rsidRDefault="00C13F86" w:rsidP="00BC7C16">
            <w:pPr>
              <w:pStyle w:val="Tabletextleft"/>
            </w:pPr>
            <w:r w:rsidRPr="007E5BB7">
              <w:t>Denominator</w:t>
            </w:r>
          </w:p>
        </w:tc>
        <w:tc>
          <w:tcPr>
            <w:tcW w:w="0" w:type="auto"/>
          </w:tcPr>
          <w:p w14:paraId="0A005C99" w14:textId="4E0910C4" w:rsidR="00C13F86" w:rsidRPr="00EF1EFE" w:rsidRDefault="001F316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0" w:type="auto"/>
          </w:tcPr>
          <w:p w14:paraId="4AED04E4" w14:textId="77777777" w:rsidR="00C13F86" w:rsidRPr="007E5BB7" w:rsidRDefault="00C13F86"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reporting sexual exposure to the NNDSS </w:t>
            </w:r>
          </w:p>
        </w:tc>
        <w:tc>
          <w:tcPr>
            <w:tcW w:w="0" w:type="auto"/>
          </w:tcPr>
          <w:p w14:paraId="01E17839" w14:textId="77777777" w:rsidR="00C13F86" w:rsidRPr="00EF1EFE" w:rsidRDefault="00C13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0" w:type="auto"/>
          </w:tcPr>
          <w:p w14:paraId="41CDCA92" w14:textId="77777777" w:rsidR="00C13F86" w:rsidRPr="00EF1EFE" w:rsidRDefault="00C13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438FC975" w14:textId="389E954F" w:rsidR="00C13F86" w:rsidRPr="007E5BB7" w:rsidRDefault="002D3309" w:rsidP="007E5BB7">
      <w:pPr>
        <w:pStyle w:val="Caption"/>
      </w:pPr>
      <w:r w:rsidRPr="007E5BB7">
        <w:lastRenderedPageBreak/>
        <w:t>2.</w:t>
      </w:r>
      <w:r w:rsidR="006461DA" w:rsidRPr="007E5BB7">
        <w:t>6</w:t>
      </w:r>
      <w:r w:rsidRPr="007E5BB7">
        <w:t xml:space="preserve"> </w:t>
      </w:r>
      <w:r w:rsidR="00C13F86" w:rsidRPr="007E5BB7">
        <w:t>Proportion of infectious syphilis notifications in men reporting sexual exposure</w:t>
      </w:r>
      <w:r w:rsidR="002207C6" w:rsidRPr="007E5BB7">
        <w:fldChar w:fldCharType="begin"/>
      </w:r>
      <w:r w:rsidR="002207C6" w:rsidRPr="007E5BB7">
        <w:instrText xml:space="preserve"> NOTEREF _Ref204154560 \h  \* MERGEFORMAT </w:instrText>
      </w:r>
      <w:r w:rsidR="002207C6" w:rsidRPr="007E5BB7">
        <w:fldChar w:fldCharType="separate"/>
      </w:r>
      <w:r w:rsidR="00B95D15">
        <w:t>12</w:t>
      </w:r>
      <w:r w:rsidR="002207C6" w:rsidRPr="007E5BB7">
        <w:fldChar w:fldCharType="end"/>
      </w:r>
      <w:r w:rsidR="00C13F86" w:rsidRPr="007E5BB7">
        <w:t xml:space="preserve"> with men and women</w:t>
      </w:r>
    </w:p>
    <w:tbl>
      <w:tblPr>
        <w:tblStyle w:val="TableGrid"/>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1"/>
        <w:gridCol w:w="1018"/>
        <w:gridCol w:w="3370"/>
        <w:gridCol w:w="2486"/>
        <w:gridCol w:w="1573"/>
      </w:tblGrid>
      <w:tr w:rsidR="00C13F86" w:rsidRPr="00F34393" w14:paraId="2AE12D7B"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7E306CBC" w14:textId="77777777" w:rsidR="00C13F86" w:rsidRPr="007E5BB7" w:rsidRDefault="00C13F86" w:rsidP="007E5BB7">
            <w:r w:rsidRPr="007E5BB7">
              <w:t>Indicator components</w:t>
            </w:r>
          </w:p>
        </w:tc>
        <w:tc>
          <w:tcPr>
            <w:tcW w:w="1076" w:type="dxa"/>
          </w:tcPr>
          <w:p w14:paraId="22C86355"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252" w:type="dxa"/>
          </w:tcPr>
          <w:p w14:paraId="7C97713E"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418" w:type="dxa"/>
          </w:tcPr>
          <w:p w14:paraId="30367C0B" w14:textId="26A511DC" w:rsidR="00C13F86" w:rsidRPr="007E5BB7" w:rsidRDefault="00C13F86"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701" w:type="dxa"/>
          </w:tcPr>
          <w:p w14:paraId="354172E3" w14:textId="77777777" w:rsidR="00C13F86" w:rsidRPr="007E5BB7" w:rsidRDefault="00C13F86"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C13F86" w:rsidRPr="00F34393" w14:paraId="0013C093" w14:textId="77777777" w:rsidTr="00E5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B9A984F" w14:textId="77777777" w:rsidR="00C13F86" w:rsidRPr="007E5BB7" w:rsidRDefault="00C13F86" w:rsidP="007E5BB7">
            <w:r w:rsidRPr="007E5BB7">
              <w:t>Numerator</w:t>
            </w:r>
          </w:p>
        </w:tc>
        <w:tc>
          <w:tcPr>
            <w:tcW w:w="107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D1D343" w14:textId="224B80E5" w:rsidR="00C13F86" w:rsidRPr="00EF1EFE" w:rsidRDefault="00C13F86" w:rsidP="00EF1EFE">
            <w:pPr>
              <w:cnfStyle w:val="000000100000" w:firstRow="0" w:lastRow="0" w:firstColumn="0" w:lastColumn="0" w:oddVBand="0" w:evenVBand="0" w:oddHBand="1" w:evenHBand="0" w:firstRowFirstColumn="0" w:firstRowLastColumn="0" w:lastRowFirstColumn="0" w:lastRowLastColumn="0"/>
            </w:pPr>
            <w:r w:rsidRPr="00EF1EFE">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A26C88" w14:textId="2643E4DF" w:rsidR="00C13F86" w:rsidRPr="007E5BB7" w:rsidRDefault="00C13F86" w:rsidP="007E5BB7">
            <w:pPr>
              <w:cnfStyle w:val="000000100000" w:firstRow="0" w:lastRow="0" w:firstColumn="0" w:lastColumn="0" w:oddVBand="0" w:evenVBand="0" w:oddHBand="1" w:evenHBand="0" w:firstRowFirstColumn="0" w:firstRowLastColumn="0" w:lastRowFirstColumn="0" w:lastRowLastColumn="0"/>
            </w:pPr>
            <w:r w:rsidRPr="007E5BB7">
              <w:t>Number of infectious syphilis notifications reporting sexual exposure with both men and women to the NNDS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22A8A48" w14:textId="77777777" w:rsidR="00C13F86" w:rsidRPr="00EF1EFE" w:rsidRDefault="00C13F86" w:rsidP="00EF1EFE">
            <w:pPr>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079CB6" w14:textId="77777777" w:rsidR="00C13F86" w:rsidRPr="00EF1EFE" w:rsidRDefault="00C13F86" w:rsidP="00EF1EFE">
            <w:pPr>
              <w:cnfStyle w:val="000000100000" w:firstRow="0" w:lastRow="0" w:firstColumn="0" w:lastColumn="0" w:oddVBand="0" w:evenVBand="0" w:oddHBand="1" w:evenHBand="0" w:firstRowFirstColumn="0" w:firstRowLastColumn="0" w:lastRowFirstColumn="0" w:lastRowLastColumn="0"/>
            </w:pPr>
            <w:r w:rsidRPr="00EF1EFE">
              <w:t>Quarterly</w:t>
            </w:r>
          </w:p>
        </w:tc>
      </w:tr>
      <w:tr w:rsidR="00C13F86" w14:paraId="2EDEC51C" w14:textId="77777777" w:rsidTr="00E53FF3">
        <w:tc>
          <w:tcPr>
            <w:cnfStyle w:val="001000000000" w:firstRow="0" w:lastRow="0" w:firstColumn="1" w:lastColumn="0" w:oddVBand="0" w:evenVBand="0" w:oddHBand="0" w:evenHBand="0" w:firstRowFirstColumn="0" w:firstRowLastColumn="0" w:lastRowFirstColumn="0" w:lastRowLastColumn="0"/>
            <w:tcW w:w="0" w:type="auto"/>
          </w:tcPr>
          <w:p w14:paraId="10CF7257" w14:textId="77777777" w:rsidR="00C13F86" w:rsidRPr="007E5BB7" w:rsidRDefault="00C13F86" w:rsidP="007E5BB7">
            <w:r w:rsidRPr="007E5BB7">
              <w:t>Denominator</w:t>
            </w:r>
          </w:p>
        </w:tc>
        <w:tc>
          <w:tcPr>
            <w:tcW w:w="1076" w:type="dxa"/>
          </w:tcPr>
          <w:p w14:paraId="01622A29" w14:textId="6CFC342A" w:rsidR="00C13F86" w:rsidRPr="00EF1EFE" w:rsidRDefault="001F316C" w:rsidP="00EF1EFE">
            <w:pPr>
              <w:cnfStyle w:val="000000000000" w:firstRow="0" w:lastRow="0" w:firstColumn="0" w:lastColumn="0" w:oddVBand="0" w:evenVBand="0" w:oddHBand="0" w:evenHBand="0" w:firstRowFirstColumn="0" w:firstRowLastColumn="0" w:lastRowFirstColumn="0" w:lastRowLastColumn="0"/>
            </w:pPr>
            <w:r w:rsidRPr="00EF1EFE">
              <w:t>NNDSS</w:t>
            </w:r>
          </w:p>
        </w:tc>
        <w:tc>
          <w:tcPr>
            <w:tcW w:w="4252" w:type="dxa"/>
          </w:tcPr>
          <w:p w14:paraId="2DF80AA8" w14:textId="77777777" w:rsidR="00C13F86" w:rsidRPr="007E5BB7" w:rsidRDefault="00C13F86" w:rsidP="007E5BB7">
            <w:pPr>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reporting sexual exposure to the NNDSS </w:t>
            </w:r>
          </w:p>
        </w:tc>
        <w:tc>
          <w:tcPr>
            <w:tcW w:w="1418" w:type="dxa"/>
          </w:tcPr>
          <w:p w14:paraId="1FBD9350" w14:textId="77777777" w:rsidR="00C13F86" w:rsidRPr="00EF1EFE" w:rsidRDefault="00C13F86" w:rsidP="00EF1EFE">
            <w:pPr>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701" w:type="dxa"/>
          </w:tcPr>
          <w:p w14:paraId="46C92D61" w14:textId="77777777" w:rsidR="00C13F86" w:rsidRPr="00EF1EFE" w:rsidRDefault="00C13F86" w:rsidP="00EF1EFE">
            <w:pPr>
              <w:cnfStyle w:val="000000000000" w:firstRow="0" w:lastRow="0" w:firstColumn="0" w:lastColumn="0" w:oddVBand="0" w:evenVBand="0" w:oddHBand="0" w:evenHBand="0" w:firstRowFirstColumn="0" w:firstRowLastColumn="0" w:lastRowFirstColumn="0" w:lastRowLastColumn="0"/>
            </w:pPr>
            <w:r w:rsidRPr="00EF1EFE">
              <w:t>Quarterly</w:t>
            </w:r>
          </w:p>
        </w:tc>
      </w:tr>
    </w:tbl>
    <w:p w14:paraId="651E527B" w14:textId="5A32F2DC" w:rsidR="0006113E" w:rsidRPr="007E5BB7" w:rsidRDefault="002D3309" w:rsidP="007E5BB7">
      <w:pPr>
        <w:pStyle w:val="Caption"/>
      </w:pPr>
      <w:r w:rsidRPr="007E5BB7">
        <w:t>2.</w:t>
      </w:r>
      <w:r w:rsidR="006461DA" w:rsidRPr="007E5BB7">
        <w:t>7</w:t>
      </w:r>
      <w:r w:rsidRPr="007E5BB7">
        <w:t xml:space="preserve"> </w:t>
      </w:r>
      <w:r w:rsidR="0006113E" w:rsidRPr="007E5BB7">
        <w:t xml:space="preserve">Proportion of infectious syphilis notifications </w:t>
      </w:r>
      <w:r w:rsidR="00174F68" w:rsidRPr="007E5BB7">
        <w:t xml:space="preserve">by </w:t>
      </w:r>
      <w:r w:rsidR="001B34E4" w:rsidRPr="007E5BB7">
        <w:t xml:space="preserve">primary </w:t>
      </w:r>
      <w:r w:rsidR="00174F68" w:rsidRPr="007E5BB7">
        <w:t>reason for testing</w:t>
      </w:r>
      <w:r w:rsidR="000E5924" w:rsidRPr="007E5BB7">
        <w:footnoteReference w:id="14"/>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1017"/>
        <w:gridCol w:w="3458"/>
        <w:gridCol w:w="2486"/>
        <w:gridCol w:w="1437"/>
      </w:tblGrid>
      <w:tr w:rsidR="00603A81" w:rsidRPr="008333C9" w14:paraId="09EFF6B7"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72" w:type="dxa"/>
          </w:tcPr>
          <w:p w14:paraId="6241324B" w14:textId="77777777" w:rsidR="004B6F86" w:rsidRPr="007E5BB7" w:rsidRDefault="004B6F86" w:rsidP="007E5BB7">
            <w:r w:rsidRPr="007E5BB7">
              <w:t>Indicator components</w:t>
            </w:r>
          </w:p>
        </w:tc>
        <w:tc>
          <w:tcPr>
            <w:tcW w:w="1075" w:type="dxa"/>
          </w:tcPr>
          <w:p w14:paraId="7A3351CA" w14:textId="77777777" w:rsidR="004B6F86" w:rsidRPr="007E5BB7" w:rsidRDefault="004B6F86"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252" w:type="dxa"/>
          </w:tcPr>
          <w:p w14:paraId="1DD5BDD4" w14:textId="77777777" w:rsidR="004B6F86" w:rsidRPr="007E5BB7" w:rsidRDefault="004B6F86"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60" w:type="dxa"/>
          </w:tcPr>
          <w:p w14:paraId="50A56E1E" w14:textId="25AADFD1" w:rsidR="004B6F86" w:rsidRPr="007E5BB7" w:rsidRDefault="004B6F86"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97" w:type="dxa"/>
          </w:tcPr>
          <w:p w14:paraId="757E50D5" w14:textId="77777777" w:rsidR="004B6F86" w:rsidRPr="007E5BB7" w:rsidRDefault="004B6F86"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B6F86" w:rsidRPr="008333C9" w14:paraId="6D4DF2B5"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55D87D5B" w14:textId="77777777" w:rsidR="004B6F86" w:rsidRPr="007E5BB7" w:rsidRDefault="004B6F86" w:rsidP="00BC7C16">
            <w:pPr>
              <w:pStyle w:val="Tabletextleft"/>
            </w:pPr>
            <w:r w:rsidRPr="007E5BB7">
              <w:t>Indigenous</w:t>
            </w:r>
          </w:p>
        </w:tc>
      </w:tr>
      <w:tr w:rsidR="00603A81" w:rsidRPr="008333C9" w14:paraId="19348D7E" w14:textId="77777777" w:rsidTr="00603A81">
        <w:tc>
          <w:tcPr>
            <w:cnfStyle w:val="001000000000" w:firstRow="0" w:lastRow="0" w:firstColumn="1" w:lastColumn="0" w:oddVBand="0" w:evenVBand="0" w:oddHBand="0" w:evenHBand="0" w:firstRowFirstColumn="0" w:firstRowLastColumn="0" w:lastRowFirstColumn="0" w:lastRowLastColumn="0"/>
            <w:tcW w:w="1472" w:type="dxa"/>
          </w:tcPr>
          <w:p w14:paraId="6265041C" w14:textId="77777777" w:rsidR="004B6F86" w:rsidRPr="007E5BB7" w:rsidRDefault="004B6F86" w:rsidP="00BC7C16">
            <w:pPr>
              <w:pStyle w:val="Tabletextleft"/>
            </w:pPr>
            <w:r w:rsidRPr="007E5BB7">
              <w:t>Numerator</w:t>
            </w:r>
          </w:p>
        </w:tc>
        <w:tc>
          <w:tcPr>
            <w:tcW w:w="1075" w:type="dxa"/>
          </w:tcPr>
          <w:p w14:paraId="585B97D6" w14:textId="674D5FA7" w:rsidR="004B6F86" w:rsidRPr="00EF1EFE" w:rsidRDefault="004B6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52" w:type="dxa"/>
          </w:tcPr>
          <w:p w14:paraId="4CDCDBA3" w14:textId="7AE79150" w:rsidR="004B6F86" w:rsidRPr="007E5BB7" w:rsidRDefault="004B6F86"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reported in Indigenous </w:t>
            </w:r>
            <w:r w:rsidR="00CD1C00" w:rsidRPr="007E5BB7">
              <w:t>people by</w:t>
            </w:r>
            <w:r w:rsidR="001B34E4" w:rsidRPr="007E5BB7">
              <w:t xml:space="preserve"> primary</w:t>
            </w:r>
            <w:r w:rsidR="00CD1C00" w:rsidRPr="007E5BB7">
              <w:t xml:space="preserve"> reason for testing</w:t>
            </w:r>
          </w:p>
        </w:tc>
        <w:tc>
          <w:tcPr>
            <w:tcW w:w="1560" w:type="dxa"/>
          </w:tcPr>
          <w:p w14:paraId="4FE2CF76" w14:textId="77777777" w:rsidR="004B6F86" w:rsidRPr="00EF1EFE" w:rsidRDefault="004B6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7" w:type="dxa"/>
          </w:tcPr>
          <w:p w14:paraId="4B3DB423" w14:textId="4FC8E339" w:rsidR="004B6F86" w:rsidRPr="00EF1EFE" w:rsidRDefault="004B6F86"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r w:rsidR="00603A81" w:rsidRPr="008333C9" w14:paraId="29CB08CE" w14:textId="77777777" w:rsidTr="0060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024C809" w14:textId="77777777" w:rsidR="004B6F86" w:rsidRPr="007E5BB7" w:rsidRDefault="004B6F86" w:rsidP="00BC7C16">
            <w:pPr>
              <w:pStyle w:val="Tabletextleft"/>
            </w:pPr>
            <w:r w:rsidRPr="007E5BB7">
              <w:t>Denominator</w:t>
            </w:r>
          </w:p>
        </w:tc>
        <w:tc>
          <w:tcPr>
            <w:tcW w:w="107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1AA9A7" w14:textId="4C5C990D" w:rsidR="004B6F86" w:rsidRPr="00EF1EFE" w:rsidRDefault="001F316C"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FEB6834" w14:textId="7954A206" w:rsidR="004B6F86" w:rsidRPr="007E5BB7"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Total number of infectious syphilis notifications reported in </w:t>
            </w:r>
            <w:r w:rsidR="00026996" w:rsidRPr="007E5BB7">
              <w:t xml:space="preserve">Indigenous people </w:t>
            </w:r>
            <w:r w:rsidRPr="007E5BB7">
              <w:t xml:space="preserve">reporting a </w:t>
            </w:r>
            <w:r w:rsidR="0060296D" w:rsidRPr="007E5BB7">
              <w:t xml:space="preserve">primary </w:t>
            </w:r>
            <w:r w:rsidRPr="007E5BB7">
              <w:t>reason for testing to the NNDSS</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09422B" w14:textId="21D2121F" w:rsidR="004B6F86" w:rsidRPr="00EF1EFE"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F3C5D10" w14:textId="77777777" w:rsidR="004B6F86" w:rsidRPr="00EF1EFE" w:rsidRDefault="004B6F8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B6F86" w:rsidRPr="008333C9" w14:paraId="1FC776C7"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6D1D8014" w14:textId="77777777" w:rsidR="004B6F86" w:rsidRPr="007E5BB7" w:rsidRDefault="004B6F86" w:rsidP="00BC7C16">
            <w:pPr>
              <w:pStyle w:val="Tabletextleft"/>
            </w:pPr>
            <w:r w:rsidRPr="007E5BB7">
              <w:t>Non-Indigenous</w:t>
            </w:r>
          </w:p>
        </w:tc>
      </w:tr>
      <w:tr w:rsidR="00603A81" w:rsidRPr="008333C9" w14:paraId="3A372BF4" w14:textId="77777777" w:rsidTr="0060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247F58" w14:textId="77777777" w:rsidR="00425357" w:rsidRPr="007E5BB7" w:rsidRDefault="00425357" w:rsidP="00BC7C16">
            <w:pPr>
              <w:pStyle w:val="Tabletextleft"/>
            </w:pPr>
            <w:r w:rsidRPr="007E5BB7">
              <w:t>Numerator</w:t>
            </w:r>
          </w:p>
        </w:tc>
        <w:tc>
          <w:tcPr>
            <w:tcW w:w="107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D361EA6" w14:textId="299846C5" w:rsidR="00425357" w:rsidRPr="00EF1EFE"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0428B50" w14:textId="0966D302" w:rsidR="00425357" w:rsidRPr="007E5BB7"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infectious syphilis notifications reported in </w:t>
            </w:r>
            <w:r w:rsidR="000E5924" w:rsidRPr="007E5BB7">
              <w:t>non-</w:t>
            </w:r>
            <w:r w:rsidRPr="007E5BB7">
              <w:t xml:space="preserve">Indigenous people by </w:t>
            </w:r>
            <w:r w:rsidR="0060296D" w:rsidRPr="007E5BB7">
              <w:t xml:space="preserve">primary </w:t>
            </w:r>
            <w:r w:rsidRPr="007E5BB7">
              <w:t>reason for testing</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3E76111" w14:textId="1E535745" w:rsidR="00425357" w:rsidRPr="00EF1EFE"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839D53" w14:textId="2232C2CB" w:rsidR="00425357" w:rsidRPr="00EF1EFE" w:rsidRDefault="0042535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603A81" w:rsidRPr="008333C9" w14:paraId="57637294" w14:textId="77777777" w:rsidTr="00603A81">
        <w:tc>
          <w:tcPr>
            <w:cnfStyle w:val="001000000000" w:firstRow="0" w:lastRow="0" w:firstColumn="1" w:lastColumn="0" w:oddVBand="0" w:evenVBand="0" w:oddHBand="0" w:evenHBand="0" w:firstRowFirstColumn="0" w:firstRowLastColumn="0" w:lastRowFirstColumn="0" w:lastRowLastColumn="0"/>
            <w:tcW w:w="1472" w:type="dxa"/>
          </w:tcPr>
          <w:p w14:paraId="719E0F52" w14:textId="77777777" w:rsidR="00425357" w:rsidRPr="007E5BB7" w:rsidRDefault="00425357" w:rsidP="00BC7C16">
            <w:pPr>
              <w:pStyle w:val="Tabletextleft"/>
            </w:pPr>
            <w:r w:rsidRPr="007E5BB7">
              <w:t>Denominator</w:t>
            </w:r>
          </w:p>
        </w:tc>
        <w:tc>
          <w:tcPr>
            <w:tcW w:w="1075" w:type="dxa"/>
          </w:tcPr>
          <w:p w14:paraId="57BEBB44" w14:textId="0BDBAF0F" w:rsidR="00425357" w:rsidRPr="00EF1EFE" w:rsidRDefault="001F316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52" w:type="dxa"/>
          </w:tcPr>
          <w:p w14:paraId="4B2310EB" w14:textId="4F3C594A" w:rsidR="00425357" w:rsidRPr="007E5BB7" w:rsidRDefault="0042535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reported in non-Indigenous people reporting a </w:t>
            </w:r>
            <w:r w:rsidR="0060296D" w:rsidRPr="007E5BB7">
              <w:t xml:space="preserve">primary </w:t>
            </w:r>
            <w:r w:rsidRPr="007E5BB7">
              <w:t>reason for testing to the NNDSS</w:t>
            </w:r>
          </w:p>
        </w:tc>
        <w:tc>
          <w:tcPr>
            <w:tcW w:w="1560" w:type="dxa"/>
          </w:tcPr>
          <w:p w14:paraId="1B4CF2D2" w14:textId="50E2C555" w:rsidR="00425357" w:rsidRPr="00EF1EFE" w:rsidRDefault="0042535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7" w:type="dxa"/>
          </w:tcPr>
          <w:p w14:paraId="720C27E5" w14:textId="29550296" w:rsidR="00425357" w:rsidRPr="00EF1EFE" w:rsidRDefault="0042535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5D0F3C96" w14:textId="7CFB75A0" w:rsidR="0006113E" w:rsidRPr="007E5BB7" w:rsidRDefault="002D3309" w:rsidP="007E5BB7">
      <w:pPr>
        <w:pStyle w:val="Caption"/>
      </w:pPr>
      <w:r w:rsidRPr="007E5BB7">
        <w:lastRenderedPageBreak/>
        <w:t>2.</w:t>
      </w:r>
      <w:r w:rsidR="006461DA" w:rsidRPr="007E5BB7">
        <w:t>8</w:t>
      </w:r>
      <w:r w:rsidRPr="007E5BB7">
        <w:t xml:space="preserve"> </w:t>
      </w:r>
      <w:r w:rsidR="0006113E" w:rsidRPr="007E5BB7">
        <w:t xml:space="preserve">Proportion </w:t>
      </w:r>
      <w:r w:rsidR="00A85F92" w:rsidRPr="007E5BB7">
        <w:t>of</w:t>
      </w:r>
      <w:r w:rsidR="001F316C" w:rsidRPr="007E5BB7">
        <w:t xml:space="preserve"> infectious syphilis notification in</w:t>
      </w:r>
      <w:r w:rsidR="00A85F92" w:rsidRPr="007E5BB7">
        <w:t xml:space="preserve"> </w:t>
      </w:r>
      <w:r w:rsidR="00867187" w:rsidRPr="007E5BB7">
        <w:t>gay and bisexual men who have sex with men</w:t>
      </w:r>
      <w:r w:rsidR="008B2FC6" w:rsidRPr="007E5BB7">
        <w:footnoteReference w:id="15"/>
      </w:r>
      <w:r w:rsidR="009336A6" w:rsidRPr="007E5BB7">
        <w:t xml:space="preserve"> </w:t>
      </w:r>
      <w:r w:rsidR="001F316C" w:rsidRPr="007E5BB7">
        <w:t xml:space="preserve">reporting HIV </w:t>
      </w:r>
      <w:proofErr w:type="spellStart"/>
      <w:r w:rsidR="001F316C" w:rsidRPr="007E5BB7">
        <w:t>PrEP</w:t>
      </w:r>
      <w:proofErr w:type="spellEnd"/>
      <w:r w:rsidR="001F316C" w:rsidRPr="007E5BB7">
        <w:t xml:space="preserve"> use</w:t>
      </w:r>
      <w:r w:rsidR="00FE3760" w:rsidRPr="007E5BB7">
        <w:footnoteReference w:id="16"/>
      </w:r>
      <w:r w:rsidR="001F316C" w:rsidRPr="007E5BB7">
        <w:t xml:space="preserve"> at time of syphilis diagnosis</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195"/>
        <w:gridCol w:w="3255"/>
        <w:gridCol w:w="2486"/>
        <w:gridCol w:w="1276"/>
      </w:tblGrid>
      <w:tr w:rsidR="0006113E" w:rsidRPr="00F34393" w14:paraId="3F5E0F81"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2C94323E" w14:textId="77777777" w:rsidR="0006113E" w:rsidRPr="007E5BB7" w:rsidRDefault="0006113E" w:rsidP="007E5BB7">
            <w:r w:rsidRPr="007E5BB7">
              <w:t>Indicator components</w:t>
            </w:r>
          </w:p>
        </w:tc>
        <w:tc>
          <w:tcPr>
            <w:tcW w:w="1325" w:type="dxa"/>
          </w:tcPr>
          <w:p w14:paraId="4C582FA4" w14:textId="77777777" w:rsidR="0006113E" w:rsidRPr="007E5BB7" w:rsidRDefault="0006113E"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003" w:type="dxa"/>
          </w:tcPr>
          <w:p w14:paraId="6E288C7A" w14:textId="77777777" w:rsidR="0006113E" w:rsidRPr="007E5BB7" w:rsidRDefault="0006113E"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59" w:type="dxa"/>
          </w:tcPr>
          <w:p w14:paraId="7B8DF85B" w14:textId="01426783" w:rsidR="0006113E" w:rsidRPr="007E5BB7" w:rsidRDefault="0006113E"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276" w:type="dxa"/>
          </w:tcPr>
          <w:p w14:paraId="107DA636" w14:textId="77777777" w:rsidR="0006113E" w:rsidRPr="007E5BB7" w:rsidRDefault="0006113E"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524B81" w:rsidRPr="00F34393" w14:paraId="6F7EE7D1" w14:textId="77777777" w:rsidTr="0060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6858FF2" w14:textId="77777777" w:rsidR="0006113E" w:rsidRPr="007E5BB7" w:rsidRDefault="0006113E" w:rsidP="00BC7C16">
            <w:pPr>
              <w:pStyle w:val="Tabletextleft"/>
            </w:pPr>
            <w:r w:rsidRPr="007E5BB7">
              <w:t>Numerator</w:t>
            </w:r>
          </w:p>
        </w:tc>
        <w:tc>
          <w:tcPr>
            <w:tcW w:w="132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CF006B7" w14:textId="1B3517D7" w:rsidR="0006113E" w:rsidRPr="00EF1EFE" w:rsidRDefault="0006113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00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F3E5F1D" w14:textId="01FB64E3" w:rsidR="0006113E" w:rsidRPr="007E5BB7" w:rsidRDefault="00D87C6D"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infectious syphilis notifications reported in gay and bisexual men who have sex with men </w:t>
            </w:r>
            <w:r w:rsidR="004012E1" w:rsidRPr="007E5BB7">
              <w:t xml:space="preserve">by HIV </w:t>
            </w:r>
            <w:proofErr w:type="spellStart"/>
            <w:r w:rsidR="004012E1" w:rsidRPr="007E5BB7">
              <w:t>PrEP</w:t>
            </w:r>
            <w:proofErr w:type="spellEnd"/>
            <w:r w:rsidR="004012E1" w:rsidRPr="007E5BB7">
              <w:t xml:space="preserve"> use at time of syphilis diagnosis</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D3C40F" w14:textId="77777777" w:rsidR="0006113E" w:rsidRPr="00EF1EFE" w:rsidRDefault="0006113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5155C34" w14:textId="77232A4F" w:rsidR="0006113E" w:rsidRPr="00EF1EFE" w:rsidRDefault="001F316C"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012E1" w14:paraId="03051661" w14:textId="77777777" w:rsidTr="00603A81">
        <w:tc>
          <w:tcPr>
            <w:cnfStyle w:val="001000000000" w:firstRow="0" w:lastRow="0" w:firstColumn="1" w:lastColumn="0" w:oddVBand="0" w:evenVBand="0" w:oddHBand="0" w:evenHBand="0" w:firstRowFirstColumn="0" w:firstRowLastColumn="0" w:lastRowFirstColumn="0" w:lastRowLastColumn="0"/>
            <w:tcW w:w="0" w:type="auto"/>
          </w:tcPr>
          <w:p w14:paraId="72902E37" w14:textId="77777777" w:rsidR="004012E1" w:rsidRPr="007E5BB7" w:rsidRDefault="004012E1" w:rsidP="00BC7C16">
            <w:pPr>
              <w:pStyle w:val="Tabletextleft"/>
            </w:pPr>
            <w:r w:rsidRPr="007E5BB7">
              <w:t>Denominator</w:t>
            </w:r>
          </w:p>
        </w:tc>
        <w:tc>
          <w:tcPr>
            <w:tcW w:w="1325" w:type="dxa"/>
          </w:tcPr>
          <w:p w14:paraId="2049E666" w14:textId="6FD6B8CB" w:rsidR="004012E1" w:rsidRPr="00EF1EFE" w:rsidRDefault="004012E1"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003" w:type="dxa"/>
          </w:tcPr>
          <w:p w14:paraId="4E18989E" w14:textId="6476D826" w:rsidR="004012E1" w:rsidRPr="007E5BB7" w:rsidRDefault="004012E1"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reported in gay and bisexual men who have sex with men </w:t>
            </w:r>
            <w:r w:rsidR="00FD36CF" w:rsidRPr="007E5BB7">
              <w:t xml:space="preserve">reporting HIV </w:t>
            </w:r>
            <w:proofErr w:type="spellStart"/>
            <w:r w:rsidR="00FD36CF" w:rsidRPr="007E5BB7">
              <w:t>PrEP</w:t>
            </w:r>
            <w:proofErr w:type="spellEnd"/>
            <w:r w:rsidR="00925D41" w:rsidRPr="007E5BB7">
              <w:t xml:space="preserve"> use at </w:t>
            </w:r>
            <w:r w:rsidR="00FE3760" w:rsidRPr="007E5BB7">
              <w:t>time of syphilis diagnosis</w:t>
            </w:r>
          </w:p>
        </w:tc>
        <w:tc>
          <w:tcPr>
            <w:tcW w:w="1559" w:type="dxa"/>
          </w:tcPr>
          <w:p w14:paraId="20A3BCC4" w14:textId="77777777" w:rsidR="004012E1" w:rsidRPr="00EF1EFE" w:rsidRDefault="004012E1"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276" w:type="dxa"/>
          </w:tcPr>
          <w:p w14:paraId="448D7D1A" w14:textId="71F2CB46" w:rsidR="004012E1" w:rsidRPr="00EF1EFE" w:rsidRDefault="004012E1"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3762A4FC" w14:textId="52646AB9" w:rsidR="00AD5300" w:rsidRPr="007E5BB7" w:rsidRDefault="008158AD" w:rsidP="007E5BB7">
      <w:pPr>
        <w:pStyle w:val="Caption"/>
      </w:pPr>
      <w:r w:rsidRPr="007E5BB7">
        <w:t>2.</w:t>
      </w:r>
      <w:r w:rsidR="006461DA" w:rsidRPr="007E5BB7">
        <w:t>9</w:t>
      </w:r>
      <w:r w:rsidRPr="007E5BB7">
        <w:t xml:space="preserve"> </w:t>
      </w:r>
      <w:r w:rsidR="00AD5300" w:rsidRPr="007E5BB7">
        <w:t xml:space="preserve">Proportion of infectious syphilis notifications by </w:t>
      </w:r>
      <w:r w:rsidR="000A00AA" w:rsidRPr="007E5BB7">
        <w:t>clinical facility</w:t>
      </w:r>
      <w:r w:rsidRPr="007E5BB7">
        <w:footnoteReference w:id="17"/>
      </w:r>
      <w:r w:rsidR="000A00AA" w:rsidRPr="007E5BB7">
        <w:t xml:space="preserve"> where the </w:t>
      </w:r>
      <w:r w:rsidR="00400F10" w:rsidRPr="007E5BB7">
        <w:t>syphilis infection was diagnose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089"/>
        <w:gridCol w:w="3583"/>
        <w:gridCol w:w="2486"/>
        <w:gridCol w:w="1276"/>
      </w:tblGrid>
      <w:tr w:rsidR="00AD5300" w:rsidRPr="008333C9" w14:paraId="753D07FA"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5E602FF6" w14:textId="77777777" w:rsidR="00AD5300" w:rsidRPr="007E5BB7" w:rsidRDefault="00AD5300" w:rsidP="007E5BB7">
            <w:r w:rsidRPr="007E5BB7">
              <w:t>Indicator components</w:t>
            </w:r>
          </w:p>
        </w:tc>
        <w:tc>
          <w:tcPr>
            <w:tcW w:w="1142" w:type="dxa"/>
          </w:tcPr>
          <w:p w14:paraId="2B1CD718" w14:textId="77777777" w:rsidR="00AD5300" w:rsidRPr="007E5BB7" w:rsidRDefault="00AD5300"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110" w:type="dxa"/>
          </w:tcPr>
          <w:p w14:paraId="0C748EAF" w14:textId="77777777" w:rsidR="00AD5300" w:rsidRPr="007E5BB7" w:rsidRDefault="00AD5300"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607" w:type="dxa"/>
          </w:tcPr>
          <w:p w14:paraId="08AB7984" w14:textId="1855A0EC" w:rsidR="00AD5300" w:rsidRPr="007E5BB7" w:rsidRDefault="00AD5300"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276" w:type="dxa"/>
          </w:tcPr>
          <w:p w14:paraId="35616A70" w14:textId="77777777" w:rsidR="00AD5300" w:rsidRPr="007E5BB7" w:rsidRDefault="00AD5300"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AD5300" w:rsidRPr="008333C9" w14:paraId="4BBB4D9A"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4167F1FD" w14:textId="77777777" w:rsidR="00AD5300" w:rsidRPr="007E5BB7" w:rsidRDefault="00AD5300" w:rsidP="00BC7C16">
            <w:pPr>
              <w:pStyle w:val="Tabletextleft"/>
            </w:pPr>
            <w:r w:rsidRPr="007E5BB7">
              <w:t>Indigenous</w:t>
            </w:r>
          </w:p>
        </w:tc>
      </w:tr>
      <w:tr w:rsidR="00AD5300" w:rsidRPr="008333C9" w14:paraId="76A51E99" w14:textId="77777777" w:rsidTr="001B196F">
        <w:tc>
          <w:tcPr>
            <w:cnfStyle w:val="001000000000" w:firstRow="0" w:lastRow="0" w:firstColumn="1" w:lastColumn="0" w:oddVBand="0" w:evenVBand="0" w:oddHBand="0" w:evenHBand="0" w:firstRowFirstColumn="0" w:firstRowLastColumn="0" w:lastRowFirstColumn="0" w:lastRowLastColumn="0"/>
            <w:tcW w:w="0" w:type="auto"/>
          </w:tcPr>
          <w:p w14:paraId="6B9CECDA" w14:textId="77777777" w:rsidR="00AD5300" w:rsidRPr="007E5BB7" w:rsidRDefault="00AD5300" w:rsidP="00BC7C16">
            <w:pPr>
              <w:pStyle w:val="Tabletextleft"/>
            </w:pPr>
            <w:r w:rsidRPr="007E5BB7">
              <w:t>Numerator</w:t>
            </w:r>
          </w:p>
        </w:tc>
        <w:tc>
          <w:tcPr>
            <w:tcW w:w="1142" w:type="dxa"/>
          </w:tcPr>
          <w:p w14:paraId="7E375436" w14:textId="23BF923D" w:rsidR="00AD5300" w:rsidRPr="00EF1EFE" w:rsidRDefault="00AD53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10" w:type="dxa"/>
          </w:tcPr>
          <w:p w14:paraId="2BA6A6E9" w14:textId="64FE653D" w:rsidR="00AD5300" w:rsidRPr="007E5BB7" w:rsidRDefault="00AD530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reported in Indigenous people by </w:t>
            </w:r>
            <w:r w:rsidR="00400F10" w:rsidRPr="007E5BB7">
              <w:t xml:space="preserve">clinical facility </w:t>
            </w:r>
          </w:p>
        </w:tc>
        <w:tc>
          <w:tcPr>
            <w:tcW w:w="1607" w:type="dxa"/>
          </w:tcPr>
          <w:p w14:paraId="335E05E6" w14:textId="77777777" w:rsidR="00AD5300" w:rsidRPr="00EF1EFE" w:rsidRDefault="00AD53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276" w:type="dxa"/>
          </w:tcPr>
          <w:p w14:paraId="39150672" w14:textId="77777777" w:rsidR="00AD5300" w:rsidRPr="00EF1EFE" w:rsidRDefault="00AD530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r w:rsidR="00716A85" w:rsidRPr="008333C9" w14:paraId="0FF23660" w14:textId="77777777" w:rsidTr="001B19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93D5F5" w14:textId="77777777" w:rsidR="00AD5300" w:rsidRPr="007E5BB7" w:rsidRDefault="00AD5300" w:rsidP="00BC7C16">
            <w:pPr>
              <w:pStyle w:val="Tabletextleft"/>
            </w:pPr>
            <w:r w:rsidRPr="007E5BB7">
              <w:t>Denominator</w:t>
            </w:r>
          </w:p>
        </w:tc>
        <w:tc>
          <w:tcPr>
            <w:tcW w:w="114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83F3F1" w14:textId="044DB90D" w:rsidR="00AD5300" w:rsidRPr="00EF1EFE" w:rsidRDefault="00AD53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A323986" w14:textId="4B07E1CF" w:rsidR="00AD5300" w:rsidRPr="007E5BB7" w:rsidRDefault="00AD5300"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Total number of infectious syphilis notifications reported in Indigenous people reporting </w:t>
            </w:r>
            <w:r w:rsidR="00400F10" w:rsidRPr="007E5BB7">
              <w:t xml:space="preserve">clinical facility </w:t>
            </w:r>
            <w:proofErr w:type="gramStart"/>
            <w:r w:rsidR="00400F10" w:rsidRPr="007E5BB7">
              <w:t>where</w:t>
            </w:r>
            <w:proofErr w:type="gramEnd"/>
            <w:r w:rsidR="00400F10" w:rsidRPr="007E5BB7">
              <w:t xml:space="preserve"> diagnosed</w:t>
            </w:r>
            <w:r w:rsidRPr="007E5BB7">
              <w:t xml:space="preserve"> to the NNDSS</w:t>
            </w:r>
          </w:p>
        </w:tc>
        <w:tc>
          <w:tcPr>
            <w:tcW w:w="160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3D57C68" w14:textId="77777777" w:rsidR="00AD5300" w:rsidRPr="00EF1EFE" w:rsidRDefault="00AD53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0127A7E" w14:textId="77777777" w:rsidR="00AD5300" w:rsidRPr="00EF1EFE" w:rsidRDefault="00AD530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AD5300" w:rsidRPr="008333C9" w14:paraId="1DB50A8A"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5A1CCB6D" w14:textId="77777777" w:rsidR="00AD5300" w:rsidRPr="007E5BB7" w:rsidRDefault="00AD5300" w:rsidP="00BC7C16">
            <w:pPr>
              <w:pStyle w:val="Tabletextleft"/>
            </w:pPr>
            <w:r w:rsidRPr="007E5BB7">
              <w:t>Non-Indigenous</w:t>
            </w:r>
          </w:p>
        </w:tc>
      </w:tr>
      <w:tr w:rsidR="00716A85" w:rsidRPr="008333C9" w14:paraId="7FCECB1A" w14:textId="77777777" w:rsidTr="001B19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561FFDD" w14:textId="77777777" w:rsidR="00400F10" w:rsidRPr="007E5BB7" w:rsidRDefault="00400F10" w:rsidP="00BC7C16">
            <w:pPr>
              <w:pStyle w:val="Tabletextleft"/>
            </w:pPr>
            <w:r w:rsidRPr="007E5BB7">
              <w:t>Numerator</w:t>
            </w:r>
          </w:p>
        </w:tc>
        <w:tc>
          <w:tcPr>
            <w:tcW w:w="114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A18FCF" w14:textId="179994B5" w:rsidR="00400F10" w:rsidRPr="00EF1EFE" w:rsidRDefault="00400F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016DFD3" w14:textId="654D63E6" w:rsidR="00400F10" w:rsidRPr="007E5BB7" w:rsidRDefault="00400F10"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infectious syphilis notifications reported in non-Indigenous people by clinical facility </w:t>
            </w:r>
          </w:p>
        </w:tc>
        <w:tc>
          <w:tcPr>
            <w:tcW w:w="160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8958382" w14:textId="77777777" w:rsidR="00400F10" w:rsidRPr="00EF1EFE" w:rsidRDefault="00400F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AE2F49B" w14:textId="77777777" w:rsidR="00400F10" w:rsidRPr="00EF1EFE" w:rsidRDefault="00400F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00F10" w:rsidRPr="008333C9" w14:paraId="170F7630" w14:textId="77777777" w:rsidTr="001B196F">
        <w:tc>
          <w:tcPr>
            <w:cnfStyle w:val="001000000000" w:firstRow="0" w:lastRow="0" w:firstColumn="1" w:lastColumn="0" w:oddVBand="0" w:evenVBand="0" w:oddHBand="0" w:evenHBand="0" w:firstRowFirstColumn="0" w:firstRowLastColumn="0" w:lastRowFirstColumn="0" w:lastRowLastColumn="0"/>
            <w:tcW w:w="0" w:type="auto"/>
          </w:tcPr>
          <w:p w14:paraId="3B529AC2" w14:textId="77777777" w:rsidR="00400F10" w:rsidRPr="007E5BB7" w:rsidRDefault="00400F10" w:rsidP="00BC7C16">
            <w:pPr>
              <w:pStyle w:val="Tabletextleft"/>
            </w:pPr>
            <w:r w:rsidRPr="007E5BB7">
              <w:t>Denominator</w:t>
            </w:r>
          </w:p>
        </w:tc>
        <w:tc>
          <w:tcPr>
            <w:tcW w:w="1142" w:type="dxa"/>
          </w:tcPr>
          <w:p w14:paraId="6B07D71F" w14:textId="0180BD1C" w:rsidR="00400F10" w:rsidRPr="00EF1EFE" w:rsidRDefault="00400F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10" w:type="dxa"/>
          </w:tcPr>
          <w:p w14:paraId="26D4A784" w14:textId="2BA28B76" w:rsidR="00400F10" w:rsidRPr="007E5BB7" w:rsidRDefault="00400F1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reported in non-Indigenous people reporting clinical facility </w:t>
            </w:r>
            <w:proofErr w:type="gramStart"/>
            <w:r w:rsidRPr="007E5BB7">
              <w:t>where</w:t>
            </w:r>
            <w:proofErr w:type="gramEnd"/>
            <w:r w:rsidRPr="007E5BB7">
              <w:t xml:space="preserve"> diagnosed to the NNDSS</w:t>
            </w:r>
          </w:p>
        </w:tc>
        <w:tc>
          <w:tcPr>
            <w:tcW w:w="1607" w:type="dxa"/>
          </w:tcPr>
          <w:p w14:paraId="472B321E" w14:textId="77777777" w:rsidR="00400F10" w:rsidRPr="00EF1EFE" w:rsidRDefault="00400F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276" w:type="dxa"/>
          </w:tcPr>
          <w:p w14:paraId="5F2E8775" w14:textId="77777777" w:rsidR="00400F10" w:rsidRPr="00EF1EFE" w:rsidRDefault="00400F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4BBA16AD" w14:textId="43E0E963" w:rsidR="004B1F79" w:rsidRPr="007E5BB7" w:rsidRDefault="004B1F79" w:rsidP="007E5BB7">
      <w:pPr>
        <w:pStyle w:val="Caption"/>
      </w:pPr>
      <w:r w:rsidRPr="007E5BB7">
        <w:lastRenderedPageBreak/>
        <w:t>2.</w:t>
      </w:r>
      <w:r w:rsidR="006461DA" w:rsidRPr="007E5BB7">
        <w:t>10</w:t>
      </w:r>
      <w:r w:rsidRPr="007E5BB7">
        <w:t xml:space="preserve"> Proportion of infectious syphilis notifications </w:t>
      </w:r>
      <w:r w:rsidR="002617CA" w:rsidRPr="007E5BB7">
        <w:t>receiving treatment</w:t>
      </w:r>
      <w:r w:rsidR="00461067" w:rsidRPr="007E5BB7">
        <w:footnoteReference w:id="18"/>
      </w:r>
      <w:r w:rsidR="00D850B6" w:rsidRPr="007E5BB7">
        <w:t>, by time to treatmen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190"/>
        <w:gridCol w:w="3325"/>
        <w:gridCol w:w="2486"/>
        <w:gridCol w:w="1433"/>
      </w:tblGrid>
      <w:tr w:rsidR="004B1F79" w:rsidRPr="008333C9" w14:paraId="33231C4B"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D04C487" w14:textId="77777777" w:rsidR="004B1F79" w:rsidRPr="007E5BB7" w:rsidRDefault="004B1F79" w:rsidP="007E5BB7">
            <w:r w:rsidRPr="007E5BB7">
              <w:t>Indicator components</w:t>
            </w:r>
          </w:p>
        </w:tc>
        <w:tc>
          <w:tcPr>
            <w:tcW w:w="1325" w:type="dxa"/>
          </w:tcPr>
          <w:p w14:paraId="7AF449DA" w14:textId="77777777" w:rsidR="004B1F79" w:rsidRPr="007E5BB7" w:rsidRDefault="004B1F79"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145" w:type="dxa"/>
          </w:tcPr>
          <w:p w14:paraId="08C23619" w14:textId="77777777" w:rsidR="004B1F79" w:rsidRPr="007E5BB7" w:rsidRDefault="004B1F79"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418" w:type="dxa"/>
          </w:tcPr>
          <w:p w14:paraId="6B0C2A85" w14:textId="6F3D1ED1" w:rsidR="004B1F79" w:rsidRPr="007E5BB7" w:rsidRDefault="004B1F79"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97" w:type="dxa"/>
          </w:tcPr>
          <w:p w14:paraId="4CC816E5" w14:textId="77777777" w:rsidR="004B1F79" w:rsidRPr="007E5BB7" w:rsidRDefault="004B1F79"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4B1F79" w:rsidRPr="008333C9" w14:paraId="7BF05ABD"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65013F90" w14:textId="77777777" w:rsidR="004B1F79" w:rsidRPr="007E5BB7" w:rsidRDefault="004B1F79" w:rsidP="00BC7C16">
            <w:pPr>
              <w:pStyle w:val="Tabletextleft"/>
            </w:pPr>
            <w:r w:rsidRPr="007E5BB7">
              <w:t>Indigenous</w:t>
            </w:r>
          </w:p>
        </w:tc>
      </w:tr>
      <w:tr w:rsidR="004B1F79" w:rsidRPr="008333C9" w14:paraId="5D1F6790" w14:textId="77777777" w:rsidTr="007C204F">
        <w:tc>
          <w:tcPr>
            <w:cnfStyle w:val="001000000000" w:firstRow="0" w:lastRow="0" w:firstColumn="1" w:lastColumn="0" w:oddVBand="0" w:evenVBand="0" w:oddHBand="0" w:evenHBand="0" w:firstRowFirstColumn="0" w:firstRowLastColumn="0" w:lastRowFirstColumn="0" w:lastRowLastColumn="0"/>
            <w:tcW w:w="0" w:type="auto"/>
          </w:tcPr>
          <w:p w14:paraId="4ED60649" w14:textId="77777777" w:rsidR="004B1F79" w:rsidRPr="007E5BB7" w:rsidRDefault="004B1F79" w:rsidP="00BC7C16">
            <w:pPr>
              <w:pStyle w:val="Tabletextleft"/>
            </w:pPr>
            <w:r w:rsidRPr="007E5BB7">
              <w:t>Numerator</w:t>
            </w:r>
          </w:p>
        </w:tc>
        <w:tc>
          <w:tcPr>
            <w:tcW w:w="1325" w:type="dxa"/>
          </w:tcPr>
          <w:p w14:paraId="03BC01A7" w14:textId="5818510D" w:rsidR="004B1F79" w:rsidRPr="00EF1EFE" w:rsidRDefault="004B1F79"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45" w:type="dxa"/>
          </w:tcPr>
          <w:p w14:paraId="5E98230E" w14:textId="7DCCD349" w:rsidR="004B1F79" w:rsidRPr="007E5BB7" w:rsidRDefault="004B1F79"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reported in Indigenous people </w:t>
            </w:r>
            <w:r w:rsidR="00D850B6" w:rsidRPr="007E5BB7">
              <w:t>receiving</w:t>
            </w:r>
            <w:r w:rsidR="008F7A61" w:rsidRPr="007E5BB7">
              <w:t xml:space="preserve"> treatment</w:t>
            </w:r>
            <w:r w:rsidR="00D850B6" w:rsidRPr="007E5BB7">
              <w:t>, by time to treatment</w:t>
            </w:r>
          </w:p>
        </w:tc>
        <w:tc>
          <w:tcPr>
            <w:tcW w:w="1418" w:type="dxa"/>
          </w:tcPr>
          <w:p w14:paraId="0D85C38E" w14:textId="77777777" w:rsidR="004B1F79" w:rsidRPr="00EF1EFE" w:rsidRDefault="004B1F79"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7" w:type="dxa"/>
          </w:tcPr>
          <w:p w14:paraId="5FABCE8A" w14:textId="77777777" w:rsidR="004B1F79" w:rsidRPr="00EF1EFE" w:rsidRDefault="004B1F79"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r w:rsidR="004B1F79" w:rsidRPr="008333C9" w14:paraId="08FD7935" w14:textId="77777777" w:rsidTr="007C2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8D4DA94" w14:textId="77777777" w:rsidR="004B1F79" w:rsidRPr="007E5BB7" w:rsidRDefault="004B1F79" w:rsidP="00BC7C16">
            <w:pPr>
              <w:pStyle w:val="Tabletextleft"/>
            </w:pPr>
            <w:r w:rsidRPr="007E5BB7">
              <w:t>Denominator</w:t>
            </w:r>
          </w:p>
        </w:tc>
        <w:tc>
          <w:tcPr>
            <w:tcW w:w="132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8D21C62" w14:textId="41E7A4FE" w:rsidR="004B1F79" w:rsidRPr="00EF1EFE" w:rsidRDefault="004B1F79"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4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97B36A" w14:textId="01132A4A" w:rsidR="004B1F79" w:rsidRPr="007E5BB7" w:rsidRDefault="004B1F79"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Total number of infectious syphilis notifications reported in Indigenous people reporting </w:t>
            </w:r>
            <w:r w:rsidR="00461067" w:rsidRPr="007E5BB7">
              <w:t xml:space="preserve">treatment to </w:t>
            </w:r>
            <w:r w:rsidRPr="007E5BB7">
              <w:t>the NNDS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9CAE537" w14:textId="77777777" w:rsidR="004B1F79" w:rsidRPr="00EF1EFE" w:rsidRDefault="004B1F79"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7C8449F" w14:textId="77777777" w:rsidR="004B1F79" w:rsidRPr="00EF1EFE" w:rsidRDefault="004B1F79"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B1F79" w:rsidRPr="008333C9" w14:paraId="7A5F2C58"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7F1F99E0" w14:textId="77777777" w:rsidR="004B1F79" w:rsidRPr="007E5BB7" w:rsidRDefault="004B1F79" w:rsidP="00BC7C16">
            <w:pPr>
              <w:pStyle w:val="Tabletextleft"/>
            </w:pPr>
            <w:r w:rsidRPr="007E5BB7">
              <w:t>Non-Indigenous</w:t>
            </w:r>
          </w:p>
        </w:tc>
      </w:tr>
      <w:tr w:rsidR="00461067" w:rsidRPr="008333C9" w14:paraId="76F07C2C" w14:textId="77777777" w:rsidTr="007C2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035237B" w14:textId="77777777" w:rsidR="00461067" w:rsidRPr="007E5BB7" w:rsidRDefault="00461067" w:rsidP="00BC7C16">
            <w:pPr>
              <w:pStyle w:val="Tabletextleft"/>
            </w:pPr>
            <w:r w:rsidRPr="007E5BB7">
              <w:t>Numerator</w:t>
            </w:r>
          </w:p>
        </w:tc>
        <w:tc>
          <w:tcPr>
            <w:tcW w:w="132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19EF4BD" w14:textId="3E20AB82" w:rsidR="00461067" w:rsidRPr="00EF1EFE" w:rsidRDefault="004610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4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A1F9BF9" w14:textId="2EE12E52" w:rsidR="00461067" w:rsidRPr="007E5BB7" w:rsidRDefault="00D850B6"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 infectious syphilis notifications reported in non-Indigenous people receiving treatment, by time to treatment</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9AF8AD5" w14:textId="77777777" w:rsidR="00461067" w:rsidRPr="00EF1EFE" w:rsidRDefault="004610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6DD77C" w14:textId="77777777" w:rsidR="00461067" w:rsidRPr="00EF1EFE" w:rsidRDefault="004610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461067" w:rsidRPr="008333C9" w14:paraId="09847DF5" w14:textId="77777777" w:rsidTr="007C204F">
        <w:tc>
          <w:tcPr>
            <w:cnfStyle w:val="001000000000" w:firstRow="0" w:lastRow="0" w:firstColumn="1" w:lastColumn="0" w:oddVBand="0" w:evenVBand="0" w:oddHBand="0" w:evenHBand="0" w:firstRowFirstColumn="0" w:firstRowLastColumn="0" w:lastRowFirstColumn="0" w:lastRowLastColumn="0"/>
            <w:tcW w:w="0" w:type="auto"/>
          </w:tcPr>
          <w:p w14:paraId="02D892CF" w14:textId="77777777" w:rsidR="00461067" w:rsidRPr="007E5BB7" w:rsidRDefault="00461067" w:rsidP="00BC7C16">
            <w:pPr>
              <w:pStyle w:val="Tabletextleft"/>
            </w:pPr>
            <w:r w:rsidRPr="007E5BB7">
              <w:t>Denominator</w:t>
            </w:r>
          </w:p>
        </w:tc>
        <w:tc>
          <w:tcPr>
            <w:tcW w:w="1325" w:type="dxa"/>
          </w:tcPr>
          <w:p w14:paraId="4984B530" w14:textId="1E69B301" w:rsidR="00461067" w:rsidRPr="00EF1EFE" w:rsidRDefault="004610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45" w:type="dxa"/>
          </w:tcPr>
          <w:p w14:paraId="0327CFCE" w14:textId="550374AA" w:rsidR="00461067" w:rsidRPr="007E5BB7" w:rsidRDefault="0046106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Total number of infectious syphilis notifications reported in non-Indigenous people reporting treatment to the NNDSS</w:t>
            </w:r>
          </w:p>
        </w:tc>
        <w:tc>
          <w:tcPr>
            <w:tcW w:w="1418" w:type="dxa"/>
          </w:tcPr>
          <w:p w14:paraId="295BC264" w14:textId="77777777" w:rsidR="00461067" w:rsidRPr="00EF1EFE" w:rsidRDefault="004610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97" w:type="dxa"/>
          </w:tcPr>
          <w:p w14:paraId="403D44C8" w14:textId="77777777" w:rsidR="00461067" w:rsidRPr="00EF1EFE" w:rsidRDefault="004610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09B60E95" w14:textId="77777777" w:rsidR="00716A85" w:rsidRPr="00EF1EFE" w:rsidRDefault="00716A85" w:rsidP="00EF1EFE">
      <w:pPr>
        <w:rPr>
          <w:highlight w:val="yellow"/>
        </w:rPr>
      </w:pPr>
      <w:r w:rsidRPr="00EF1EFE">
        <w:rPr>
          <w:highlight w:val="yellow"/>
        </w:rPr>
        <w:br w:type="page"/>
      </w:r>
    </w:p>
    <w:p w14:paraId="4E3B137A" w14:textId="61C9CB42" w:rsidR="005B0DA2" w:rsidRPr="00F53EBD" w:rsidRDefault="005B0DA2" w:rsidP="00EE14BE">
      <w:pPr>
        <w:pStyle w:val="Heading2"/>
      </w:pPr>
      <w:bookmarkStart w:id="45" w:name="_Goal_3_-"/>
      <w:bookmarkStart w:id="46" w:name="_Toc212568404"/>
      <w:bookmarkEnd w:id="45"/>
      <w:r w:rsidRPr="00F53EBD">
        <w:lastRenderedPageBreak/>
        <w:t xml:space="preserve">Goal 3 </w:t>
      </w:r>
      <w:r w:rsidR="00EE14BE" w:rsidRPr="00EE14BE">
        <w:t>–</w:t>
      </w:r>
      <w:r w:rsidRPr="00F53EBD">
        <w:t xml:space="preserve"> Reduce morbidity and mortality associated with syphilis</w:t>
      </w:r>
      <w:bookmarkEnd w:id="46"/>
      <w:r w:rsidRPr="00F53EBD">
        <w:tab/>
      </w:r>
    </w:p>
    <w:p w14:paraId="4B671EE3" w14:textId="77777777" w:rsidR="005B0DA2" w:rsidRPr="00BC7C16" w:rsidRDefault="005B0DA2" w:rsidP="003407F9">
      <w:pPr>
        <w:pStyle w:val="BoxtextNavy"/>
        <w:rPr>
          <w:rStyle w:val="Strong"/>
        </w:rPr>
      </w:pPr>
      <w:r w:rsidRPr="00BC7C16">
        <w:rPr>
          <w:rStyle w:val="Strong"/>
        </w:rPr>
        <w:t>Indicators</w:t>
      </w:r>
    </w:p>
    <w:p w14:paraId="3E397C62" w14:textId="56888CFB" w:rsidR="00F53EBD" w:rsidRPr="003407F9" w:rsidRDefault="00F53EBD" w:rsidP="003407F9">
      <w:pPr>
        <w:pStyle w:val="BoxtextNavy"/>
      </w:pPr>
      <w:r w:rsidRPr="003407F9">
        <w:t xml:space="preserve">3.1 </w:t>
      </w:r>
      <w:r w:rsidRPr="00F53EBD">
        <w:t>Number of syphilis related deaths (ICD-10 coded), by stage of infection</w:t>
      </w:r>
    </w:p>
    <w:p w14:paraId="4E18D610" w14:textId="57D2602E" w:rsidR="005B0DA2" w:rsidRPr="007E5BB7" w:rsidRDefault="00F53EBD" w:rsidP="007E5BB7">
      <w:pPr>
        <w:pStyle w:val="BoxtextNavy"/>
      </w:pPr>
      <w:r w:rsidRPr="007E5BB7">
        <w:t>3.2 Number of hospitalisations with a principal diagnosis of syphilis (ICD-10 coded)</w:t>
      </w:r>
    </w:p>
    <w:p w14:paraId="03964C35" w14:textId="18795213" w:rsidR="005B0DA2" w:rsidRPr="00F53EBD" w:rsidRDefault="00F53EBD" w:rsidP="007E5BB7">
      <w:pPr>
        <w:pStyle w:val="BoxtextNavy"/>
      </w:pPr>
      <w:r w:rsidRPr="007E5BB7">
        <w:t>3.3 Estimated number of Disability-adjusted life years (DALY) due to syphilis</w:t>
      </w:r>
    </w:p>
    <w:p w14:paraId="37F6412E" w14:textId="77777777" w:rsidR="00A3484F" w:rsidRPr="00EE14BE" w:rsidRDefault="00A3484F" w:rsidP="00EE14BE">
      <w:pPr>
        <w:pStyle w:val="Heading3"/>
      </w:pPr>
      <w:bookmarkStart w:id="47" w:name="_Toc212568405"/>
      <w:r w:rsidRPr="00EE14BE">
        <w:t>Why is this goal important?</w:t>
      </w:r>
      <w:bookmarkEnd w:id="47"/>
    </w:p>
    <w:p w14:paraId="27595BD5" w14:textId="54905617" w:rsidR="00B543E2" w:rsidRPr="005841C6" w:rsidRDefault="00B543E2" w:rsidP="005841C6">
      <w:r w:rsidRPr="005841C6">
        <w:t>Goal 3</w:t>
      </w:r>
      <w:r w:rsidR="00316C7D" w:rsidRPr="005841C6">
        <w:t xml:space="preserve"> is important as it quantifies the significant health impacts </w:t>
      </w:r>
      <w:r w:rsidR="00220450" w:rsidRPr="005841C6">
        <w:t>of</w:t>
      </w:r>
      <w:r w:rsidR="00117FDF" w:rsidRPr="005841C6">
        <w:t xml:space="preserve"> untreated</w:t>
      </w:r>
      <w:r w:rsidR="00220450" w:rsidRPr="005841C6">
        <w:t xml:space="preserve"> syphilis, including </w:t>
      </w:r>
      <w:r w:rsidR="00E8141B" w:rsidRPr="005841C6">
        <w:t>hospitalisations due to disease</w:t>
      </w:r>
      <w:r w:rsidR="001A0AE8" w:rsidRPr="005841C6">
        <w:t>, severe disease outcomes</w:t>
      </w:r>
      <w:r w:rsidR="00E8141B" w:rsidRPr="005841C6">
        <w:t xml:space="preserve"> and mortality. </w:t>
      </w:r>
      <w:r w:rsidR="00A8310C" w:rsidRPr="005841C6">
        <w:t>Reporting against this goal will provide information to</w:t>
      </w:r>
      <w:r w:rsidR="00C42CC3" w:rsidRPr="005841C6">
        <w:t xml:space="preserve"> evaluate the long-term impact of </w:t>
      </w:r>
      <w:r w:rsidR="00706940" w:rsidRPr="005841C6">
        <w:t xml:space="preserve">non-congenital </w:t>
      </w:r>
      <w:r w:rsidR="00C42CC3" w:rsidRPr="005841C6">
        <w:t xml:space="preserve">syphilis </w:t>
      </w:r>
      <w:r w:rsidR="00EB11E4" w:rsidRPr="005841C6">
        <w:t>(congenital syphilis outlined in goal 4</w:t>
      </w:r>
      <w:r w:rsidR="0099468F" w:rsidRPr="005841C6">
        <w:t>)</w:t>
      </w:r>
      <w:r w:rsidR="00482767" w:rsidRPr="005841C6">
        <w:t xml:space="preserve"> and support </w:t>
      </w:r>
      <w:r w:rsidR="00763D72" w:rsidRPr="005841C6">
        <w:t xml:space="preserve">interventions to </w:t>
      </w:r>
      <w:r w:rsidR="00477E35" w:rsidRPr="005841C6">
        <w:t>minimise ‘missed’ opportunities within populations at-risk in Australia</w:t>
      </w:r>
      <w:r w:rsidR="00EB11E4" w:rsidRPr="005841C6">
        <w:t>.</w:t>
      </w:r>
    </w:p>
    <w:p w14:paraId="7D2F56D3" w14:textId="77777777" w:rsidR="00A3484F" w:rsidRPr="00EE14BE" w:rsidRDefault="00A3484F" w:rsidP="00EE14BE">
      <w:pPr>
        <w:pStyle w:val="Heading3"/>
      </w:pPr>
      <w:bookmarkStart w:id="48" w:name="_Toc212568406"/>
      <w:r w:rsidRPr="00EE14BE">
        <w:t>Data gaps</w:t>
      </w:r>
      <w:bookmarkEnd w:id="48"/>
    </w:p>
    <w:p w14:paraId="18252227" w14:textId="73C300E8" w:rsidR="00397BE7" w:rsidRPr="005841C6" w:rsidRDefault="009C509A" w:rsidP="005841C6">
      <w:r w:rsidRPr="005841C6">
        <w:t xml:space="preserve">Death and hospitalisations data reported to the NNDSS </w:t>
      </w:r>
      <w:r w:rsidR="007172F2" w:rsidRPr="005841C6">
        <w:t>are</w:t>
      </w:r>
      <w:r w:rsidRPr="005841C6">
        <w:t xml:space="preserve"> not used in reporting against this goal due to poor completeness and </w:t>
      </w:r>
      <w:r w:rsidR="000B1A7D" w:rsidRPr="005841C6">
        <w:t>inconsistencies in reporting</w:t>
      </w:r>
      <w:r w:rsidR="00047042" w:rsidRPr="005841C6">
        <w:t xml:space="preserve">.  </w:t>
      </w:r>
      <w:r w:rsidR="00AE6D9F" w:rsidRPr="005841C6">
        <w:t>Mo</w:t>
      </w:r>
      <w:r w:rsidR="003F7EC4" w:rsidRPr="005841C6">
        <w:t xml:space="preserve">re comprehensive data are available through ABS and AIHW data collections, however these data are less timely with at least a minimum </w:t>
      </w:r>
      <w:proofErr w:type="gramStart"/>
      <w:r w:rsidR="003F7EC4" w:rsidRPr="005841C6">
        <w:t>1-2 year</w:t>
      </w:r>
      <w:proofErr w:type="gramEnd"/>
      <w:r w:rsidR="003F7EC4" w:rsidRPr="005841C6">
        <w:t xml:space="preserve"> delay from the reporting year.</w:t>
      </w:r>
    </w:p>
    <w:p w14:paraId="1C22EA0B" w14:textId="124FBD7D" w:rsidR="005B0DA2" w:rsidRPr="00EE14BE" w:rsidRDefault="005B0DA2" w:rsidP="00EE14BE">
      <w:pPr>
        <w:pStyle w:val="Heading3"/>
      </w:pPr>
      <w:bookmarkStart w:id="49" w:name="_Toc212568407"/>
      <w:r w:rsidRPr="00EE14BE">
        <w:t>Indicator notes</w:t>
      </w:r>
      <w:bookmarkEnd w:id="49"/>
    </w:p>
    <w:p w14:paraId="69FE9F2F" w14:textId="64471447" w:rsidR="000130A7" w:rsidRPr="005841C6" w:rsidRDefault="00DE3AAB" w:rsidP="005841C6">
      <w:pPr>
        <w:rPr>
          <w:highlight w:val="yellow"/>
        </w:rPr>
      </w:pPr>
      <w:r w:rsidRPr="005841C6">
        <w:t>Reporting against this goal will include descriptions of</w:t>
      </w:r>
      <w:r w:rsidR="0051428E" w:rsidRPr="005841C6">
        <w:t xml:space="preserve"> published ABS and AIHW data</w:t>
      </w:r>
      <w:r w:rsidR="00183167" w:rsidRPr="005841C6">
        <w:t xml:space="preserve"> for International Classification of Diseases (ICD) coded </w:t>
      </w:r>
      <w:r w:rsidR="00A50346" w:rsidRPr="005841C6">
        <w:t xml:space="preserve">syphilis (early syphilis A51, late syphilis A52, other and unspecified syphilis A53) </w:t>
      </w:r>
      <w:r w:rsidR="00183167" w:rsidRPr="005841C6">
        <w:t>deaths and hospitalisations</w:t>
      </w:r>
      <w:r w:rsidR="0022143B" w:rsidRPr="005841C6">
        <w:t xml:space="preserve">, noting the availability of these data </w:t>
      </w:r>
      <w:r w:rsidR="00FC2078" w:rsidRPr="005841C6">
        <w:t xml:space="preserve">is </w:t>
      </w:r>
      <w:r w:rsidR="00E1386A" w:rsidRPr="005841C6">
        <w:t xml:space="preserve">delayed 1-2 years (for example 2022 data </w:t>
      </w:r>
      <w:r w:rsidR="00BE0DBA" w:rsidRPr="005841C6">
        <w:t xml:space="preserve">is </w:t>
      </w:r>
      <w:r w:rsidR="00E1386A" w:rsidRPr="005841C6">
        <w:t>available in 2024).</w:t>
      </w:r>
      <w:r w:rsidR="00F671E8" w:rsidRPr="005841C6">
        <w:t xml:space="preserve"> </w:t>
      </w:r>
      <w:r w:rsidR="000130A7" w:rsidRPr="005841C6">
        <w:t xml:space="preserve"> Where data are available disaggregation by clinical manifestations of syphilis infection, including neurosyphilis, will be reported.</w:t>
      </w:r>
    </w:p>
    <w:p w14:paraId="241F3697" w14:textId="75958F58" w:rsidR="007C0E0E" w:rsidRPr="007E5BB7" w:rsidRDefault="007C0E0E" w:rsidP="00BC7C16">
      <w:pPr>
        <w:pStyle w:val="Heading4"/>
      </w:pPr>
      <w:r w:rsidRPr="007E5BB7">
        <w:t>Causes of death</w:t>
      </w:r>
      <w:r w:rsidR="00D40506" w:rsidRPr="007E5BB7">
        <w:t xml:space="preserve"> - ABS</w:t>
      </w:r>
    </w:p>
    <w:p w14:paraId="4E4318CF" w14:textId="2FF3EA37" w:rsidR="007C0E0E" w:rsidRPr="005841C6" w:rsidRDefault="00AA16BD" w:rsidP="005841C6">
      <w:r w:rsidRPr="005841C6">
        <w:t xml:space="preserve">The </w:t>
      </w:r>
      <w:hyperlink r:id="rId30" w:history="1">
        <w:r w:rsidRPr="00F872D0">
          <w:rPr>
            <w:rStyle w:val="Hyperlink"/>
          </w:rPr>
          <w:t>ABS Causes of Death</w:t>
        </w:r>
      </w:hyperlink>
      <w:r w:rsidRPr="005841C6">
        <w:t xml:space="preserve"> collection includes all deaths that occurred and were registered in Australia, including deaths of persons whose usual residence was overseas. Deaths of Australian residents that occurred outside Australia may be registered by individual registries but are not included in ABS deaths or causes of death statistics.</w:t>
      </w:r>
      <w:r w:rsidR="00B91E66" w:rsidRPr="00B91E66">
        <w:t xml:space="preserve"> </w:t>
      </w:r>
      <w:r w:rsidR="00B91E66" w:rsidRPr="005841C6">
        <w:t>Conditions on the medical certificate of cause of death are coded to the ICD.</w:t>
      </w:r>
      <w:r w:rsidR="00C252FA" w:rsidRPr="005841C6">
        <w:t xml:space="preserve"> </w:t>
      </w:r>
      <w:r w:rsidR="007C0E0E" w:rsidRPr="005841C6">
        <w:t>The ICD is the international standard classification for epidemiological purposes and is designed to promote international comparability in the collection, processing, classification, and presentation of causes of death statistics. The classification is used to classify diseases and causes of disease or injury as recorded on many types of medical records as well as death records. The ICD has been revised periodically to incorporate changes in the medical field. Currently the ICD 10th revision is used for Australian causes of death statistics.</w:t>
      </w:r>
    </w:p>
    <w:p w14:paraId="77E8D8E3" w14:textId="01CFAFF7" w:rsidR="00361801" w:rsidRPr="005841C6" w:rsidRDefault="008278A9" w:rsidP="005841C6">
      <w:pPr>
        <w:rPr>
          <w:highlight w:val="yellow"/>
        </w:rPr>
      </w:pPr>
      <w:r w:rsidRPr="005841C6">
        <w:t>S</w:t>
      </w:r>
      <w:r w:rsidR="00361801" w:rsidRPr="005841C6">
        <w:t>yphilis as a cause of death is</w:t>
      </w:r>
      <w:r w:rsidRPr="005841C6">
        <w:t xml:space="preserve"> expected to be </w:t>
      </w:r>
      <w:r w:rsidR="00361801" w:rsidRPr="005841C6">
        <w:t>underreported due to incomplete death certificates and attribution of death to more immediate causes (e.g. sepsis), rather than syphilis</w:t>
      </w:r>
      <w:r w:rsidR="00F31DF1" w:rsidRPr="005841C6">
        <w:t>.</w:t>
      </w:r>
    </w:p>
    <w:p w14:paraId="14055CE4" w14:textId="02F2DE93" w:rsidR="00D40506" w:rsidRPr="007E5BB7" w:rsidRDefault="00D40506" w:rsidP="00BC7C16">
      <w:pPr>
        <w:pStyle w:val="Heading4"/>
      </w:pPr>
      <w:r w:rsidRPr="007E5BB7">
        <w:t>Hospitalisations - AIHW</w:t>
      </w:r>
    </w:p>
    <w:p w14:paraId="53054087" w14:textId="20C440DA" w:rsidR="00191088" w:rsidRPr="005841C6" w:rsidRDefault="00EA4A32" w:rsidP="005841C6">
      <w:r w:rsidRPr="005841C6">
        <w:t xml:space="preserve">Hospitalisations data are sourced from the </w:t>
      </w:r>
      <w:hyperlink r:id="rId31" w:history="1">
        <w:r w:rsidR="00045B99" w:rsidRPr="00F872D0">
          <w:rPr>
            <w:rStyle w:val="Hyperlink"/>
          </w:rPr>
          <w:t>National Hospital Morbidity Database</w:t>
        </w:r>
      </w:hyperlink>
      <w:r w:rsidR="00045B99" w:rsidRPr="005841C6">
        <w:t>. It contains separation statistics for all separations excluding newborns with only unqualified days, boarders and posthumous organ procurement.</w:t>
      </w:r>
      <w:r w:rsidR="00036436" w:rsidRPr="005841C6">
        <w:t xml:space="preserve"> The separations are </w:t>
      </w:r>
      <w:r w:rsidR="00205C47" w:rsidRPr="005841C6">
        <w:t xml:space="preserve">categorised by </w:t>
      </w:r>
      <w:r w:rsidR="00B81947" w:rsidRPr="005841C6">
        <w:t>ICD</w:t>
      </w:r>
      <w:r w:rsidR="00DE07B2" w:rsidRPr="005841C6">
        <w:t xml:space="preserve"> code for the </w:t>
      </w:r>
      <w:r w:rsidR="00205C47" w:rsidRPr="005841C6">
        <w:t>principal diagnosis</w:t>
      </w:r>
      <w:r w:rsidR="00750E36" w:rsidRPr="005841C6">
        <w:t xml:space="preserve">, which </w:t>
      </w:r>
      <w:r w:rsidR="002001C9" w:rsidRPr="005841C6">
        <w:t xml:space="preserve">is defined as </w:t>
      </w:r>
      <w:r w:rsidR="002001C9" w:rsidRPr="007E5BB7">
        <w:t xml:space="preserve">the diagnosis established after study to be chiefly responsible for </w:t>
      </w:r>
      <w:r w:rsidR="002001C9" w:rsidRPr="007E5BB7">
        <w:lastRenderedPageBreak/>
        <w:t>occasioning the patient’s episode of care in hospital</w:t>
      </w:r>
      <w:r w:rsidR="002001C9" w:rsidRPr="005841C6">
        <w:t xml:space="preserve">. </w:t>
      </w:r>
      <w:r w:rsidR="00191088" w:rsidRPr="005841C6">
        <w:t xml:space="preserve">Data on principal diagnoses provide information on the diseases, such as syphilis, for which hospitalisations occur and can provide an indirect measure of community morbidity. </w:t>
      </w:r>
    </w:p>
    <w:p w14:paraId="531DCF8E" w14:textId="1A4BFCFB" w:rsidR="006D5202" w:rsidRPr="005841C6" w:rsidRDefault="00C65CA4" w:rsidP="005841C6">
      <w:r w:rsidRPr="005841C6">
        <w:t>H</w:t>
      </w:r>
      <w:r w:rsidR="007D7A04" w:rsidRPr="005841C6">
        <w:t xml:space="preserve">ospitalisations due to </w:t>
      </w:r>
      <w:r w:rsidR="006D5202" w:rsidRPr="005841C6">
        <w:t>syphilis</w:t>
      </w:r>
      <w:r w:rsidRPr="005841C6">
        <w:t xml:space="preserve"> </w:t>
      </w:r>
      <w:r w:rsidR="007D7A04" w:rsidRPr="005841C6">
        <w:t>is</w:t>
      </w:r>
      <w:r w:rsidRPr="005841C6">
        <w:t xml:space="preserve"> expected to be</w:t>
      </w:r>
      <w:r w:rsidR="007D7A04" w:rsidRPr="005841C6">
        <w:t xml:space="preserve"> underreported as the data are limited to </w:t>
      </w:r>
      <w:r w:rsidR="007A596F" w:rsidRPr="005841C6">
        <w:t>a</w:t>
      </w:r>
      <w:r w:rsidR="007172F2" w:rsidRPr="005841C6">
        <w:t xml:space="preserve"> (single)</w:t>
      </w:r>
      <w:r w:rsidR="007A596F" w:rsidRPr="005841C6">
        <w:t xml:space="preserve"> </w:t>
      </w:r>
      <w:r w:rsidR="006D5202" w:rsidRPr="005841C6">
        <w:t>principal diagnosis</w:t>
      </w:r>
      <w:r w:rsidR="007D7A04" w:rsidRPr="005841C6">
        <w:t>, and do not include any subsequent co-morbidity diagnoses such as syphilis.</w:t>
      </w:r>
    </w:p>
    <w:p w14:paraId="67A0EEB8" w14:textId="1BE421A0" w:rsidR="007C0E0E" w:rsidRPr="007E5BB7" w:rsidRDefault="00EC0665" w:rsidP="00BC7C16">
      <w:pPr>
        <w:pStyle w:val="Heading4"/>
      </w:pPr>
      <w:r w:rsidRPr="007E5BB7">
        <w:t>Burden of disease</w:t>
      </w:r>
      <w:r w:rsidR="00D40506" w:rsidRPr="007E5BB7">
        <w:t xml:space="preserve"> - AIHW</w:t>
      </w:r>
    </w:p>
    <w:p w14:paraId="3D1AB570" w14:textId="57528748" w:rsidR="006B2833" w:rsidRPr="003407F9" w:rsidRDefault="006B2833" w:rsidP="006B2833">
      <w:hyperlink r:id="rId32">
        <w:r w:rsidRPr="00F872D0">
          <w:rPr>
            <w:rStyle w:val="Hyperlink"/>
          </w:rPr>
          <w:t>Burden of disease analysis</w:t>
        </w:r>
      </w:hyperlink>
      <w:r w:rsidRPr="005841C6">
        <w:t xml:space="preserve"> measures the impact of disease and injury in a population by estimating the years of life lost (YLL, fatal burden) and years lived with disability (YLD, non-fatal burden). The sum of fatal and </w:t>
      </w:r>
      <w:r w:rsidR="006762CB" w:rsidRPr="005841C6">
        <w:t>non-</w:t>
      </w:r>
      <w:r w:rsidRPr="005841C6">
        <w:t>fatal burden equates to the total burden (disability-adjusted life year, DALY).</w:t>
      </w:r>
      <w:r w:rsidR="0054331D" w:rsidRPr="005841C6">
        <w:t xml:space="preserve"> One (1)</w:t>
      </w:r>
      <w:r w:rsidRPr="005841C6">
        <w:t xml:space="preserve"> DALY is equivalent to 1 year of healthy life lost.</w:t>
      </w:r>
      <w:r w:rsidR="009E59F1" w:rsidRPr="005841C6">
        <w:t xml:space="preserve"> </w:t>
      </w:r>
      <w:r w:rsidR="00DE70B6" w:rsidRPr="005841C6">
        <w:t>Calculating syphilis YLL and YLD estimates, includes data inputs from ABS mortality data</w:t>
      </w:r>
      <w:r w:rsidR="008724F5" w:rsidRPr="005841C6">
        <w:t xml:space="preserve">, </w:t>
      </w:r>
      <w:r w:rsidR="00DE70B6" w:rsidRPr="005841C6">
        <w:t>NNDSS notification data</w:t>
      </w:r>
      <w:r w:rsidR="008724F5" w:rsidRPr="005841C6">
        <w:t xml:space="preserve">, </w:t>
      </w:r>
      <w:r w:rsidR="008759F4" w:rsidRPr="005841C6">
        <w:t xml:space="preserve">disability </w:t>
      </w:r>
      <w:r w:rsidR="008724F5" w:rsidRPr="005841C6">
        <w:t xml:space="preserve">weightings of the </w:t>
      </w:r>
      <w:r w:rsidR="00DF71F0" w:rsidRPr="005841C6">
        <w:t>syphilis stage, duration of illness</w:t>
      </w:r>
      <w:r w:rsidR="008759F4" w:rsidRPr="005841C6">
        <w:t xml:space="preserve"> and life expectancy.</w:t>
      </w:r>
    </w:p>
    <w:p w14:paraId="16988E95" w14:textId="7889311B" w:rsidR="006B2833" w:rsidRPr="005841C6" w:rsidRDefault="006B2833" w:rsidP="005841C6">
      <w:r w:rsidRPr="005841C6">
        <w:t>Burden of disease studies allow the impact of both deaths and living with illness to be compared and reported in a consistent manner. The health impacts and distribution of diseases</w:t>
      </w:r>
      <w:r w:rsidR="00D549B0" w:rsidRPr="005841C6">
        <w:t xml:space="preserve"> such as syphilis </w:t>
      </w:r>
      <w:r w:rsidRPr="005841C6">
        <w:t>contribute to the evidence base to inform health policy and programs, and service delivery.</w:t>
      </w:r>
    </w:p>
    <w:p w14:paraId="09125074" w14:textId="298B02D6" w:rsidR="005B0DA2" w:rsidRPr="00EE14BE" w:rsidRDefault="005B0DA2" w:rsidP="00EE14BE">
      <w:pPr>
        <w:pStyle w:val="Heading3"/>
      </w:pPr>
      <w:bookmarkStart w:id="50" w:name="_Toc212568408"/>
      <w:r w:rsidRPr="00EE14BE">
        <w:t>Reporting against indicators</w:t>
      </w:r>
      <w:bookmarkEnd w:id="50"/>
    </w:p>
    <w:p w14:paraId="1EA53176" w14:textId="7AF5E18D" w:rsidR="005B0DA2" w:rsidRPr="007E5BB7" w:rsidRDefault="00F53EBD" w:rsidP="007E5BB7">
      <w:pPr>
        <w:pStyle w:val="Caption"/>
      </w:pPr>
      <w:r w:rsidRPr="007E5BB7">
        <w:t xml:space="preserve">3.1 </w:t>
      </w:r>
      <w:r w:rsidR="004472EA" w:rsidRPr="007E5BB7">
        <w:t>Number of syphilis related deaths (ICD</w:t>
      </w:r>
      <w:r w:rsidR="0008653F" w:rsidRPr="007E5BB7">
        <w:t>-10</w:t>
      </w:r>
      <w:r w:rsidR="004472EA" w:rsidRPr="007E5BB7">
        <w:t xml:space="preserve"> coded), by </w:t>
      </w:r>
      <w:r w:rsidR="00FE5C65" w:rsidRPr="007E5BB7">
        <w:t>stage of infection</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5"/>
        <w:gridCol w:w="1052"/>
        <w:gridCol w:w="3471"/>
        <w:gridCol w:w="2486"/>
        <w:gridCol w:w="1332"/>
      </w:tblGrid>
      <w:tr w:rsidR="005B0DA2" w:rsidRPr="007667F5" w14:paraId="0E786405"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426732A1" w14:textId="77777777" w:rsidR="005B0DA2" w:rsidRPr="003407F9" w:rsidRDefault="005B0DA2" w:rsidP="003407F9">
            <w:r w:rsidRPr="003407F9">
              <w:t>Indicator components</w:t>
            </w:r>
          </w:p>
        </w:tc>
        <w:tc>
          <w:tcPr>
            <w:tcW w:w="1134" w:type="dxa"/>
          </w:tcPr>
          <w:p w14:paraId="0C0E32FB"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4394" w:type="dxa"/>
          </w:tcPr>
          <w:p w14:paraId="17C672F2"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417" w:type="dxa"/>
          </w:tcPr>
          <w:p w14:paraId="33346463" w14:textId="04309760"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356" w:type="dxa"/>
          </w:tcPr>
          <w:p w14:paraId="7BFC05D3"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5B0DA2" w:rsidRPr="00944FDB" w14:paraId="62D68F22" w14:textId="77777777" w:rsidTr="00B12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BA1CABD" w14:textId="66D85E13" w:rsidR="005B0DA2" w:rsidRPr="007E5BB7" w:rsidRDefault="004472EA" w:rsidP="00BC7C16">
            <w:pPr>
              <w:pStyle w:val="Tabletextleft"/>
            </w:pPr>
            <w:r w:rsidRPr="007E5BB7">
              <w:t>Single measure</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8EB93F8" w14:textId="06051C09" w:rsidR="005B0DA2" w:rsidRPr="00EF1EFE" w:rsidRDefault="000C001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C</w:t>
            </w:r>
            <w:r w:rsidR="00C37537" w:rsidRPr="00EF1EFE">
              <w:t>auses of Death</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0986CBC" w14:textId="43CA8BB8" w:rsidR="005B0DA2" w:rsidRPr="007E5BB7" w:rsidRDefault="00B539BD"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w:t>
            </w:r>
            <w:r w:rsidR="00B40A65" w:rsidRPr="007E5BB7">
              <w:t>deaths with the cause repo</w:t>
            </w:r>
            <w:r w:rsidR="00CE65C3" w:rsidRPr="007E5BB7">
              <w:t xml:space="preserve">rted </w:t>
            </w:r>
            <w:r w:rsidR="005A475F" w:rsidRPr="007E5BB7">
              <w:t xml:space="preserve">as syphilis </w:t>
            </w:r>
            <w:r w:rsidR="00232EFE" w:rsidRPr="007E5BB7">
              <w:t>(early syphilis A51, late syphilis A52, other and unspecified</w:t>
            </w:r>
            <w:r w:rsidR="007667F5" w:rsidRPr="007E5BB7">
              <w:t xml:space="preserve"> syphilis A53)</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902164" w14:textId="30E397F2" w:rsidR="005B0DA2" w:rsidRPr="00EF1EFE" w:rsidRDefault="00AD7F56"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Bureau of Statistics</w:t>
            </w:r>
          </w:p>
        </w:tc>
        <w:tc>
          <w:tcPr>
            <w:tcW w:w="135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E5DE2E7" w14:textId="6ECF438A" w:rsidR="005B0DA2" w:rsidRPr="00EF1EFE" w:rsidRDefault="00FE5C65"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bl>
    <w:p w14:paraId="5C605C03" w14:textId="02A48024" w:rsidR="005B0DA2" w:rsidRPr="00BC7C16" w:rsidRDefault="00FE5C65" w:rsidP="00BC7C16">
      <w:pPr>
        <w:pStyle w:val="FootnoteText"/>
        <w:rPr>
          <w:highlight w:val="yellow"/>
        </w:rPr>
      </w:pPr>
      <w:r w:rsidRPr="00BC7C16">
        <w:t xml:space="preserve">* Data reported annually, however there is a delay of 1-2 years for each calendar year. </w:t>
      </w:r>
    </w:p>
    <w:p w14:paraId="092F99D8" w14:textId="5AB00BF3" w:rsidR="00E91C06" w:rsidRPr="007667F5" w:rsidRDefault="00F53EBD" w:rsidP="007E5BB7">
      <w:pPr>
        <w:pStyle w:val="Caption"/>
      </w:pPr>
      <w:r w:rsidRPr="2BAC145B">
        <w:t xml:space="preserve">3.2 </w:t>
      </w:r>
      <w:r w:rsidR="00E91C06" w:rsidRPr="2BAC145B">
        <w:t xml:space="preserve">Number of hospitalisations with a principal diagnosis of </w:t>
      </w:r>
      <w:r w:rsidR="00BA7021" w:rsidRPr="2BAC145B">
        <w:t>syphilis</w:t>
      </w:r>
      <w:r w:rsidR="00E91C06" w:rsidRPr="2BAC145B">
        <w:t xml:space="preserve"> (ICD-10 code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85"/>
        <w:gridCol w:w="3237"/>
        <w:gridCol w:w="2486"/>
        <w:gridCol w:w="1432"/>
      </w:tblGrid>
      <w:tr w:rsidR="00E91C06" w:rsidRPr="007667F5" w14:paraId="6840BCD2"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022DB449" w14:textId="77777777" w:rsidR="00E91C06" w:rsidRPr="003407F9" w:rsidRDefault="00E91C06" w:rsidP="003407F9">
            <w:r w:rsidRPr="003407F9">
              <w:t>Indicator components</w:t>
            </w:r>
          </w:p>
        </w:tc>
        <w:tc>
          <w:tcPr>
            <w:tcW w:w="1275" w:type="dxa"/>
          </w:tcPr>
          <w:p w14:paraId="2E6A0C91" w14:textId="77777777" w:rsidR="00E91C06" w:rsidRPr="003407F9" w:rsidRDefault="00E91C06"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3969" w:type="dxa"/>
          </w:tcPr>
          <w:p w14:paraId="3570EB6C" w14:textId="77777777" w:rsidR="00E91C06" w:rsidRPr="003407F9" w:rsidRDefault="00E91C06"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560" w:type="dxa"/>
          </w:tcPr>
          <w:p w14:paraId="4804696C" w14:textId="43BB5174" w:rsidR="00E91C06" w:rsidRPr="003407F9" w:rsidRDefault="00E91C06"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97" w:type="dxa"/>
          </w:tcPr>
          <w:p w14:paraId="6C4D303E" w14:textId="77777777" w:rsidR="00E91C06" w:rsidRPr="003407F9" w:rsidRDefault="00E91C06"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E91C06" w:rsidRPr="00944FDB" w14:paraId="59701588" w14:textId="77777777" w:rsidTr="0050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698BFB3" w14:textId="77777777" w:rsidR="00E91C06" w:rsidRPr="007E5BB7" w:rsidRDefault="00E91C06" w:rsidP="00BC7C16">
            <w:pPr>
              <w:pStyle w:val="Tabletextleft"/>
            </w:pPr>
            <w:r w:rsidRPr="007E5BB7">
              <w:t>Single measure</w:t>
            </w:r>
          </w:p>
        </w:tc>
        <w:tc>
          <w:tcPr>
            <w:tcW w:w="127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CFEEFB8" w14:textId="66446938" w:rsidR="00E91C06" w:rsidRPr="00EF1EFE" w:rsidRDefault="0033433E"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ational Hospital Morbidity Database</w:t>
            </w:r>
          </w:p>
        </w:tc>
        <w:tc>
          <w:tcPr>
            <w:tcW w:w="396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3F60CD" w14:textId="53B243E9" w:rsidR="00E91C06" w:rsidRPr="007E5BB7" w:rsidRDefault="009A29B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Number of hospitalisations with a principal diagnosis</w:t>
            </w:r>
            <w:r w:rsidR="00B25772" w:rsidRPr="007E5BB7">
              <w:t xml:space="preserve"> of</w:t>
            </w:r>
            <w:r w:rsidRPr="007E5BB7">
              <w:t xml:space="preserve"> syphilis (early syphilis A51, late syphilis A52, other and unspecified syphilis A53)</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9717529" w14:textId="4CD6D4FE" w:rsidR="00E91C06" w:rsidRPr="00EF1EFE" w:rsidRDefault="00C148D9"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Institute of Health and Welfare</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0A873D3" w14:textId="52BF6947" w:rsidR="00E91C06" w:rsidRPr="00EF1EFE" w:rsidRDefault="00B25772" w:rsidP="00BC7C16">
            <w:pPr>
              <w:pStyle w:val="Tabletextleft"/>
              <w:cnfStyle w:val="000000100000" w:firstRow="0" w:lastRow="0" w:firstColumn="0" w:lastColumn="0" w:oddVBand="0" w:evenVBand="0" w:oddHBand="1" w:evenHBand="0" w:firstRowFirstColumn="0" w:firstRowLastColumn="0" w:lastRowFirstColumn="0" w:lastRowLastColumn="0"/>
            </w:pPr>
            <w:r w:rsidRPr="00EF1EFE">
              <w:t>Financial year</w:t>
            </w:r>
            <w:r w:rsidR="00E91C06" w:rsidRPr="00EF1EFE">
              <w:t>*</w:t>
            </w:r>
          </w:p>
        </w:tc>
      </w:tr>
    </w:tbl>
    <w:p w14:paraId="3BF6DEDF" w14:textId="18C34E7E" w:rsidR="00E91C06" w:rsidRPr="00BC7C16" w:rsidRDefault="00E91C06" w:rsidP="00BC7C16">
      <w:pPr>
        <w:pStyle w:val="FootnoteText"/>
        <w:rPr>
          <w:highlight w:val="yellow"/>
        </w:rPr>
      </w:pPr>
      <w:r w:rsidRPr="00BC7C16">
        <w:t xml:space="preserve">* Data reported </w:t>
      </w:r>
      <w:r w:rsidR="00B25772" w:rsidRPr="00BC7C16">
        <w:t>by financial year</w:t>
      </w:r>
      <w:r w:rsidRPr="00BC7C16">
        <w:t xml:space="preserve">, however there is a delay of 1-2 years for each </w:t>
      </w:r>
      <w:r w:rsidR="00C912DC" w:rsidRPr="00BC7C16">
        <w:t>financial</w:t>
      </w:r>
      <w:r w:rsidRPr="00BC7C16">
        <w:t xml:space="preserve"> year. </w:t>
      </w:r>
    </w:p>
    <w:p w14:paraId="3DEE8F16" w14:textId="04EB7341" w:rsidR="0094655B" w:rsidRPr="007667F5" w:rsidRDefault="00F53EBD" w:rsidP="007E5BB7">
      <w:pPr>
        <w:pStyle w:val="Caption"/>
      </w:pPr>
      <w:r>
        <w:lastRenderedPageBreak/>
        <w:t xml:space="preserve">3.3 </w:t>
      </w:r>
      <w:r w:rsidR="0048771F">
        <w:t xml:space="preserve">Estimated </w:t>
      </w:r>
      <w:r w:rsidR="00070A2F">
        <w:t xml:space="preserve">number of </w:t>
      </w:r>
      <w:r w:rsidR="005E52AC">
        <w:t>Disability-adjusted life years (DALY)</w:t>
      </w:r>
      <w:r w:rsidR="00D568CE">
        <w:t xml:space="preserve"> </w:t>
      </w:r>
      <w:r w:rsidR="00BE7DA4">
        <w:t>due to syphili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126"/>
        <w:gridCol w:w="3082"/>
        <w:gridCol w:w="2486"/>
        <w:gridCol w:w="1437"/>
      </w:tblGrid>
      <w:tr w:rsidR="0094655B" w:rsidRPr="007667F5" w14:paraId="67B2F942" w14:textId="77777777" w:rsidTr="00BC7C16">
        <w:trPr>
          <w:cnfStyle w:val="100000000000" w:firstRow="1" w:lastRow="0" w:firstColumn="0" w:lastColumn="0" w:oddVBand="0" w:evenVBand="0" w:oddHBand="0" w:evenHBand="0" w:firstRowFirstColumn="0" w:firstRowLastColumn="0" w:lastRowFirstColumn="0" w:lastRowLastColumn="0"/>
          <w:trHeight w:val="947"/>
          <w:tblHeader/>
        </w:trPr>
        <w:tc>
          <w:tcPr>
            <w:cnfStyle w:val="001000000000" w:firstRow="0" w:lastRow="0" w:firstColumn="1" w:lastColumn="0" w:oddVBand="0" w:evenVBand="0" w:oddHBand="0" w:evenHBand="0" w:firstRowFirstColumn="0" w:firstRowLastColumn="0" w:lastRowFirstColumn="0" w:lastRowLastColumn="0"/>
            <w:tcW w:w="1838" w:type="dxa"/>
          </w:tcPr>
          <w:p w14:paraId="03F40414" w14:textId="77777777" w:rsidR="0094655B" w:rsidRPr="003407F9" w:rsidRDefault="0094655B" w:rsidP="003407F9">
            <w:r w:rsidRPr="003407F9">
              <w:t>Indicator components</w:t>
            </w:r>
          </w:p>
        </w:tc>
        <w:tc>
          <w:tcPr>
            <w:tcW w:w="1225" w:type="dxa"/>
          </w:tcPr>
          <w:p w14:paraId="434D38E0" w14:textId="77777777" w:rsidR="0094655B" w:rsidRPr="003407F9" w:rsidRDefault="0094655B"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3736" w:type="dxa"/>
          </w:tcPr>
          <w:p w14:paraId="048BB967" w14:textId="77777777" w:rsidR="0094655B" w:rsidRPr="003407F9" w:rsidRDefault="0094655B"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560" w:type="dxa"/>
          </w:tcPr>
          <w:p w14:paraId="7F545797" w14:textId="45936CA2" w:rsidR="0094655B" w:rsidRPr="003407F9" w:rsidRDefault="0094655B"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97" w:type="dxa"/>
          </w:tcPr>
          <w:p w14:paraId="61B13E61" w14:textId="77777777" w:rsidR="0094655B" w:rsidRPr="003407F9" w:rsidRDefault="0094655B"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582C17" w:rsidRPr="00944FDB" w14:paraId="6F3CA6B7" w14:textId="77777777" w:rsidTr="00F53EBD">
        <w:trPr>
          <w:cnfStyle w:val="000000100000" w:firstRow="0" w:lastRow="0" w:firstColumn="0" w:lastColumn="0" w:oddVBand="0" w:evenVBand="0" w:oddHBand="1" w:evenHBand="0" w:firstRowFirstColumn="0" w:firstRowLastColumn="0" w:lastRowFirstColumn="0" w:lastRowLastColumn="0"/>
          <w:trHeight w:val="1277"/>
        </w:trPr>
        <w:tc>
          <w:tcPr>
            <w:cnfStyle w:val="001000000000" w:firstRow="0" w:lastRow="0" w:firstColumn="1" w:lastColumn="0" w:oddVBand="0" w:evenVBand="0" w:oddHBand="0" w:evenHBand="0" w:firstRowFirstColumn="0" w:firstRowLastColumn="0" w:lastRowFirstColumn="0" w:lastRowLastColumn="0"/>
            <w:tcW w:w="183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55657F" w14:textId="4734116D" w:rsidR="00582C17" w:rsidRPr="007E5BB7" w:rsidRDefault="00582C17" w:rsidP="00BC7C16">
            <w:pPr>
              <w:pStyle w:val="Tabletextleft"/>
            </w:pPr>
            <w:r w:rsidRPr="007E5BB7">
              <w:t>Single measures</w:t>
            </w:r>
          </w:p>
        </w:tc>
        <w:tc>
          <w:tcPr>
            <w:tcW w:w="122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623A39B" w14:textId="3F2550A8" w:rsidR="00582C17" w:rsidRPr="00EF1EFE" w:rsidRDefault="00582C1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Burden of Disease </w:t>
            </w:r>
            <w:r w:rsidR="003D553B" w:rsidRPr="00EF1EFE">
              <w:t>Study</w:t>
            </w:r>
          </w:p>
        </w:tc>
        <w:tc>
          <w:tcPr>
            <w:tcW w:w="373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4875C8" w14:textId="12ACFC19" w:rsidR="00582C17" w:rsidRPr="007E5BB7" w:rsidRDefault="00582C17"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Estimated </w:t>
            </w:r>
            <w:r w:rsidR="00D568CE" w:rsidRPr="007E5BB7">
              <w:t>number of DALYs due to syphilis</w:t>
            </w:r>
            <w:r w:rsidR="005E4D5D" w:rsidRPr="007E5BB7">
              <w:t>, by sex and age</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6DB58E5" w14:textId="11D8EA4B" w:rsidR="00582C17" w:rsidRPr="00EF1EFE" w:rsidRDefault="00582C1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Institute of Health and Welfare</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EDF780" w14:textId="49A0F9EA" w:rsidR="00582C17" w:rsidRPr="00EF1EFE" w:rsidRDefault="00582C1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bl>
    <w:p w14:paraId="7244F1ED" w14:textId="598979F2" w:rsidR="008278A9" w:rsidRDefault="00530DF9" w:rsidP="00BC7C16">
      <w:pPr>
        <w:pStyle w:val="FootnoteText"/>
      </w:pPr>
      <w:r w:rsidRPr="00BC7C16">
        <w:t>* Data reported annually, however there is a delay of 1-2 years for each calendar year. For example, 2023 data reported in 2024.</w:t>
      </w:r>
    </w:p>
    <w:p w14:paraId="4C6C54A4" w14:textId="72F800D9" w:rsidR="00BC7C16" w:rsidRDefault="00BC7C16">
      <w:pPr>
        <w:spacing w:before="0" w:after="0" w:line="240" w:lineRule="auto"/>
      </w:pPr>
      <w:r>
        <w:br w:type="page"/>
      </w:r>
    </w:p>
    <w:p w14:paraId="702B0E44" w14:textId="379061EA" w:rsidR="005B0DA2" w:rsidRPr="007251B8" w:rsidRDefault="005B0DA2" w:rsidP="00EE14BE">
      <w:pPr>
        <w:pStyle w:val="Heading2"/>
        <w:rPr>
          <w:highlight w:val="cyan"/>
        </w:rPr>
      </w:pPr>
      <w:bookmarkStart w:id="51" w:name="_Toc212568409"/>
      <w:r w:rsidRPr="00534992">
        <w:lastRenderedPageBreak/>
        <w:t xml:space="preserve">Goal 4 </w:t>
      </w:r>
      <w:r w:rsidR="00EE14BE" w:rsidRPr="00EE14BE">
        <w:t>–</w:t>
      </w:r>
      <w:r w:rsidRPr="00534992">
        <w:t xml:space="preserve"> Eliminate congenital syphilis (defined as sustained zero congenital syphilis cases)</w:t>
      </w:r>
      <w:bookmarkEnd w:id="51"/>
    </w:p>
    <w:p w14:paraId="3ECF2C28" w14:textId="77777777" w:rsidR="005B0DA2" w:rsidRPr="00BC7C16" w:rsidRDefault="005B0DA2" w:rsidP="00EF1EFE">
      <w:pPr>
        <w:pStyle w:val="BoxtextNavy"/>
        <w:rPr>
          <w:rStyle w:val="Strong"/>
        </w:rPr>
      </w:pPr>
      <w:r w:rsidRPr="00BC7C16">
        <w:rPr>
          <w:rStyle w:val="Strong"/>
        </w:rPr>
        <w:t>Indicators</w:t>
      </w:r>
    </w:p>
    <w:p w14:paraId="2CDDD246" w14:textId="39F27D29" w:rsidR="005B0DA2" w:rsidRPr="00534992" w:rsidRDefault="00BC7C16" w:rsidP="00BC7C16">
      <w:pPr>
        <w:pStyle w:val="BoxtextNavy"/>
      </w:pPr>
      <w:r>
        <w:t xml:space="preserve">4.1 </w:t>
      </w:r>
      <w:r w:rsidR="005E01DA" w:rsidRPr="00534992">
        <w:t>Number of congenital syphilis cases by remoteness area and Indigenous status</w:t>
      </w:r>
    </w:p>
    <w:p w14:paraId="006FB128" w14:textId="0C90037E" w:rsidR="004F6B2C" w:rsidRDefault="00BC7C16" w:rsidP="00BC7C16">
      <w:pPr>
        <w:pStyle w:val="BoxtextNavy"/>
      </w:pPr>
      <w:r>
        <w:t xml:space="preserve">4.2 </w:t>
      </w:r>
      <w:r w:rsidR="004F6B2C" w:rsidRPr="004F6B2C">
        <w:t>Number of congenital syphilis related deaths by Indigenous status</w:t>
      </w:r>
    </w:p>
    <w:p w14:paraId="28C51688" w14:textId="20FE47FA" w:rsidR="005E01DA" w:rsidRPr="00534992" w:rsidRDefault="00BC7C16" w:rsidP="00BC7C16">
      <w:pPr>
        <w:pStyle w:val="BoxtextNavy"/>
      </w:pPr>
      <w:r>
        <w:t>4.</w:t>
      </w:r>
      <w:r>
        <w:t xml:space="preserve">3 </w:t>
      </w:r>
      <w:r w:rsidR="005E01DA" w:rsidRPr="00534992">
        <w:t>Notification rate of congenital syphilis per 100,000 live births by remoteness area and Indigenous status</w:t>
      </w:r>
    </w:p>
    <w:p w14:paraId="037CF69D" w14:textId="52BD5861" w:rsidR="004F6B2C" w:rsidRDefault="00BC7C16" w:rsidP="00BC7C16">
      <w:pPr>
        <w:pStyle w:val="BoxtextNavy"/>
      </w:pPr>
      <w:r>
        <w:t>4.</w:t>
      </w:r>
      <w:r>
        <w:t>4</w:t>
      </w:r>
      <w:r>
        <w:t xml:space="preserve"> </w:t>
      </w:r>
      <w:r w:rsidR="004F6B2C" w:rsidRPr="004F6B2C">
        <w:t>Proportion of syphilis notifications among women of reproductive age (15- 44 years) who were pregnant at time of diagnosis, by remoteness area and Indigenous status</w:t>
      </w:r>
    </w:p>
    <w:p w14:paraId="61973204" w14:textId="6C31AD20" w:rsidR="005E01DA" w:rsidRPr="00534992" w:rsidRDefault="00BC7C16" w:rsidP="00BC7C16">
      <w:pPr>
        <w:pStyle w:val="BoxtextNavy"/>
      </w:pPr>
      <w:r>
        <w:t>4.</w:t>
      </w:r>
      <w:r>
        <w:t>5</w:t>
      </w:r>
      <w:r>
        <w:t xml:space="preserve"> </w:t>
      </w:r>
      <w:r w:rsidR="005E01DA" w:rsidRPr="00534992">
        <w:t>Number of women giving birth to an infant with congenital syphilis who were diagnosed with syphilis ‘late’ in pregnancy by Indigenous status</w:t>
      </w:r>
    </w:p>
    <w:p w14:paraId="04B2875B" w14:textId="472EAE62" w:rsidR="005E01DA" w:rsidRPr="00534992" w:rsidRDefault="00BC7C16" w:rsidP="00BC7C16">
      <w:pPr>
        <w:pStyle w:val="BoxtextNavy"/>
      </w:pPr>
      <w:r>
        <w:t>4.</w:t>
      </w:r>
      <w:r>
        <w:t>6</w:t>
      </w:r>
      <w:r>
        <w:t xml:space="preserve"> </w:t>
      </w:r>
      <w:r w:rsidR="005E01DA" w:rsidRPr="00534992">
        <w:t>Proportion of people giving birth to an infant with congenital syphilis receiving adequate treatment prior to delivery</w:t>
      </w:r>
    </w:p>
    <w:p w14:paraId="2A5C65E9" w14:textId="3796B7F4" w:rsidR="00BE7742" w:rsidRPr="00534992" w:rsidRDefault="00BC7C16" w:rsidP="00BC7C16">
      <w:pPr>
        <w:pStyle w:val="BoxtextNavy"/>
      </w:pPr>
      <w:r>
        <w:t>4.</w:t>
      </w:r>
      <w:r>
        <w:t>7</w:t>
      </w:r>
      <w:r>
        <w:t xml:space="preserve"> </w:t>
      </w:r>
      <w:r w:rsidR="00BE7742" w:rsidRPr="211312C6">
        <w:t>Number of people giving birth to an infant with congenital syphilis by number of syphilis tests received during their pregnancy</w:t>
      </w:r>
    </w:p>
    <w:p w14:paraId="6BB32276" w14:textId="4678C342" w:rsidR="00BE7742" w:rsidRPr="00534992" w:rsidRDefault="00BC7C16" w:rsidP="00BC7C16">
      <w:pPr>
        <w:pStyle w:val="BoxtextNavy"/>
      </w:pPr>
      <w:r>
        <w:t>4.</w:t>
      </w:r>
      <w:r>
        <w:t>8</w:t>
      </w:r>
      <w:r>
        <w:t xml:space="preserve"> </w:t>
      </w:r>
      <w:r w:rsidR="00BE7742" w:rsidRPr="00534992">
        <w:t>Number of people giving birth to an infant with congenital syphilis reinfected during their pregnancy</w:t>
      </w:r>
    </w:p>
    <w:p w14:paraId="4BD0385F" w14:textId="4DDFF51A" w:rsidR="00BE7742" w:rsidRPr="00534992" w:rsidRDefault="00BC7C16" w:rsidP="00BC7C16">
      <w:pPr>
        <w:pStyle w:val="BoxtextNavy"/>
      </w:pPr>
      <w:r>
        <w:t>4.</w:t>
      </w:r>
      <w:r>
        <w:t>9</w:t>
      </w:r>
      <w:r>
        <w:t xml:space="preserve"> </w:t>
      </w:r>
      <w:r w:rsidR="00BE7742" w:rsidRPr="00534992">
        <w:t>Number of women of reproductive age (15-44 years) hospitalised with a principal diagnosis of syphilis (ICD-10 coded)</w:t>
      </w:r>
    </w:p>
    <w:p w14:paraId="13F7D987" w14:textId="49BD3218" w:rsidR="005B0DA2" w:rsidRPr="00534992" w:rsidRDefault="00BC7C16" w:rsidP="00BC7C16">
      <w:pPr>
        <w:pStyle w:val="BoxtextNavy"/>
      </w:pPr>
      <w:r>
        <w:t>4.</w:t>
      </w:r>
      <w:r>
        <w:t>10</w:t>
      </w:r>
      <w:r>
        <w:t xml:space="preserve"> </w:t>
      </w:r>
      <w:r w:rsidR="00BE7742" w:rsidRPr="00534992">
        <w:t>Number of people hospitalised with a principal diagnosis of syphilis in pregnancy, childbirth and puerperium (ICD-10 coded)</w:t>
      </w:r>
    </w:p>
    <w:p w14:paraId="2660D3C8" w14:textId="77777777" w:rsidR="00A3484F" w:rsidRPr="00EE14BE" w:rsidRDefault="00A3484F" w:rsidP="00EE14BE">
      <w:pPr>
        <w:pStyle w:val="Heading3"/>
      </w:pPr>
      <w:bookmarkStart w:id="52" w:name="_Toc212568410"/>
      <w:r w:rsidRPr="00EE14BE">
        <w:t>Why is this goal important?</w:t>
      </w:r>
      <w:bookmarkEnd w:id="52"/>
    </w:p>
    <w:p w14:paraId="4FFBE5F9" w14:textId="6036D16A" w:rsidR="00D0300C" w:rsidRPr="005841C6" w:rsidRDefault="00471C3C" w:rsidP="005841C6">
      <w:r w:rsidRPr="005841C6">
        <w:t xml:space="preserve">Goal 4 is important as it </w:t>
      </w:r>
      <w:r w:rsidR="006949B2" w:rsidRPr="005841C6">
        <w:t>sets the target for elimination of congenital syphilis in Australia. Monitoring</w:t>
      </w:r>
      <w:r w:rsidR="00CE172E" w:rsidRPr="005841C6">
        <w:t xml:space="preserve"> congenital syphilis case</w:t>
      </w:r>
      <w:r w:rsidR="007E161A" w:rsidRPr="005841C6">
        <w:t>s</w:t>
      </w:r>
      <w:r w:rsidR="004563AE" w:rsidRPr="005841C6">
        <w:t>,</w:t>
      </w:r>
      <w:r w:rsidR="007E161A" w:rsidRPr="005841C6">
        <w:t xml:space="preserve"> incidents</w:t>
      </w:r>
      <w:r w:rsidR="00067A7B" w:rsidRPr="005841C6">
        <w:t xml:space="preserve"> and care of pregnant people with syphilis </w:t>
      </w:r>
      <w:r w:rsidR="004563AE" w:rsidRPr="005841C6">
        <w:t xml:space="preserve">provides critical information to </w:t>
      </w:r>
      <w:r w:rsidR="008B33DF" w:rsidRPr="005841C6">
        <w:t xml:space="preserve">monitor the effectiveness of antenatal care in relation to syphilis and </w:t>
      </w:r>
      <w:r w:rsidR="004446B6" w:rsidRPr="005841C6">
        <w:t xml:space="preserve">develop and refine prevention strategies </w:t>
      </w:r>
      <w:r w:rsidR="00A57088" w:rsidRPr="005841C6">
        <w:t xml:space="preserve">to mitigate the risk of </w:t>
      </w:r>
      <w:r w:rsidR="00D00A03" w:rsidRPr="005841C6">
        <w:t>severe outcomes (e.g. congenital syphilis).</w:t>
      </w:r>
      <w:r w:rsidR="008B33DF" w:rsidRPr="005841C6">
        <w:t xml:space="preserve"> </w:t>
      </w:r>
    </w:p>
    <w:p w14:paraId="5B120392" w14:textId="7409487D" w:rsidR="00A3484F" w:rsidRPr="00EE14BE" w:rsidRDefault="00A3484F" w:rsidP="00EE14BE">
      <w:pPr>
        <w:pStyle w:val="Heading3"/>
      </w:pPr>
      <w:bookmarkStart w:id="53" w:name="_Toc212568411"/>
      <w:r w:rsidRPr="00EE14BE">
        <w:t>Data gaps</w:t>
      </w:r>
      <w:bookmarkEnd w:id="53"/>
    </w:p>
    <w:p w14:paraId="5A06E289" w14:textId="434C8E3F" w:rsidR="00CA3B05" w:rsidRPr="005841C6" w:rsidRDefault="00CA3B05" w:rsidP="005B0DA2">
      <w:r w:rsidRPr="005841C6">
        <w:t xml:space="preserve">As noted in </w:t>
      </w:r>
      <w:hyperlink w:anchor="_Goal_1_-" w:history="1">
        <w:r w:rsidRPr="00F872D0">
          <w:rPr>
            <w:rStyle w:val="Hyperlink"/>
          </w:rPr>
          <w:t>goal 1</w:t>
        </w:r>
      </w:hyperlink>
      <w:r w:rsidRPr="005841C6">
        <w:t xml:space="preserve"> </w:t>
      </w:r>
      <w:r w:rsidR="00004A76" w:rsidRPr="005841C6">
        <w:t>population level</w:t>
      </w:r>
      <w:r w:rsidRPr="005841C6">
        <w:t xml:space="preserve"> syphili</w:t>
      </w:r>
      <w:r w:rsidR="00004A76" w:rsidRPr="005841C6">
        <w:t xml:space="preserve">s testing data during pregnancy is a current limitation </w:t>
      </w:r>
      <w:r w:rsidR="00485F27" w:rsidRPr="005841C6">
        <w:t xml:space="preserve">of </w:t>
      </w:r>
      <w:r w:rsidR="00004A76" w:rsidRPr="005841C6">
        <w:t xml:space="preserve">national data collections, noting the considerable on-going work to address this issue.  </w:t>
      </w:r>
    </w:p>
    <w:p w14:paraId="2D7AC018" w14:textId="38E8F45B" w:rsidR="005B0DA2" w:rsidRPr="00EE14BE" w:rsidRDefault="005B0DA2" w:rsidP="00EE14BE">
      <w:pPr>
        <w:pStyle w:val="Heading3"/>
      </w:pPr>
      <w:bookmarkStart w:id="54" w:name="_Toc212568412"/>
      <w:r w:rsidRPr="00EE14BE">
        <w:t>Indicator notes</w:t>
      </w:r>
      <w:bookmarkEnd w:id="54"/>
    </w:p>
    <w:p w14:paraId="17EF1C04" w14:textId="751F0165" w:rsidR="00B57E21" w:rsidRPr="005841C6" w:rsidRDefault="00B57E21" w:rsidP="005841C6">
      <w:r w:rsidRPr="005841C6">
        <w:t xml:space="preserve">Congenital syphilis is a nationally notifiable disease. Although </w:t>
      </w:r>
      <w:proofErr w:type="gramStart"/>
      <w:r w:rsidRPr="005841C6">
        <w:t>the majority of</w:t>
      </w:r>
      <w:proofErr w:type="gramEnd"/>
      <w:r w:rsidRPr="005841C6">
        <w:t xml:space="preserve"> congenital syphilis cases are diagnosed at birth, diagnosis can occur at a later stage in life.</w:t>
      </w:r>
    </w:p>
    <w:p w14:paraId="4B12887A" w14:textId="36C28359" w:rsidR="00B57E21" w:rsidRPr="005841C6" w:rsidRDefault="00AE57BA" w:rsidP="005841C6">
      <w:r w:rsidRPr="005841C6">
        <w:t xml:space="preserve">Notification rates for congenital syphilis are calculated using cases notified to the NNDSS as the numerator and </w:t>
      </w:r>
      <w:hyperlink r:id="rId33" w:history="1">
        <w:r w:rsidRPr="00F872D0">
          <w:rPr>
            <w:rStyle w:val="Hyperlink"/>
          </w:rPr>
          <w:t>live-birth data</w:t>
        </w:r>
      </w:hyperlink>
      <w:r w:rsidRPr="005841C6">
        <w:t xml:space="preserve"> sourced from the ABS as the denominator.  The </w:t>
      </w:r>
      <w:r w:rsidR="00B57E21" w:rsidRPr="005841C6">
        <w:t>number of</w:t>
      </w:r>
      <w:r w:rsidR="00E15832" w:rsidRPr="005841C6">
        <w:t xml:space="preserve"> </w:t>
      </w:r>
      <w:proofErr w:type="gramStart"/>
      <w:r w:rsidR="00E15832" w:rsidRPr="005841C6">
        <w:t>live-</w:t>
      </w:r>
      <w:r w:rsidR="00B57E21" w:rsidRPr="005841C6">
        <w:t>births</w:t>
      </w:r>
      <w:proofErr w:type="gramEnd"/>
      <w:r w:rsidR="00E15832" w:rsidRPr="005841C6">
        <w:t xml:space="preserve"> refers to births</w:t>
      </w:r>
      <w:r w:rsidR="00B57E21" w:rsidRPr="005841C6">
        <w:t xml:space="preserve"> that occurred in Australia including births to mothers whose place of usual residence was overseas. Stillbirths and </w:t>
      </w:r>
      <w:proofErr w:type="spellStart"/>
      <w:r w:rsidR="00B57E21" w:rsidRPr="005841C6">
        <w:t>fetal</w:t>
      </w:r>
      <w:proofErr w:type="spellEnd"/>
      <w:r w:rsidR="00B57E21" w:rsidRPr="005841C6">
        <w:t xml:space="preserve"> deaths are excluded.</w:t>
      </w:r>
      <w:r w:rsidR="00CE2FBA" w:rsidRPr="005841C6">
        <w:t xml:space="preserve"> The numerator </w:t>
      </w:r>
      <w:r w:rsidR="00B770DD" w:rsidRPr="005841C6">
        <w:t>for any calculation of rate in this section includes all congenital syphilis cases notified in th</w:t>
      </w:r>
      <w:r w:rsidR="001B1980" w:rsidRPr="005841C6">
        <w:t xml:space="preserve">e specified period regardless of the clinical outcome. This means that the numerator </w:t>
      </w:r>
      <w:r w:rsidR="006E349B" w:rsidRPr="005841C6">
        <w:t xml:space="preserve">will include still-births and deaths post-birth </w:t>
      </w:r>
      <w:r w:rsidR="00D27579" w:rsidRPr="005841C6">
        <w:t>as well as live-births.</w:t>
      </w:r>
    </w:p>
    <w:p w14:paraId="210A894D" w14:textId="76E71974" w:rsidR="00B57E21" w:rsidRPr="005841C6" w:rsidRDefault="00B57E21" w:rsidP="005841C6">
      <w:r w:rsidRPr="005841C6">
        <w:lastRenderedPageBreak/>
        <w:t xml:space="preserve">Indigenous </w:t>
      </w:r>
      <w:r w:rsidR="7D548754" w:rsidRPr="005841C6">
        <w:t xml:space="preserve">births are recorded </w:t>
      </w:r>
      <w:r w:rsidRPr="005841C6">
        <w:t>where at least one parent reported themselves as being an Aboriginal person, Torres Strait Islander, or both on the birth registration form. Therefore</w:t>
      </w:r>
      <w:r w:rsidR="00CE4F7B" w:rsidRPr="005841C6">
        <w:t>,</w:t>
      </w:r>
      <w:r w:rsidRPr="005841C6">
        <w:t xml:space="preserve"> Indigenous births may be attributed to either:</w:t>
      </w:r>
    </w:p>
    <w:p w14:paraId="2C420A05" w14:textId="4930AAB4" w:rsidR="00B57E21" w:rsidRPr="004C0EED" w:rsidRDefault="00B57E21" w:rsidP="00EE14BE">
      <w:pPr>
        <w:pStyle w:val="ListBullet2"/>
      </w:pPr>
      <w:r w:rsidRPr="004C0EED">
        <w:t>Aboriginal and/or Torres Strait Islander mothers, including births where both the mother and father are Aboriginal and/or Torres Strait Islander Australians; or</w:t>
      </w:r>
    </w:p>
    <w:p w14:paraId="7C871A62" w14:textId="0BD4F11E" w:rsidR="00B57E21" w:rsidRPr="004C0EED" w:rsidRDefault="00B57E21" w:rsidP="00EE14BE">
      <w:pPr>
        <w:pStyle w:val="ListBullet2"/>
      </w:pPr>
      <w:r w:rsidRPr="004C0EED">
        <w:t>Aboriginal and/or Torres Strait Islander fathers and non-Indigenous mothers.</w:t>
      </w:r>
    </w:p>
    <w:p w14:paraId="338B4A4C" w14:textId="4F817E21" w:rsidR="00BC42D9" w:rsidRPr="007E5BB7" w:rsidRDefault="00BC42D9" w:rsidP="007E5BB7">
      <w:r w:rsidRPr="007E5BB7">
        <w:t>Deaths and hospitalisations</w:t>
      </w:r>
      <w:r w:rsidR="002139A2" w:rsidRPr="007E5BB7">
        <w:t xml:space="preserve"> - </w:t>
      </w:r>
      <w:r w:rsidRPr="007E5BB7">
        <w:t>NNDSS</w:t>
      </w:r>
    </w:p>
    <w:p w14:paraId="01BAB47E" w14:textId="25FF1B76" w:rsidR="002139A2" w:rsidRPr="005841C6" w:rsidRDefault="002139A2" w:rsidP="005841C6">
      <w:r w:rsidRPr="005841C6">
        <w:t>Reporting of deaths and hospitalisations due to congenital syphilis varies across jurisdictions. Core data reported to NNDSS will be interpreted in conjunction with enhanced congenital syphilis data to present the most accurate reflection of the incident.</w:t>
      </w:r>
    </w:p>
    <w:p w14:paraId="660C271F" w14:textId="3CC3D5BC" w:rsidR="00B57E21" w:rsidRPr="007E5BB7" w:rsidRDefault="00B57E21" w:rsidP="007E5BB7">
      <w:r w:rsidRPr="007E5BB7">
        <w:t>Pregnancy</w:t>
      </w:r>
      <w:r w:rsidR="00BC42D9" w:rsidRPr="007E5BB7">
        <w:t xml:space="preserve"> </w:t>
      </w:r>
      <w:r w:rsidR="00672094" w:rsidRPr="007E5BB7">
        <w:t>- NNDSS</w:t>
      </w:r>
    </w:p>
    <w:p w14:paraId="7B45C479" w14:textId="77777777" w:rsidR="00B57E21" w:rsidRPr="005841C6" w:rsidRDefault="00B57E21" w:rsidP="005841C6">
      <w:r w:rsidRPr="005841C6">
        <w:t>Where data are available jurisdictions will provide additional information on female infectious syphilis cases including:</w:t>
      </w:r>
    </w:p>
    <w:p w14:paraId="3E8F4B98" w14:textId="0A0B1475" w:rsidR="00B57E21" w:rsidRPr="004C0EED" w:rsidRDefault="00B57E21" w:rsidP="00EE14BE">
      <w:pPr>
        <w:pStyle w:val="ListBullet2"/>
      </w:pPr>
      <w:r w:rsidRPr="004C0EED">
        <w:t xml:space="preserve">Pregnancy status at time of </w:t>
      </w:r>
      <w:proofErr w:type="gramStart"/>
      <w:r w:rsidRPr="004C0EED">
        <w:t>diagnosis;</w:t>
      </w:r>
      <w:proofErr w:type="gramEnd"/>
    </w:p>
    <w:p w14:paraId="1A53E6F4" w14:textId="192CDB22" w:rsidR="00B57E21" w:rsidRPr="00B57E21" w:rsidRDefault="00B57E21" w:rsidP="00EE14BE">
      <w:pPr>
        <w:pStyle w:val="ListBullet2"/>
      </w:pPr>
      <w:r w:rsidRPr="00B57E21">
        <w:t>Reason for testing (e.g. antenatal screen</w:t>
      </w:r>
      <w:proofErr w:type="gramStart"/>
      <w:r w:rsidRPr="00B57E21">
        <w:t>);</w:t>
      </w:r>
      <w:proofErr w:type="gramEnd"/>
    </w:p>
    <w:p w14:paraId="1FCFE53A" w14:textId="5DF3CE6F" w:rsidR="00B57E21" w:rsidRPr="00B57E21" w:rsidRDefault="00B57E21" w:rsidP="00EE14BE">
      <w:pPr>
        <w:pStyle w:val="ListBullet2"/>
      </w:pPr>
      <w:r w:rsidRPr="00B57E21">
        <w:t>Maternal stage of pregnancy at diagnosis.</w:t>
      </w:r>
    </w:p>
    <w:p w14:paraId="16C6A5CF" w14:textId="33C7F3F9" w:rsidR="00C56EA1" w:rsidRPr="007E5BB7" w:rsidRDefault="00C56EA1" w:rsidP="007E5BB7">
      <w:r w:rsidRPr="007E5BB7">
        <w:t>Enhanced congenital syphilis data</w:t>
      </w:r>
      <w:r w:rsidR="00672094" w:rsidRPr="007E5BB7">
        <w:t xml:space="preserve"> - NNDSS</w:t>
      </w:r>
    </w:p>
    <w:p w14:paraId="037446A1" w14:textId="1FE1F8C1" w:rsidR="0040638F" w:rsidRPr="003407F9" w:rsidRDefault="0040638F" w:rsidP="003407F9">
      <w:r w:rsidRPr="003407F9">
        <w:t xml:space="preserve">Refer to the </w:t>
      </w:r>
      <w:hyperlink w:anchor="_Goal_1_-" w:history="1">
        <w:r w:rsidRPr="003407F9">
          <w:rPr>
            <w:rStyle w:val="Hyperlink"/>
          </w:rPr>
          <w:t>indicator notes</w:t>
        </w:r>
      </w:hyperlink>
      <w:r w:rsidRPr="003407F9">
        <w:t xml:space="preserve"> section of goal 1.</w:t>
      </w:r>
    </w:p>
    <w:p w14:paraId="43D1DC6A" w14:textId="11F87384" w:rsidR="00741D1C" w:rsidRPr="007E5BB7" w:rsidRDefault="00741D1C" w:rsidP="007E5BB7">
      <w:pPr>
        <w:rPr>
          <w:rStyle w:val="Emphasis"/>
        </w:rPr>
      </w:pPr>
      <w:r w:rsidRPr="007E5BB7">
        <w:rPr>
          <w:rStyle w:val="Emphasis"/>
        </w:rPr>
        <w:t>Hospitalisations</w:t>
      </w:r>
      <w:r w:rsidR="007E5B8C" w:rsidRPr="007E5BB7">
        <w:rPr>
          <w:rStyle w:val="Emphasis"/>
        </w:rPr>
        <w:t xml:space="preserve"> (</w:t>
      </w:r>
      <w:r w:rsidRPr="007E5BB7">
        <w:rPr>
          <w:rStyle w:val="Emphasis"/>
        </w:rPr>
        <w:t>AIHW</w:t>
      </w:r>
      <w:r w:rsidR="007E5B8C" w:rsidRPr="007E5BB7">
        <w:rPr>
          <w:rStyle w:val="Emphasis"/>
        </w:rPr>
        <w:t xml:space="preserve">) and </w:t>
      </w:r>
      <w:proofErr w:type="gramStart"/>
      <w:r w:rsidR="007E5B8C" w:rsidRPr="007E5BB7">
        <w:rPr>
          <w:rStyle w:val="Emphasis"/>
        </w:rPr>
        <w:t>Causes</w:t>
      </w:r>
      <w:proofErr w:type="gramEnd"/>
      <w:r w:rsidR="007E5B8C" w:rsidRPr="007E5BB7">
        <w:rPr>
          <w:rStyle w:val="Emphasis"/>
        </w:rPr>
        <w:t xml:space="preserve"> of death (ABS)</w:t>
      </w:r>
    </w:p>
    <w:p w14:paraId="3A835D57" w14:textId="1C99B23A" w:rsidR="007E5B8C" w:rsidRPr="003407F9" w:rsidRDefault="007E5B8C" w:rsidP="003407F9">
      <w:r w:rsidRPr="003407F9">
        <w:t xml:space="preserve">Refer to </w:t>
      </w:r>
      <w:r w:rsidR="00B81402" w:rsidRPr="003407F9">
        <w:t xml:space="preserve">the </w:t>
      </w:r>
      <w:hyperlink w:anchor="_Goal_3_-" w:history="1">
        <w:r w:rsidR="00B81402" w:rsidRPr="003407F9">
          <w:rPr>
            <w:rStyle w:val="Hyperlink"/>
          </w:rPr>
          <w:t>indicator notes</w:t>
        </w:r>
      </w:hyperlink>
      <w:r w:rsidR="00B81402" w:rsidRPr="003407F9">
        <w:t xml:space="preserve"> section of goal 3.</w:t>
      </w:r>
    </w:p>
    <w:p w14:paraId="59282D9C" w14:textId="00FB4D51" w:rsidR="005B0DA2" w:rsidRPr="00EE14BE" w:rsidRDefault="005B0DA2" w:rsidP="00EE14BE">
      <w:pPr>
        <w:pStyle w:val="Heading3"/>
      </w:pPr>
      <w:bookmarkStart w:id="55" w:name="_Toc212568413"/>
      <w:r w:rsidRPr="00EE14BE">
        <w:t>Reporting against indicators</w:t>
      </w:r>
      <w:bookmarkEnd w:id="55"/>
    </w:p>
    <w:p w14:paraId="756AB227" w14:textId="506CF06D" w:rsidR="005B0DA2" w:rsidRPr="003407F9" w:rsidRDefault="005E01DA" w:rsidP="007E5BB7">
      <w:pPr>
        <w:pStyle w:val="Caption"/>
      </w:pPr>
      <w:r w:rsidRPr="003407F9">
        <w:t xml:space="preserve">4.1 </w:t>
      </w:r>
      <w:r w:rsidR="00E31BC9" w:rsidRPr="003407F9">
        <w:t>Number of congenital syphilis cases by remoteness area</w:t>
      </w:r>
      <w:r w:rsidR="00262925" w:rsidRPr="003407F9">
        <w:fldChar w:fldCharType="begin"/>
      </w:r>
      <w:r w:rsidR="00262925" w:rsidRPr="003407F9">
        <w:instrText xml:space="preserve"> NOTEREF _Ref204154426 \h  \* MERGEFORMAT </w:instrText>
      </w:r>
      <w:r w:rsidR="00262925" w:rsidRPr="003407F9">
        <w:fldChar w:fldCharType="separate"/>
      </w:r>
      <w:r w:rsidR="00B95D15">
        <w:t>9</w:t>
      </w:r>
      <w:r w:rsidR="00262925" w:rsidRPr="003407F9">
        <w:fldChar w:fldCharType="end"/>
      </w:r>
      <w:r w:rsidR="00E31BC9" w:rsidRPr="003407F9">
        <w:t xml:space="preserve"> and Indigenous statu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1"/>
        <w:gridCol w:w="885"/>
        <w:gridCol w:w="3002"/>
        <w:gridCol w:w="2667"/>
        <w:gridCol w:w="1691"/>
      </w:tblGrid>
      <w:tr w:rsidR="005B0DA2" w:rsidRPr="007D6DD8" w14:paraId="6EA482CB"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1941855F" w14:textId="77777777" w:rsidR="005B0DA2" w:rsidRPr="003407F9" w:rsidRDefault="005B0DA2" w:rsidP="003407F9">
            <w:r w:rsidRPr="003407F9">
              <w:t>Indicator components</w:t>
            </w:r>
          </w:p>
        </w:tc>
        <w:tc>
          <w:tcPr>
            <w:tcW w:w="0" w:type="auto"/>
          </w:tcPr>
          <w:p w14:paraId="01A64317"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0" w:type="auto"/>
          </w:tcPr>
          <w:p w14:paraId="626877F6"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0" w:type="auto"/>
          </w:tcPr>
          <w:p w14:paraId="5CCEF175" w14:textId="2561CAE0"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0" w:type="auto"/>
          </w:tcPr>
          <w:p w14:paraId="0A11F9B0" w14:textId="77777777" w:rsidR="005B0DA2" w:rsidRPr="003407F9" w:rsidRDefault="005B0DA2"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136297" w:rsidRPr="007D6DD8" w14:paraId="775BE640" w14:textId="77777777" w:rsidTr="00240B87">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0" w:type="auto"/>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0F3ECD6F" w14:textId="070284B1" w:rsidR="00136297" w:rsidRPr="007E5BB7" w:rsidRDefault="00136297" w:rsidP="00BC7C16">
            <w:pPr>
              <w:pStyle w:val="Tabletextleft"/>
            </w:pPr>
            <w:r w:rsidRPr="007E5BB7">
              <w:t>Indigenous</w:t>
            </w:r>
          </w:p>
        </w:tc>
      </w:tr>
      <w:tr w:rsidR="00136297" w:rsidRPr="007D6DD8" w14:paraId="1808C537" w14:textId="77777777" w:rsidTr="005C4291">
        <w:tc>
          <w:tcPr>
            <w:cnfStyle w:val="001000000000" w:firstRow="0" w:lastRow="0" w:firstColumn="1" w:lastColumn="0" w:oddVBand="0" w:evenVBand="0" w:oddHBand="0" w:evenHBand="0" w:firstRowFirstColumn="0" w:firstRowLastColumn="0" w:lastRowFirstColumn="0" w:lastRowLastColumn="0"/>
            <w:tcW w:w="0" w:type="auto"/>
          </w:tcPr>
          <w:p w14:paraId="60766BF0" w14:textId="6AA1E65B" w:rsidR="00136297" w:rsidRPr="00EF1EFE" w:rsidRDefault="00136297" w:rsidP="00EF1EFE">
            <w:r w:rsidRPr="00EF1EFE">
              <w:t>Single measure</w:t>
            </w:r>
          </w:p>
        </w:tc>
        <w:tc>
          <w:tcPr>
            <w:tcW w:w="0" w:type="auto"/>
          </w:tcPr>
          <w:p w14:paraId="3A17B100" w14:textId="600F11B7" w:rsidR="00136297" w:rsidRPr="003407F9" w:rsidRDefault="00136297" w:rsidP="003407F9">
            <w:pPr>
              <w:cnfStyle w:val="000000000000" w:firstRow="0" w:lastRow="0" w:firstColumn="0" w:lastColumn="0" w:oddVBand="0" w:evenVBand="0" w:oddHBand="0" w:evenHBand="0" w:firstRowFirstColumn="0" w:firstRowLastColumn="0" w:lastRowFirstColumn="0" w:lastRowLastColumn="0"/>
            </w:pPr>
            <w:r w:rsidRPr="003407F9">
              <w:t>NNDSS</w:t>
            </w:r>
          </w:p>
        </w:tc>
        <w:tc>
          <w:tcPr>
            <w:tcW w:w="0" w:type="auto"/>
          </w:tcPr>
          <w:p w14:paraId="39EE2C89" w14:textId="3D277F75" w:rsidR="00136297" w:rsidRPr="007E5BB7"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Indigenous congenital syphilis notifications reported to NNDSS by remoteness area classification</w:t>
            </w:r>
          </w:p>
        </w:tc>
        <w:tc>
          <w:tcPr>
            <w:tcW w:w="0" w:type="auto"/>
          </w:tcPr>
          <w:p w14:paraId="012F4DF4" w14:textId="43A323E6" w:rsidR="00136297" w:rsidRPr="003407F9"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Australian Centre for Disease Control</w:t>
            </w:r>
          </w:p>
        </w:tc>
        <w:tc>
          <w:tcPr>
            <w:tcW w:w="0" w:type="auto"/>
          </w:tcPr>
          <w:p w14:paraId="0ECE3660" w14:textId="282094CF" w:rsidR="00136297" w:rsidRPr="007E5BB7"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Quarterly</w:t>
            </w:r>
          </w:p>
        </w:tc>
      </w:tr>
      <w:tr w:rsidR="00136297" w:rsidRPr="007D6DD8" w14:paraId="2362A28F"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5F6E3E8D" w14:textId="2F389C6E" w:rsidR="00136297" w:rsidRPr="007E5BB7" w:rsidRDefault="00136297" w:rsidP="00BC7C16">
            <w:pPr>
              <w:pStyle w:val="Tabletextleft"/>
            </w:pPr>
            <w:r w:rsidRPr="007E5BB7">
              <w:t>Non-Indigenous</w:t>
            </w:r>
          </w:p>
        </w:tc>
      </w:tr>
      <w:tr w:rsidR="00136297" w:rsidRPr="007D6DD8" w14:paraId="17E145A2" w14:textId="77777777" w:rsidTr="005C4291">
        <w:trPr>
          <w:trHeight w:val="1214"/>
        </w:trPr>
        <w:tc>
          <w:tcPr>
            <w:cnfStyle w:val="001000000000" w:firstRow="0" w:lastRow="0" w:firstColumn="1" w:lastColumn="0" w:oddVBand="0" w:evenVBand="0" w:oddHBand="0" w:evenHBand="0" w:firstRowFirstColumn="0" w:firstRowLastColumn="0" w:lastRowFirstColumn="0" w:lastRowLastColumn="0"/>
            <w:tcW w:w="0" w:type="auto"/>
          </w:tcPr>
          <w:p w14:paraId="1B9D17AB" w14:textId="602D413B" w:rsidR="00136297" w:rsidRPr="00EF1EFE" w:rsidRDefault="00136297" w:rsidP="00EF1EFE">
            <w:r w:rsidRPr="00EF1EFE">
              <w:t>Single measure</w:t>
            </w:r>
          </w:p>
        </w:tc>
        <w:tc>
          <w:tcPr>
            <w:tcW w:w="0" w:type="auto"/>
          </w:tcPr>
          <w:p w14:paraId="74A1BCAE" w14:textId="432C5DEF" w:rsidR="00136297" w:rsidRPr="003407F9" w:rsidRDefault="00136297" w:rsidP="003407F9">
            <w:pPr>
              <w:cnfStyle w:val="000000000000" w:firstRow="0" w:lastRow="0" w:firstColumn="0" w:lastColumn="0" w:oddVBand="0" w:evenVBand="0" w:oddHBand="0" w:evenHBand="0" w:firstRowFirstColumn="0" w:firstRowLastColumn="0" w:lastRowFirstColumn="0" w:lastRowLastColumn="0"/>
            </w:pPr>
            <w:r w:rsidRPr="003407F9">
              <w:t>NNDSS</w:t>
            </w:r>
          </w:p>
        </w:tc>
        <w:tc>
          <w:tcPr>
            <w:tcW w:w="0" w:type="auto"/>
          </w:tcPr>
          <w:p w14:paraId="7BD05CF0" w14:textId="181C6A13" w:rsidR="00136297" w:rsidRPr="007E5BB7"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non-Indigenous congenital syphilis notifications reported to NNDSS by remoteness area classification</w:t>
            </w:r>
          </w:p>
        </w:tc>
        <w:tc>
          <w:tcPr>
            <w:tcW w:w="0" w:type="auto"/>
          </w:tcPr>
          <w:p w14:paraId="038A5B9A" w14:textId="6334437E" w:rsidR="00136297" w:rsidRPr="003407F9"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Australian Centre for Disease Control</w:t>
            </w:r>
          </w:p>
        </w:tc>
        <w:tc>
          <w:tcPr>
            <w:tcW w:w="0" w:type="auto"/>
          </w:tcPr>
          <w:p w14:paraId="6DE8D286" w14:textId="26EC0929" w:rsidR="00136297" w:rsidRPr="007E5BB7" w:rsidRDefault="0013629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Quarterly</w:t>
            </w:r>
          </w:p>
        </w:tc>
      </w:tr>
    </w:tbl>
    <w:p w14:paraId="38392182" w14:textId="1B8DB929" w:rsidR="005B0DA2" w:rsidRPr="003407F9" w:rsidRDefault="005E01DA" w:rsidP="003407F9">
      <w:pPr>
        <w:pStyle w:val="Caption"/>
      </w:pPr>
      <w:r w:rsidRPr="003407F9">
        <w:lastRenderedPageBreak/>
        <w:t>4.</w:t>
      </w:r>
      <w:r w:rsidR="00262925" w:rsidRPr="003407F9">
        <w:t>2</w:t>
      </w:r>
      <w:r w:rsidRPr="003407F9">
        <w:t xml:space="preserve"> </w:t>
      </w:r>
      <w:r w:rsidR="008C3AA7" w:rsidRPr="003407F9">
        <w:t>Number of congenital syphilis related deaths by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5"/>
        <w:gridCol w:w="1020"/>
        <w:gridCol w:w="4305"/>
        <w:gridCol w:w="1515"/>
        <w:gridCol w:w="1471"/>
      </w:tblGrid>
      <w:tr w:rsidR="00F63A67" w:rsidRPr="007D6DD8" w14:paraId="408D6DA8"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45" w:type="dxa"/>
          </w:tcPr>
          <w:p w14:paraId="54923398" w14:textId="77777777" w:rsidR="00F63A67" w:rsidRPr="003407F9" w:rsidRDefault="00F63A67" w:rsidP="003407F9">
            <w:r w:rsidRPr="003407F9">
              <w:t>Indicator components</w:t>
            </w:r>
          </w:p>
        </w:tc>
        <w:tc>
          <w:tcPr>
            <w:tcW w:w="1020" w:type="dxa"/>
          </w:tcPr>
          <w:p w14:paraId="07D22BA8" w14:textId="77777777" w:rsidR="00F63A67" w:rsidRPr="003407F9" w:rsidRDefault="00F63A67"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4305" w:type="dxa"/>
          </w:tcPr>
          <w:p w14:paraId="24E192EA" w14:textId="77777777" w:rsidR="00F63A67" w:rsidRPr="003407F9" w:rsidRDefault="00F63A67"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515" w:type="dxa"/>
          </w:tcPr>
          <w:p w14:paraId="7CCDEE66" w14:textId="78C1297E" w:rsidR="00F63A67" w:rsidRPr="003407F9" w:rsidRDefault="00F63A67"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71" w:type="dxa"/>
          </w:tcPr>
          <w:p w14:paraId="033FC5A1" w14:textId="77777777" w:rsidR="00F63A67" w:rsidRPr="003407F9" w:rsidRDefault="00F63A67"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F63A67" w:rsidRPr="007D6DD8" w14:paraId="07944022" w14:textId="77777777" w:rsidTr="00240B87">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0CB49A68" w14:textId="77777777" w:rsidR="00F63A67" w:rsidRPr="007E5BB7" w:rsidRDefault="00F63A67" w:rsidP="00BC7C16">
            <w:pPr>
              <w:pStyle w:val="Tabletextleft"/>
            </w:pPr>
            <w:r w:rsidRPr="007E5BB7">
              <w:t>Indigenous</w:t>
            </w:r>
          </w:p>
        </w:tc>
      </w:tr>
      <w:tr w:rsidR="00F63A67" w:rsidRPr="007D6DD8" w14:paraId="7B013BBA" w14:textId="77777777" w:rsidTr="4C4AB024">
        <w:trPr>
          <w:trHeight w:val="1129"/>
        </w:trPr>
        <w:tc>
          <w:tcPr>
            <w:cnfStyle w:val="001000000000" w:firstRow="0" w:lastRow="0" w:firstColumn="1" w:lastColumn="0" w:oddVBand="0" w:evenVBand="0" w:oddHBand="0" w:evenHBand="0" w:firstRowFirstColumn="0" w:firstRowLastColumn="0" w:lastRowFirstColumn="0" w:lastRowLastColumn="0"/>
            <w:tcW w:w="1545" w:type="dxa"/>
          </w:tcPr>
          <w:p w14:paraId="5D6CFC3E" w14:textId="77777777" w:rsidR="00F63A67" w:rsidRPr="00EF1EFE" w:rsidRDefault="00F63A67" w:rsidP="00BC7C16">
            <w:pPr>
              <w:pStyle w:val="Tabletextleft"/>
            </w:pPr>
            <w:r w:rsidRPr="00EF1EFE">
              <w:t>Single measure</w:t>
            </w:r>
          </w:p>
        </w:tc>
        <w:tc>
          <w:tcPr>
            <w:tcW w:w="1020" w:type="dxa"/>
          </w:tcPr>
          <w:p w14:paraId="3915B097" w14:textId="77777777" w:rsidR="00F63A67" w:rsidRPr="003407F9"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NNDSS</w:t>
            </w:r>
          </w:p>
        </w:tc>
        <w:tc>
          <w:tcPr>
            <w:tcW w:w="4305" w:type="dxa"/>
          </w:tcPr>
          <w:p w14:paraId="10245112" w14:textId="1E924909" w:rsidR="00F63A67" w:rsidRPr="007E5BB7" w:rsidRDefault="00A06180"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Indigenous congenital syphilis notifications reported to NNDSS reported to have died</w:t>
            </w:r>
          </w:p>
        </w:tc>
        <w:tc>
          <w:tcPr>
            <w:tcW w:w="1515" w:type="dxa"/>
          </w:tcPr>
          <w:p w14:paraId="5C46EC90" w14:textId="77777777" w:rsidR="00F63A67" w:rsidRPr="003407F9"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Australian Centre for Disease Control</w:t>
            </w:r>
          </w:p>
        </w:tc>
        <w:tc>
          <w:tcPr>
            <w:tcW w:w="1471" w:type="dxa"/>
          </w:tcPr>
          <w:p w14:paraId="27EE4607" w14:textId="77777777" w:rsidR="00F63A67" w:rsidRPr="007E5BB7"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Quarterly</w:t>
            </w:r>
          </w:p>
        </w:tc>
      </w:tr>
      <w:tr w:rsidR="00F63A67" w:rsidRPr="007D6DD8" w14:paraId="0BCC11DF"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795D4FD2" w14:textId="77777777" w:rsidR="00F63A67" w:rsidRPr="007E5BB7" w:rsidRDefault="00F63A67" w:rsidP="00BC7C16">
            <w:pPr>
              <w:pStyle w:val="Tabletextleft"/>
            </w:pPr>
            <w:r w:rsidRPr="007E5BB7">
              <w:t>Non-Indigenous</w:t>
            </w:r>
          </w:p>
        </w:tc>
      </w:tr>
      <w:tr w:rsidR="00F63A67" w14:paraId="7F839F85" w14:textId="77777777" w:rsidTr="4C4AB024">
        <w:trPr>
          <w:trHeight w:val="1318"/>
        </w:trPr>
        <w:tc>
          <w:tcPr>
            <w:cnfStyle w:val="001000000000" w:firstRow="0" w:lastRow="0" w:firstColumn="1" w:lastColumn="0" w:oddVBand="0" w:evenVBand="0" w:oddHBand="0" w:evenHBand="0" w:firstRowFirstColumn="0" w:firstRowLastColumn="0" w:lastRowFirstColumn="0" w:lastRowLastColumn="0"/>
            <w:tcW w:w="1545" w:type="dxa"/>
          </w:tcPr>
          <w:p w14:paraId="2ED63EC0" w14:textId="77777777" w:rsidR="00F63A67" w:rsidRPr="00EF1EFE" w:rsidRDefault="00F63A67" w:rsidP="00BC7C16">
            <w:pPr>
              <w:pStyle w:val="Tabletextleft"/>
            </w:pPr>
            <w:r w:rsidRPr="00EF1EFE">
              <w:t>Single measure</w:t>
            </w:r>
          </w:p>
        </w:tc>
        <w:tc>
          <w:tcPr>
            <w:tcW w:w="1020" w:type="dxa"/>
          </w:tcPr>
          <w:p w14:paraId="6C322211" w14:textId="77777777" w:rsidR="00F63A67" w:rsidRPr="003407F9"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NNDSS</w:t>
            </w:r>
          </w:p>
        </w:tc>
        <w:tc>
          <w:tcPr>
            <w:tcW w:w="4305" w:type="dxa"/>
          </w:tcPr>
          <w:p w14:paraId="5A51C99B" w14:textId="2288F139" w:rsidR="00F63A67" w:rsidRPr="007E5BB7" w:rsidRDefault="008D5F31" w:rsidP="00BC7C16">
            <w:pPr>
              <w:pStyle w:val="Tabletextleft"/>
              <w:cnfStyle w:val="000000000000" w:firstRow="0" w:lastRow="0" w:firstColumn="0" w:lastColumn="0" w:oddVBand="0" w:evenVBand="0" w:oddHBand="0" w:evenHBand="0" w:firstRowFirstColumn="0" w:firstRowLastColumn="0" w:lastRowFirstColumn="0" w:lastRowLastColumn="0"/>
            </w:pPr>
            <w:r w:rsidRPr="007E5BB7">
              <w:t>Number of non-Indigenous congenital syphilis notifications reported to NNDSS reported to have died</w:t>
            </w:r>
          </w:p>
        </w:tc>
        <w:tc>
          <w:tcPr>
            <w:tcW w:w="1515" w:type="dxa"/>
          </w:tcPr>
          <w:p w14:paraId="0EB01AA6" w14:textId="77777777" w:rsidR="00F63A67" w:rsidRPr="003407F9"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3407F9">
              <w:t>Australian Centre for Disease Control</w:t>
            </w:r>
          </w:p>
        </w:tc>
        <w:tc>
          <w:tcPr>
            <w:tcW w:w="1471" w:type="dxa"/>
          </w:tcPr>
          <w:p w14:paraId="14FB15E5" w14:textId="77777777" w:rsidR="00F63A67" w:rsidRPr="007E5BB7" w:rsidRDefault="00F63A67" w:rsidP="00BC7C16">
            <w:pPr>
              <w:pStyle w:val="Tabletextleft"/>
              <w:cnfStyle w:val="000000000000" w:firstRow="0" w:lastRow="0" w:firstColumn="0" w:lastColumn="0" w:oddVBand="0" w:evenVBand="0" w:oddHBand="0" w:evenHBand="0" w:firstRowFirstColumn="0" w:firstRowLastColumn="0" w:lastRowFirstColumn="0" w:lastRowLastColumn="0"/>
            </w:pPr>
            <w:r w:rsidRPr="007E5BB7">
              <w:t>Quarterly</w:t>
            </w:r>
          </w:p>
        </w:tc>
      </w:tr>
    </w:tbl>
    <w:p w14:paraId="3E719468" w14:textId="6C645D9E" w:rsidR="00F17CA1" w:rsidRPr="003407F9" w:rsidRDefault="005E01DA" w:rsidP="003407F9">
      <w:pPr>
        <w:pStyle w:val="Caption"/>
      </w:pPr>
      <w:r w:rsidRPr="003407F9">
        <w:t>4.</w:t>
      </w:r>
      <w:r w:rsidR="00E31663" w:rsidRPr="003407F9">
        <w:t>3</w:t>
      </w:r>
      <w:r w:rsidRPr="003407F9">
        <w:t xml:space="preserve"> </w:t>
      </w:r>
      <w:r w:rsidR="00F17CA1" w:rsidRPr="003407F9">
        <w:t>Notification rate of congenital syphilis per 100,000 live births</w:t>
      </w:r>
      <w:r w:rsidR="00C40E7F" w:rsidRPr="003407F9">
        <w:footnoteReference w:id="19"/>
      </w:r>
      <w:r w:rsidR="00F17CA1" w:rsidRPr="003407F9">
        <w:t xml:space="preserve"> by remoteness area</w:t>
      </w:r>
      <w:r w:rsidR="00E31663" w:rsidRPr="003407F9">
        <w:fldChar w:fldCharType="begin"/>
      </w:r>
      <w:r w:rsidR="00E31663" w:rsidRPr="003407F9">
        <w:instrText xml:space="preserve"> NOTEREF _Ref204154426 \h  \* MERGEFORMAT </w:instrText>
      </w:r>
      <w:r w:rsidR="00E31663" w:rsidRPr="003407F9">
        <w:fldChar w:fldCharType="separate"/>
      </w:r>
      <w:r w:rsidR="00B95D15">
        <w:t>9</w:t>
      </w:r>
      <w:r w:rsidR="00E31663" w:rsidRPr="003407F9">
        <w:fldChar w:fldCharType="end"/>
      </w:r>
      <w:r w:rsidR="00F17CA1" w:rsidRPr="003407F9">
        <w:t xml:space="preserve"> and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1022"/>
        <w:gridCol w:w="3370"/>
        <w:gridCol w:w="2486"/>
        <w:gridCol w:w="1413"/>
      </w:tblGrid>
      <w:tr w:rsidR="008666C8" w:rsidRPr="008333C9" w14:paraId="64918A11"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5" w:type="dxa"/>
          </w:tcPr>
          <w:p w14:paraId="64B76AD1" w14:textId="77777777" w:rsidR="00F17CA1" w:rsidRPr="003407F9" w:rsidRDefault="00F17CA1" w:rsidP="003407F9">
            <w:r w:rsidRPr="003407F9">
              <w:t>Indicator components</w:t>
            </w:r>
          </w:p>
        </w:tc>
        <w:tc>
          <w:tcPr>
            <w:tcW w:w="1080" w:type="dxa"/>
          </w:tcPr>
          <w:p w14:paraId="6B89C644" w14:textId="77777777" w:rsidR="00F17CA1" w:rsidRPr="003407F9" w:rsidRDefault="00F17CA1"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4230" w:type="dxa"/>
          </w:tcPr>
          <w:p w14:paraId="1F87FF96" w14:textId="77777777" w:rsidR="00F17CA1" w:rsidRPr="003407F9" w:rsidRDefault="00F17CA1"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470" w:type="dxa"/>
          </w:tcPr>
          <w:p w14:paraId="1EA8129B" w14:textId="6E5CCA13" w:rsidR="00F17CA1" w:rsidRPr="003407F9" w:rsidRDefault="00F17CA1" w:rsidP="005C4291">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71" w:type="dxa"/>
          </w:tcPr>
          <w:p w14:paraId="30DE8B44" w14:textId="77777777" w:rsidR="00F17CA1" w:rsidRPr="003407F9" w:rsidRDefault="00F17CA1"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F17CA1" w:rsidRPr="008333C9" w14:paraId="18470F3F"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3E6A8A43" w14:textId="77777777" w:rsidR="00F17CA1" w:rsidRPr="007E5BB7" w:rsidRDefault="00F17CA1" w:rsidP="00BC7C16">
            <w:pPr>
              <w:pStyle w:val="Tabletextleft"/>
            </w:pPr>
            <w:r w:rsidRPr="007E5BB7">
              <w:t>Indigenous</w:t>
            </w:r>
          </w:p>
        </w:tc>
      </w:tr>
      <w:tr w:rsidR="008666C8" w:rsidRPr="008333C9" w14:paraId="3F5BDFB9" w14:textId="77777777" w:rsidTr="4C4AB024">
        <w:tc>
          <w:tcPr>
            <w:cnfStyle w:val="001000000000" w:firstRow="0" w:lastRow="0" w:firstColumn="1" w:lastColumn="0" w:oddVBand="0" w:evenVBand="0" w:oddHBand="0" w:evenHBand="0" w:firstRowFirstColumn="0" w:firstRowLastColumn="0" w:lastRowFirstColumn="0" w:lastRowLastColumn="0"/>
            <w:tcW w:w="1605" w:type="dxa"/>
          </w:tcPr>
          <w:p w14:paraId="7920B4BB" w14:textId="77777777" w:rsidR="00AC004C" w:rsidRPr="00EF1EFE" w:rsidRDefault="00AC004C" w:rsidP="00EF1EFE">
            <w:r w:rsidRPr="00EF1EFE">
              <w:t>Numerator</w:t>
            </w:r>
          </w:p>
        </w:tc>
        <w:tc>
          <w:tcPr>
            <w:tcW w:w="1080" w:type="dxa"/>
          </w:tcPr>
          <w:p w14:paraId="76C269C2" w14:textId="7206F088" w:rsidR="00AC004C" w:rsidRPr="00EF1EFE" w:rsidRDefault="00AC004C" w:rsidP="00EF1EFE">
            <w:pPr>
              <w:cnfStyle w:val="000000000000" w:firstRow="0" w:lastRow="0" w:firstColumn="0" w:lastColumn="0" w:oddVBand="0" w:evenVBand="0" w:oddHBand="0" w:evenHBand="0" w:firstRowFirstColumn="0" w:firstRowLastColumn="0" w:lastRowFirstColumn="0" w:lastRowLastColumn="0"/>
            </w:pPr>
            <w:r w:rsidRPr="00EF1EFE">
              <w:t>NNDSS</w:t>
            </w:r>
          </w:p>
        </w:tc>
        <w:tc>
          <w:tcPr>
            <w:tcW w:w="4230" w:type="dxa"/>
          </w:tcPr>
          <w:p w14:paraId="1B603330" w14:textId="0F467A89" w:rsidR="00AC004C" w:rsidRPr="00EF1EFE" w:rsidRDefault="00AC004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umber of Indigenous congenital syphilis notifications reported to NNDSS by remoteness area classifications</w:t>
            </w:r>
          </w:p>
        </w:tc>
        <w:tc>
          <w:tcPr>
            <w:tcW w:w="1470" w:type="dxa"/>
          </w:tcPr>
          <w:p w14:paraId="549867B7" w14:textId="77777777" w:rsidR="00AC004C" w:rsidRPr="00EF1EFE" w:rsidRDefault="00AC004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71" w:type="dxa"/>
          </w:tcPr>
          <w:p w14:paraId="75CFC8EB" w14:textId="0AD963CC" w:rsidR="00AC004C" w:rsidRPr="00EF1EFE" w:rsidRDefault="00AC004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8666C8" w:rsidRPr="008333C9" w14:paraId="79AB5A93"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A29BE4" w14:textId="77777777" w:rsidR="00AC004C" w:rsidRPr="00EF1EFE" w:rsidRDefault="00AC004C" w:rsidP="00EF1EFE">
            <w:r w:rsidRPr="00EF1EFE">
              <w:t>Denomin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34351F1" w14:textId="1DD78741" w:rsidR="00AC004C" w:rsidRPr="00EF1EFE" w:rsidRDefault="00AC004C" w:rsidP="00EF1EFE">
            <w:pPr>
              <w:cnfStyle w:val="000000100000" w:firstRow="0" w:lastRow="0" w:firstColumn="0" w:lastColumn="0" w:oddVBand="0" w:evenVBand="0" w:oddHBand="1" w:evenHBand="0" w:firstRowFirstColumn="0" w:firstRowLastColumn="0" w:lastRowFirstColumn="0" w:lastRowLastColumn="0"/>
            </w:pPr>
            <w:r w:rsidRPr="00EF1EFE">
              <w:t>ABS</w:t>
            </w:r>
          </w:p>
        </w:tc>
        <w:tc>
          <w:tcPr>
            <w:tcW w:w="423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8AB7BC4" w14:textId="706C85E7" w:rsidR="00AC004C" w:rsidRPr="00EF1EFE" w:rsidRDefault="00AC004C"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umber of registered Indigenous births in Australia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5B7F9B9" w14:textId="35E1DBEF" w:rsidR="00AC004C" w:rsidRPr="00EF1EFE" w:rsidRDefault="00AC004C"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Bureau of Statistics</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DF42138" w14:textId="243C71F6" w:rsidR="00AC004C" w:rsidRPr="00EF1EFE" w:rsidRDefault="00AC004C"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nnually</w:t>
            </w:r>
          </w:p>
        </w:tc>
      </w:tr>
      <w:tr w:rsidR="00F17CA1" w:rsidRPr="008333C9" w14:paraId="5848080A"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3DBEB58F" w14:textId="77777777" w:rsidR="00F17CA1" w:rsidRPr="007E5BB7" w:rsidRDefault="00F17CA1" w:rsidP="00BC7C16">
            <w:pPr>
              <w:pStyle w:val="Tabletextleft"/>
            </w:pPr>
            <w:r w:rsidRPr="007E5BB7">
              <w:t>Non-Indigenous</w:t>
            </w:r>
          </w:p>
        </w:tc>
      </w:tr>
      <w:tr w:rsidR="008666C8" w:rsidRPr="008333C9" w14:paraId="0C25624D"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694059" w14:textId="77777777" w:rsidR="002E2567" w:rsidRPr="00EF1EFE" w:rsidRDefault="002E2567" w:rsidP="00EF1EFE">
            <w:r w:rsidRPr="00EF1EFE">
              <w:t>Numer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6D67293" w14:textId="39069706" w:rsidR="002E2567" w:rsidRPr="00EF1EFE" w:rsidRDefault="002E2567" w:rsidP="00EF1EFE">
            <w:pPr>
              <w:cnfStyle w:val="000000100000" w:firstRow="0" w:lastRow="0" w:firstColumn="0" w:lastColumn="0" w:oddVBand="0" w:evenVBand="0" w:oddHBand="1" w:evenHBand="0" w:firstRowFirstColumn="0" w:firstRowLastColumn="0" w:lastRowFirstColumn="0" w:lastRowLastColumn="0"/>
            </w:pPr>
            <w:r w:rsidRPr="00EF1EFE">
              <w:t>NNDSS</w:t>
            </w:r>
          </w:p>
        </w:tc>
        <w:tc>
          <w:tcPr>
            <w:tcW w:w="423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BF61584" w14:textId="4CDC9B51" w:rsidR="002E2567" w:rsidRPr="00EF1EFE" w:rsidRDefault="002E25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umber of non-Indigenous congenital syphilis notifications reported to NNDSS by remoteness area classifications</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AA457EC" w14:textId="490ECBBD" w:rsidR="002E2567" w:rsidRPr="00EF1EFE" w:rsidRDefault="002E25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CDD305" w14:textId="57AB00C7" w:rsidR="002E2567" w:rsidRPr="00EF1EFE" w:rsidRDefault="002E2567"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666C8" w:rsidRPr="008333C9" w14:paraId="76ABDE00" w14:textId="77777777" w:rsidTr="4C4AB024">
        <w:tc>
          <w:tcPr>
            <w:cnfStyle w:val="001000000000" w:firstRow="0" w:lastRow="0" w:firstColumn="1" w:lastColumn="0" w:oddVBand="0" w:evenVBand="0" w:oddHBand="0" w:evenHBand="0" w:firstRowFirstColumn="0" w:firstRowLastColumn="0" w:lastRowFirstColumn="0" w:lastRowLastColumn="0"/>
            <w:tcW w:w="1605" w:type="dxa"/>
          </w:tcPr>
          <w:p w14:paraId="1138E4A4" w14:textId="77777777" w:rsidR="002E2567" w:rsidRPr="00EF1EFE" w:rsidRDefault="002E2567" w:rsidP="00EF1EFE">
            <w:r w:rsidRPr="00EF1EFE">
              <w:t>Denominator</w:t>
            </w:r>
          </w:p>
        </w:tc>
        <w:tc>
          <w:tcPr>
            <w:tcW w:w="1080" w:type="dxa"/>
          </w:tcPr>
          <w:p w14:paraId="4EA811B0" w14:textId="463F5FF9" w:rsidR="002E2567" w:rsidRPr="00EF1EFE" w:rsidRDefault="002E2567" w:rsidP="00EF1EFE">
            <w:pPr>
              <w:cnfStyle w:val="000000000000" w:firstRow="0" w:lastRow="0" w:firstColumn="0" w:lastColumn="0" w:oddVBand="0" w:evenVBand="0" w:oddHBand="0" w:evenHBand="0" w:firstRowFirstColumn="0" w:firstRowLastColumn="0" w:lastRowFirstColumn="0" w:lastRowLastColumn="0"/>
            </w:pPr>
            <w:r w:rsidRPr="00EF1EFE">
              <w:t>ABS</w:t>
            </w:r>
          </w:p>
        </w:tc>
        <w:tc>
          <w:tcPr>
            <w:tcW w:w="4230" w:type="dxa"/>
          </w:tcPr>
          <w:p w14:paraId="20BB69ED" w14:textId="08519C5E" w:rsidR="002E2567" w:rsidRPr="00EF1EFE" w:rsidRDefault="002E25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umber of registered non-Indigenous births in Australia by remoteness area classification</w:t>
            </w:r>
          </w:p>
        </w:tc>
        <w:tc>
          <w:tcPr>
            <w:tcW w:w="1470" w:type="dxa"/>
          </w:tcPr>
          <w:p w14:paraId="50DB6C88" w14:textId="5649BA71" w:rsidR="002E2567" w:rsidRPr="00EF1EFE" w:rsidRDefault="002E25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Bureau of Statistics</w:t>
            </w:r>
          </w:p>
        </w:tc>
        <w:tc>
          <w:tcPr>
            <w:tcW w:w="1471" w:type="dxa"/>
          </w:tcPr>
          <w:p w14:paraId="0CDF8988" w14:textId="65826D52" w:rsidR="002E2567" w:rsidRPr="00EF1EFE" w:rsidRDefault="002E2567"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nnually</w:t>
            </w:r>
          </w:p>
        </w:tc>
      </w:tr>
    </w:tbl>
    <w:p w14:paraId="3CAB994C" w14:textId="7F7473EB" w:rsidR="004547A6" w:rsidRPr="00EF1EFE" w:rsidRDefault="005E01DA" w:rsidP="007E5BB7">
      <w:pPr>
        <w:pStyle w:val="Caption"/>
      </w:pPr>
      <w:r w:rsidRPr="00EF1EFE">
        <w:lastRenderedPageBreak/>
        <w:t>4.</w:t>
      </w:r>
      <w:r w:rsidR="009644B8" w:rsidRPr="00EF1EFE">
        <w:t>4</w:t>
      </w:r>
      <w:r w:rsidRPr="00EF1EFE">
        <w:t xml:space="preserve"> </w:t>
      </w:r>
      <w:r w:rsidR="004F6B2C" w:rsidRPr="00EF1EFE">
        <w:t xml:space="preserve">Proportion of infectious syphilis notifications among </w:t>
      </w:r>
      <w:r w:rsidR="003E0F99" w:rsidRPr="00EF1EFE">
        <w:t>women</w:t>
      </w:r>
      <w:r w:rsidR="009644B8" w:rsidRPr="00EF1EFE">
        <w:fldChar w:fldCharType="begin"/>
      </w:r>
      <w:r w:rsidR="009644B8" w:rsidRPr="00EF1EFE">
        <w:instrText xml:space="preserve"> NOTEREF _Ref204154090 \h  \* MERGEFORMAT </w:instrText>
      </w:r>
      <w:r w:rsidR="009644B8" w:rsidRPr="00EF1EFE">
        <w:fldChar w:fldCharType="separate"/>
      </w:r>
      <w:r w:rsidR="00B95D15">
        <w:t>2</w:t>
      </w:r>
      <w:r w:rsidR="009644B8" w:rsidRPr="00EF1EFE">
        <w:fldChar w:fldCharType="end"/>
      </w:r>
      <w:r w:rsidR="003E0F99" w:rsidRPr="00EF1EFE">
        <w:t xml:space="preserve"> </w:t>
      </w:r>
      <w:r w:rsidR="004F6B2C" w:rsidRPr="00EF1EFE">
        <w:t>of reproductive age (15-44 years) who were pregnant at the time of diagnosis</w:t>
      </w:r>
      <w:r w:rsidR="005B1877" w:rsidRPr="00EF1EFE">
        <w:t xml:space="preserve"> by </w:t>
      </w:r>
      <w:r w:rsidR="00433512" w:rsidRPr="00EF1EFE">
        <w:t>remoteness area</w:t>
      </w:r>
      <w:r w:rsidR="009644B8" w:rsidRPr="00EF1EFE">
        <w:fldChar w:fldCharType="begin"/>
      </w:r>
      <w:r w:rsidR="009644B8" w:rsidRPr="00EF1EFE">
        <w:instrText xml:space="preserve"> NOTEREF _Ref204154426 \h  \* MERGEFORMAT </w:instrText>
      </w:r>
      <w:r w:rsidR="009644B8" w:rsidRPr="00EF1EFE">
        <w:fldChar w:fldCharType="separate"/>
      </w:r>
      <w:r w:rsidR="00B95D15">
        <w:t>9</w:t>
      </w:r>
      <w:r w:rsidR="009644B8" w:rsidRPr="00EF1EFE">
        <w:fldChar w:fldCharType="end"/>
      </w:r>
      <w:r w:rsidR="005B1877" w:rsidRPr="00EF1EFE">
        <w:t xml:space="preserve"> and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4"/>
        <w:gridCol w:w="1037"/>
        <w:gridCol w:w="3355"/>
        <w:gridCol w:w="2486"/>
        <w:gridCol w:w="1414"/>
      </w:tblGrid>
      <w:tr w:rsidR="008666C8" w:rsidRPr="008333C9" w14:paraId="001F0930"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20" w:type="dxa"/>
          </w:tcPr>
          <w:p w14:paraId="336E5587" w14:textId="77777777" w:rsidR="00B20CE5" w:rsidRPr="007E5BB7" w:rsidRDefault="00B20CE5" w:rsidP="007E5BB7">
            <w:r w:rsidRPr="007E5BB7">
              <w:t>Indicator components</w:t>
            </w:r>
          </w:p>
        </w:tc>
        <w:tc>
          <w:tcPr>
            <w:tcW w:w="1110" w:type="dxa"/>
          </w:tcPr>
          <w:p w14:paraId="2AD3FC54" w14:textId="77777777" w:rsidR="00B20CE5" w:rsidRPr="007E5BB7" w:rsidRDefault="00B20CE5"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185" w:type="dxa"/>
          </w:tcPr>
          <w:p w14:paraId="2183E5A7" w14:textId="77777777" w:rsidR="00B20CE5" w:rsidRPr="007E5BB7" w:rsidRDefault="00B20CE5"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470" w:type="dxa"/>
          </w:tcPr>
          <w:p w14:paraId="21528A74" w14:textId="56CA1468" w:rsidR="00B20CE5" w:rsidRPr="007E5BB7" w:rsidRDefault="00B20CE5"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71" w:type="dxa"/>
          </w:tcPr>
          <w:p w14:paraId="769653F0" w14:textId="77777777" w:rsidR="00B20CE5" w:rsidRPr="007E5BB7" w:rsidRDefault="00B20CE5"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B20CE5" w:rsidRPr="008333C9" w14:paraId="20782E56"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41B03899" w14:textId="77777777" w:rsidR="00B20CE5" w:rsidRPr="007E5BB7" w:rsidRDefault="00B20CE5" w:rsidP="00BC7C16">
            <w:pPr>
              <w:pStyle w:val="Tabletextleft"/>
            </w:pPr>
            <w:r w:rsidRPr="007E5BB7">
              <w:t>Indigenous</w:t>
            </w:r>
          </w:p>
        </w:tc>
      </w:tr>
      <w:tr w:rsidR="008666C8" w:rsidRPr="008333C9" w14:paraId="4E056691" w14:textId="77777777" w:rsidTr="4C4AB024">
        <w:tc>
          <w:tcPr>
            <w:cnfStyle w:val="001000000000" w:firstRow="0" w:lastRow="0" w:firstColumn="1" w:lastColumn="0" w:oddVBand="0" w:evenVBand="0" w:oddHBand="0" w:evenHBand="0" w:firstRowFirstColumn="0" w:firstRowLastColumn="0" w:lastRowFirstColumn="0" w:lastRowLastColumn="0"/>
            <w:tcW w:w="1620" w:type="dxa"/>
          </w:tcPr>
          <w:p w14:paraId="3D96588F" w14:textId="77777777" w:rsidR="00364B94" w:rsidRPr="00EF1EFE" w:rsidRDefault="00364B94" w:rsidP="00EF1EFE">
            <w:r w:rsidRPr="00EF1EFE">
              <w:t>Numerator</w:t>
            </w:r>
          </w:p>
        </w:tc>
        <w:tc>
          <w:tcPr>
            <w:tcW w:w="1110" w:type="dxa"/>
          </w:tcPr>
          <w:p w14:paraId="4BD02C15" w14:textId="637D0A56" w:rsidR="00364B94" w:rsidRPr="00EF1EFE" w:rsidRDefault="00364B94"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85" w:type="dxa"/>
          </w:tcPr>
          <w:p w14:paraId="0C37FC12" w14:textId="69709464" w:rsidR="00364B94" w:rsidRPr="00EF1EFE" w:rsidRDefault="00364B94"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umber of syphilis notifications in Indigenous women pregnant at the time of diagnosis by remoteness area classification</w:t>
            </w:r>
          </w:p>
        </w:tc>
        <w:tc>
          <w:tcPr>
            <w:tcW w:w="1470" w:type="dxa"/>
          </w:tcPr>
          <w:p w14:paraId="5ACDFB3B" w14:textId="0770E95D" w:rsidR="00364B94" w:rsidRPr="00EF1EFE" w:rsidRDefault="00364B94"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71" w:type="dxa"/>
          </w:tcPr>
          <w:p w14:paraId="2B2BE538" w14:textId="30636224" w:rsidR="00364B94" w:rsidRPr="00EF1EFE" w:rsidRDefault="00364B94"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8666C8" w:rsidRPr="008333C9" w14:paraId="10130BEA"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03C9E9E" w14:textId="77777777" w:rsidR="00364B94" w:rsidRPr="00EF1EFE" w:rsidRDefault="00364B94" w:rsidP="00BC7C16">
            <w:pPr>
              <w:pStyle w:val="Tabletextleft"/>
            </w:pPr>
            <w:r w:rsidRPr="00EF1EFE">
              <w:t>Denominator</w:t>
            </w:r>
          </w:p>
        </w:tc>
        <w:tc>
          <w:tcPr>
            <w:tcW w:w="111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09DFA59" w14:textId="6FB8C7FB" w:rsidR="00364B94" w:rsidRPr="00EF1EFE" w:rsidRDefault="00364B94"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79A1832" w14:textId="1EDCDE46" w:rsidR="00364B94" w:rsidRPr="00EF1EFE" w:rsidRDefault="00364B94" w:rsidP="00BC7C16">
            <w:pPr>
              <w:pStyle w:val="Tabletextleft"/>
              <w:cnfStyle w:val="000000100000" w:firstRow="0" w:lastRow="0" w:firstColumn="0" w:lastColumn="0" w:oddVBand="0" w:evenVBand="0" w:oddHBand="1" w:evenHBand="0" w:firstRowFirstColumn="0" w:firstRowLastColumn="0" w:lastRowFirstColumn="0" w:lastRowLastColumn="0"/>
            </w:pPr>
            <w:r w:rsidRPr="00EF1EFE">
              <w:t>Total number of syphilis notifications in Indigenous women of reproductive age reported to the NNDSS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9F3DB5" w14:textId="4A88543C" w:rsidR="00364B94" w:rsidRPr="00EF1EFE" w:rsidRDefault="00364B94"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10F3939" w14:textId="5293425D" w:rsidR="00364B94" w:rsidRPr="00EF1EFE" w:rsidRDefault="00364B94"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B20CE5" w:rsidRPr="008333C9" w14:paraId="7414AFB1"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45BCB912" w14:textId="77777777" w:rsidR="00B20CE5" w:rsidRPr="007E5BB7" w:rsidRDefault="00B20CE5" w:rsidP="00BC7C16">
            <w:pPr>
              <w:pStyle w:val="Tabletextleft"/>
            </w:pPr>
            <w:r w:rsidRPr="007E5BB7">
              <w:t>Non-Indigenous</w:t>
            </w:r>
          </w:p>
        </w:tc>
      </w:tr>
      <w:tr w:rsidR="008666C8" w:rsidRPr="008333C9" w14:paraId="387E4501"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8A5166E" w14:textId="77777777" w:rsidR="008D3A10" w:rsidRPr="00EF1EFE" w:rsidRDefault="008D3A10" w:rsidP="00BC7C16">
            <w:pPr>
              <w:pStyle w:val="Tabletextleft"/>
            </w:pPr>
            <w:r w:rsidRPr="00EF1EFE">
              <w:t>Numerator</w:t>
            </w:r>
          </w:p>
        </w:tc>
        <w:tc>
          <w:tcPr>
            <w:tcW w:w="111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5A60FD" w14:textId="4BE4E910" w:rsidR="008D3A10" w:rsidRPr="00EF1EFE" w:rsidRDefault="008D3A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1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6479A62" w14:textId="1EF9BB23" w:rsidR="008D3A10" w:rsidRPr="00EF1EFE" w:rsidRDefault="008D3A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umber of syphilis notifications in non-Indigenous women pregnant at the time of diagnosis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3FA7E96" w14:textId="20E1853D" w:rsidR="008D3A10" w:rsidRPr="00EF1EFE" w:rsidRDefault="008D3A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BD72A4A" w14:textId="06C13C92" w:rsidR="008D3A10" w:rsidRPr="00EF1EFE" w:rsidRDefault="008D3A10"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8666C8" w:rsidRPr="008333C9" w14:paraId="05ED1ECD" w14:textId="77777777" w:rsidTr="4C4AB024">
        <w:tc>
          <w:tcPr>
            <w:cnfStyle w:val="001000000000" w:firstRow="0" w:lastRow="0" w:firstColumn="1" w:lastColumn="0" w:oddVBand="0" w:evenVBand="0" w:oddHBand="0" w:evenHBand="0" w:firstRowFirstColumn="0" w:firstRowLastColumn="0" w:lastRowFirstColumn="0" w:lastRowLastColumn="0"/>
            <w:tcW w:w="1620" w:type="dxa"/>
          </w:tcPr>
          <w:p w14:paraId="5F2A1566" w14:textId="77777777" w:rsidR="008D3A10" w:rsidRPr="00EF1EFE" w:rsidRDefault="008D3A10" w:rsidP="00BC7C16">
            <w:pPr>
              <w:pStyle w:val="Tabletextleft"/>
            </w:pPr>
            <w:r w:rsidRPr="00EF1EFE">
              <w:t>Denominator</w:t>
            </w:r>
          </w:p>
        </w:tc>
        <w:tc>
          <w:tcPr>
            <w:tcW w:w="1110" w:type="dxa"/>
          </w:tcPr>
          <w:p w14:paraId="6C83C251" w14:textId="22F9383B" w:rsidR="008D3A10" w:rsidRPr="00EF1EFE" w:rsidRDefault="008D3A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185" w:type="dxa"/>
          </w:tcPr>
          <w:p w14:paraId="15C29C95" w14:textId="17BCC7D3" w:rsidR="008D3A10" w:rsidRPr="00EF1EFE" w:rsidRDefault="008D3A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Total number of syphilis notifications in non-Indigenous women of reproductive age reported to the NNDSS by remoteness area classification</w:t>
            </w:r>
          </w:p>
        </w:tc>
        <w:tc>
          <w:tcPr>
            <w:tcW w:w="1470" w:type="dxa"/>
          </w:tcPr>
          <w:p w14:paraId="65FDBD0B" w14:textId="3E3D647D" w:rsidR="008D3A10" w:rsidRPr="00EF1EFE" w:rsidRDefault="008D3A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71" w:type="dxa"/>
          </w:tcPr>
          <w:p w14:paraId="524A42AF" w14:textId="5444D2C5" w:rsidR="008D3A10" w:rsidRPr="00EF1EFE" w:rsidRDefault="008D3A10"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7721D3ED" w14:textId="7909E30B" w:rsidR="00BC481B" w:rsidRPr="00BC481B" w:rsidRDefault="00945FBA" w:rsidP="007E5BB7">
      <w:pPr>
        <w:pStyle w:val="Caption"/>
        <w:rPr>
          <w:lang w:val="en-US"/>
        </w:rPr>
      </w:pPr>
      <w:r>
        <w:rPr>
          <w:lang w:val="en-US"/>
        </w:rPr>
        <w:t>4</w:t>
      </w:r>
      <w:r w:rsidR="005E01DA">
        <w:rPr>
          <w:lang w:val="en-US"/>
        </w:rPr>
        <w:t>.</w:t>
      </w:r>
      <w:r w:rsidR="009644B8">
        <w:rPr>
          <w:lang w:val="en-US"/>
        </w:rPr>
        <w:t>5</w:t>
      </w:r>
      <w:r w:rsidR="005E01DA">
        <w:rPr>
          <w:lang w:val="en-US"/>
        </w:rPr>
        <w:t xml:space="preserve"> </w:t>
      </w:r>
      <w:r w:rsidR="00BC481B" w:rsidRPr="00BC481B">
        <w:rPr>
          <w:lang w:val="en-US"/>
        </w:rPr>
        <w:t xml:space="preserve">Number of </w:t>
      </w:r>
      <w:r w:rsidR="003E0F99">
        <w:rPr>
          <w:lang w:val="en-US"/>
        </w:rPr>
        <w:t>women</w:t>
      </w:r>
      <w:r w:rsidR="009644B8" w:rsidRPr="00E31F5A">
        <w:rPr>
          <w:vertAlign w:val="superscript"/>
          <w:lang w:val="en-US"/>
        </w:rPr>
        <w:fldChar w:fldCharType="begin"/>
      </w:r>
      <w:r w:rsidR="009644B8" w:rsidRPr="00E31F5A">
        <w:rPr>
          <w:vertAlign w:val="superscript"/>
          <w:lang w:val="en-US"/>
        </w:rPr>
        <w:instrText xml:space="preserve"> NOTEREF _Ref204154090 \h  \* MERGEFORMAT </w:instrText>
      </w:r>
      <w:r w:rsidR="009644B8" w:rsidRPr="00E31F5A">
        <w:rPr>
          <w:vertAlign w:val="superscript"/>
          <w:lang w:val="en-US"/>
        </w:rPr>
      </w:r>
      <w:r w:rsidR="009644B8" w:rsidRPr="00E31F5A">
        <w:rPr>
          <w:vertAlign w:val="superscript"/>
          <w:lang w:val="en-US"/>
        </w:rPr>
        <w:fldChar w:fldCharType="separate"/>
      </w:r>
      <w:r w:rsidR="00B95D15">
        <w:rPr>
          <w:vertAlign w:val="superscript"/>
          <w:lang w:val="en-US"/>
        </w:rPr>
        <w:t>2</w:t>
      </w:r>
      <w:r w:rsidR="009644B8" w:rsidRPr="00E31F5A">
        <w:rPr>
          <w:vertAlign w:val="superscript"/>
          <w:lang w:val="en-US"/>
        </w:rPr>
        <w:fldChar w:fldCharType="end"/>
      </w:r>
      <w:r w:rsidR="00BC481B" w:rsidRPr="00BC481B">
        <w:rPr>
          <w:lang w:val="en-US"/>
        </w:rPr>
        <w:t xml:space="preserve"> giving birth to an infant with congenital syphilis who were diagnosed with syphilis ‘late’</w:t>
      </w:r>
      <w:r w:rsidR="00BC481B" w:rsidRPr="00BC7C16">
        <w:rPr>
          <w:rStyle w:val="FootnoteTextChar"/>
        </w:rPr>
        <w:footnoteReference w:id="20"/>
      </w:r>
      <w:r w:rsidR="00BC481B" w:rsidRPr="00BC481B">
        <w:rPr>
          <w:lang w:val="en-US"/>
        </w:rPr>
        <w:t xml:space="preserve"> in pregnancy by Indigenous statu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885"/>
        <w:gridCol w:w="2991"/>
        <w:gridCol w:w="2669"/>
        <w:gridCol w:w="1696"/>
      </w:tblGrid>
      <w:tr w:rsidR="00991A52" w:rsidRPr="007D6DD8" w14:paraId="37DF9E91"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A84AAE3" w14:textId="77777777" w:rsidR="00991A52" w:rsidRPr="003407F9" w:rsidRDefault="00991A52" w:rsidP="003407F9">
            <w:r w:rsidRPr="003407F9">
              <w:t>Indicator components</w:t>
            </w:r>
          </w:p>
        </w:tc>
        <w:tc>
          <w:tcPr>
            <w:tcW w:w="0" w:type="auto"/>
          </w:tcPr>
          <w:p w14:paraId="7E9CC684" w14:textId="77777777" w:rsidR="00991A52" w:rsidRPr="003407F9" w:rsidRDefault="00991A52"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0" w:type="auto"/>
          </w:tcPr>
          <w:p w14:paraId="5F78A00D" w14:textId="77777777" w:rsidR="00991A52" w:rsidRPr="003407F9" w:rsidRDefault="00991A52"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0" w:type="auto"/>
          </w:tcPr>
          <w:p w14:paraId="31A0F45B" w14:textId="7C1559A0" w:rsidR="00991A52" w:rsidRPr="003407F9" w:rsidRDefault="00991A52"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0" w:type="auto"/>
          </w:tcPr>
          <w:p w14:paraId="06CB148A" w14:textId="77777777" w:rsidR="00991A52" w:rsidRPr="003407F9" w:rsidRDefault="00991A52"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991A52" w:rsidRPr="007D6DD8" w14:paraId="6F3ADEA2" w14:textId="77777777" w:rsidTr="00240B87">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0" w:type="auto"/>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18D2EF81" w14:textId="77777777" w:rsidR="00991A52" w:rsidRPr="007E5BB7" w:rsidRDefault="00991A52" w:rsidP="00BC7C16">
            <w:pPr>
              <w:pStyle w:val="Tabletextleft"/>
            </w:pPr>
            <w:r w:rsidRPr="007E5BB7">
              <w:t>Indigenous</w:t>
            </w:r>
          </w:p>
        </w:tc>
      </w:tr>
      <w:tr w:rsidR="00991A52" w:rsidRPr="007D6DD8" w14:paraId="345E8CEE" w14:textId="77777777" w:rsidTr="00BC7C16">
        <w:tc>
          <w:tcPr>
            <w:cnfStyle w:val="001000000000" w:firstRow="0" w:lastRow="0" w:firstColumn="1" w:lastColumn="0" w:oddVBand="0" w:evenVBand="0" w:oddHBand="0" w:evenHBand="0" w:firstRowFirstColumn="0" w:firstRowLastColumn="0" w:lastRowFirstColumn="0" w:lastRowLastColumn="0"/>
            <w:tcW w:w="0" w:type="auto"/>
          </w:tcPr>
          <w:p w14:paraId="407BE496" w14:textId="77777777" w:rsidR="00991A52" w:rsidRPr="00EF1EFE" w:rsidRDefault="00991A52" w:rsidP="00EF1EFE">
            <w:r w:rsidRPr="00EF1EFE">
              <w:t>Single measure</w:t>
            </w:r>
          </w:p>
        </w:tc>
        <w:tc>
          <w:tcPr>
            <w:tcW w:w="0" w:type="auto"/>
          </w:tcPr>
          <w:p w14:paraId="6BFD3285" w14:textId="77777777" w:rsidR="00991A52" w:rsidRPr="00EF1EFE" w:rsidRDefault="00991A52" w:rsidP="00EF1EFE">
            <w:pPr>
              <w:cnfStyle w:val="000000000000" w:firstRow="0" w:lastRow="0" w:firstColumn="0" w:lastColumn="0" w:oddVBand="0" w:evenVBand="0" w:oddHBand="0" w:evenHBand="0" w:firstRowFirstColumn="0" w:firstRowLastColumn="0" w:lastRowFirstColumn="0" w:lastRowLastColumn="0"/>
            </w:pPr>
            <w:r w:rsidRPr="00EF1EFE">
              <w:t>NNDSS</w:t>
            </w:r>
          </w:p>
        </w:tc>
        <w:tc>
          <w:tcPr>
            <w:tcW w:w="0" w:type="auto"/>
          </w:tcPr>
          <w:p w14:paraId="6B8804F6" w14:textId="036B5146" w:rsidR="00991A52" w:rsidRPr="00EF1EFE" w:rsidRDefault="00764EDC"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umber of Indigenous women giving birth to an infant with congenital syphilis diagnosed late in pregnancy</w:t>
            </w:r>
          </w:p>
        </w:tc>
        <w:tc>
          <w:tcPr>
            <w:tcW w:w="0" w:type="auto"/>
          </w:tcPr>
          <w:p w14:paraId="5C3339E4" w14:textId="77777777" w:rsidR="00991A52" w:rsidRPr="00EF1EFE" w:rsidRDefault="00991A52"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0" w:type="auto"/>
          </w:tcPr>
          <w:p w14:paraId="3440C8A7" w14:textId="77777777" w:rsidR="00991A52" w:rsidRPr="00EF1EFE" w:rsidRDefault="00991A52"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991A52" w:rsidRPr="007D6DD8" w14:paraId="0C0E1C7F"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2A514D45" w14:textId="77777777" w:rsidR="00991A52" w:rsidRPr="007E5BB7" w:rsidRDefault="00991A52" w:rsidP="00BC7C16">
            <w:pPr>
              <w:pStyle w:val="Tabletextleft"/>
            </w:pPr>
            <w:r w:rsidRPr="007E5BB7">
              <w:t>Non-Indigenous</w:t>
            </w:r>
          </w:p>
        </w:tc>
      </w:tr>
      <w:tr w:rsidR="00991A52" w14:paraId="5F8DAE25" w14:textId="77777777" w:rsidTr="00BC7C16">
        <w:trPr>
          <w:trHeight w:val="1318"/>
        </w:trPr>
        <w:tc>
          <w:tcPr>
            <w:cnfStyle w:val="001000000000" w:firstRow="0" w:lastRow="0" w:firstColumn="1" w:lastColumn="0" w:oddVBand="0" w:evenVBand="0" w:oddHBand="0" w:evenHBand="0" w:firstRowFirstColumn="0" w:firstRowLastColumn="0" w:lastRowFirstColumn="0" w:lastRowLastColumn="0"/>
            <w:tcW w:w="0" w:type="auto"/>
          </w:tcPr>
          <w:p w14:paraId="1467F21B" w14:textId="77777777" w:rsidR="00991A52" w:rsidRPr="00EF1EFE" w:rsidRDefault="00991A52" w:rsidP="00EF1EFE">
            <w:r w:rsidRPr="00EF1EFE">
              <w:t>Single measure</w:t>
            </w:r>
          </w:p>
        </w:tc>
        <w:tc>
          <w:tcPr>
            <w:tcW w:w="0" w:type="auto"/>
          </w:tcPr>
          <w:p w14:paraId="72BFB199" w14:textId="77777777" w:rsidR="00991A52" w:rsidRPr="00EF1EFE" w:rsidRDefault="00991A52" w:rsidP="00EF1EFE">
            <w:pPr>
              <w:cnfStyle w:val="000000000000" w:firstRow="0" w:lastRow="0" w:firstColumn="0" w:lastColumn="0" w:oddVBand="0" w:evenVBand="0" w:oddHBand="0" w:evenHBand="0" w:firstRowFirstColumn="0" w:firstRowLastColumn="0" w:lastRowFirstColumn="0" w:lastRowLastColumn="0"/>
            </w:pPr>
            <w:r w:rsidRPr="00EF1EFE">
              <w:t>NNDSS</w:t>
            </w:r>
          </w:p>
        </w:tc>
        <w:tc>
          <w:tcPr>
            <w:tcW w:w="0" w:type="auto"/>
          </w:tcPr>
          <w:p w14:paraId="3F0D38D6" w14:textId="6D8CFC63" w:rsidR="00991A52" w:rsidRPr="00EF1EFE" w:rsidRDefault="003167D1"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umber of non-Indigenous women giving birth to an infant with congenital syphilis diagnosed late in pregnancy</w:t>
            </w:r>
          </w:p>
        </w:tc>
        <w:tc>
          <w:tcPr>
            <w:tcW w:w="0" w:type="auto"/>
          </w:tcPr>
          <w:p w14:paraId="794A4620" w14:textId="77777777" w:rsidR="00991A52" w:rsidRPr="00EF1EFE" w:rsidRDefault="00991A52"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0" w:type="auto"/>
          </w:tcPr>
          <w:p w14:paraId="31713868" w14:textId="77777777" w:rsidR="00991A52" w:rsidRPr="00EF1EFE" w:rsidRDefault="00991A52"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5AC06CBA" w14:textId="4F03183C" w:rsidR="00991A52" w:rsidRPr="003407F9" w:rsidRDefault="005E01DA" w:rsidP="007E5BB7">
      <w:pPr>
        <w:pStyle w:val="Caption"/>
      </w:pPr>
      <w:r w:rsidRPr="003407F9">
        <w:lastRenderedPageBreak/>
        <w:t>4.</w:t>
      </w:r>
      <w:r w:rsidR="009644B8" w:rsidRPr="003407F9">
        <w:t>6</w:t>
      </w:r>
      <w:r w:rsidRPr="003407F9">
        <w:t xml:space="preserve"> </w:t>
      </w:r>
      <w:r w:rsidR="009A4A32" w:rsidRPr="003407F9">
        <w:t xml:space="preserve">Proportion of </w:t>
      </w:r>
      <w:r w:rsidR="00433512" w:rsidRPr="003407F9">
        <w:t>women</w:t>
      </w:r>
      <w:r w:rsidR="009644B8" w:rsidRPr="00E31F5A">
        <w:rPr>
          <w:vertAlign w:val="superscript"/>
        </w:rPr>
        <w:fldChar w:fldCharType="begin"/>
      </w:r>
      <w:r w:rsidR="009644B8" w:rsidRPr="00E31F5A">
        <w:rPr>
          <w:vertAlign w:val="superscript"/>
        </w:rPr>
        <w:instrText xml:space="preserve"> NOTEREF _Ref204154090 \h  \* MERGEFORMAT </w:instrText>
      </w:r>
      <w:r w:rsidR="009644B8" w:rsidRPr="00E31F5A">
        <w:rPr>
          <w:vertAlign w:val="superscript"/>
        </w:rPr>
      </w:r>
      <w:r w:rsidR="009644B8" w:rsidRPr="00E31F5A">
        <w:rPr>
          <w:vertAlign w:val="superscript"/>
        </w:rPr>
        <w:fldChar w:fldCharType="separate"/>
      </w:r>
      <w:r w:rsidR="00B95D15">
        <w:rPr>
          <w:vertAlign w:val="superscript"/>
        </w:rPr>
        <w:t>2</w:t>
      </w:r>
      <w:r w:rsidR="009644B8" w:rsidRPr="00E31F5A">
        <w:rPr>
          <w:vertAlign w:val="superscript"/>
        </w:rPr>
        <w:fldChar w:fldCharType="end"/>
      </w:r>
      <w:r w:rsidR="009644B8" w:rsidRPr="003407F9">
        <w:t xml:space="preserve"> </w:t>
      </w:r>
      <w:r w:rsidR="009A4A32" w:rsidRPr="003407F9">
        <w:t xml:space="preserve">giving birth to an infant </w:t>
      </w:r>
      <w:r w:rsidR="00A64653" w:rsidRPr="003407F9">
        <w:t>with congenital syphilis receiving adequate treatment</w:t>
      </w:r>
      <w:r w:rsidR="00056925" w:rsidRPr="00BC7C16">
        <w:rPr>
          <w:rStyle w:val="FootnoteTextChar"/>
        </w:rPr>
        <w:footnoteReference w:id="21"/>
      </w:r>
      <w:r w:rsidR="00A64653" w:rsidRPr="003407F9">
        <w:t xml:space="preserve"> prior to deliver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018"/>
        <w:gridCol w:w="3395"/>
        <w:gridCol w:w="2486"/>
        <w:gridCol w:w="1394"/>
      </w:tblGrid>
      <w:tr w:rsidR="0013436A" w:rsidRPr="008333C9" w14:paraId="2F8A3F5C" w14:textId="77777777" w:rsidTr="00BC7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20" w:type="dxa"/>
          </w:tcPr>
          <w:p w14:paraId="277B9EEC" w14:textId="77777777" w:rsidR="00A213CD" w:rsidRPr="007E5BB7" w:rsidRDefault="00A213CD" w:rsidP="007E5BB7">
            <w:r w:rsidRPr="007E5BB7">
              <w:t>Indicator components</w:t>
            </w:r>
          </w:p>
        </w:tc>
        <w:tc>
          <w:tcPr>
            <w:tcW w:w="1080" w:type="dxa"/>
          </w:tcPr>
          <w:p w14:paraId="4C8C8632" w14:textId="77777777" w:rsidR="00A213CD" w:rsidRPr="007E5BB7" w:rsidRDefault="00A213CD"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215" w:type="dxa"/>
          </w:tcPr>
          <w:p w14:paraId="46050A6C" w14:textId="77777777" w:rsidR="00A213CD" w:rsidRPr="007E5BB7" w:rsidRDefault="00A213CD"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00" w:type="dxa"/>
          </w:tcPr>
          <w:p w14:paraId="6F2E6835" w14:textId="505DBD8B" w:rsidR="00A213CD" w:rsidRPr="007E5BB7" w:rsidRDefault="00A213CD" w:rsidP="00BC7C16">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41" w:type="dxa"/>
          </w:tcPr>
          <w:p w14:paraId="62609D95" w14:textId="77777777" w:rsidR="00A213CD" w:rsidRPr="007E5BB7" w:rsidRDefault="00A213CD"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A213CD" w:rsidRPr="008333C9" w14:paraId="4DC52159"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65AD8B47" w14:textId="77777777" w:rsidR="00A213CD" w:rsidRPr="007E5BB7" w:rsidRDefault="00A213CD" w:rsidP="00BC7C16">
            <w:pPr>
              <w:pStyle w:val="Tabletextleft"/>
            </w:pPr>
            <w:r w:rsidRPr="007E5BB7">
              <w:t>Indigenous</w:t>
            </w:r>
          </w:p>
        </w:tc>
      </w:tr>
      <w:tr w:rsidR="0013436A" w:rsidRPr="008333C9" w14:paraId="3F351FC0" w14:textId="77777777" w:rsidTr="4C4AB024">
        <w:tc>
          <w:tcPr>
            <w:cnfStyle w:val="001000000000" w:firstRow="0" w:lastRow="0" w:firstColumn="1" w:lastColumn="0" w:oddVBand="0" w:evenVBand="0" w:oddHBand="0" w:evenHBand="0" w:firstRowFirstColumn="0" w:firstRowLastColumn="0" w:lastRowFirstColumn="0" w:lastRowLastColumn="0"/>
            <w:tcW w:w="1620" w:type="dxa"/>
          </w:tcPr>
          <w:p w14:paraId="1E9D2528" w14:textId="77777777" w:rsidR="00A9042F" w:rsidRPr="007E5BB7" w:rsidRDefault="00A9042F" w:rsidP="00BC7C16">
            <w:pPr>
              <w:pStyle w:val="Tabletextleft"/>
            </w:pPr>
            <w:r w:rsidRPr="007E5BB7">
              <w:t>Numerator</w:t>
            </w:r>
          </w:p>
        </w:tc>
        <w:tc>
          <w:tcPr>
            <w:tcW w:w="1080" w:type="dxa"/>
          </w:tcPr>
          <w:p w14:paraId="0DA7307F" w14:textId="32EB048A" w:rsidR="00A9042F" w:rsidRPr="00EF1EFE" w:rsidRDefault="00A9042F"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15" w:type="dxa"/>
          </w:tcPr>
          <w:p w14:paraId="61FC3E1E" w14:textId="6637CF03" w:rsidR="00A9042F" w:rsidRPr="007E5BB7" w:rsidRDefault="00A9042F"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in Indigenous </w:t>
            </w:r>
            <w:r w:rsidR="00433512" w:rsidRPr="007E5BB7">
              <w:t>women</w:t>
            </w:r>
            <w:r w:rsidR="009644B8" w:rsidRPr="007E5BB7">
              <w:t xml:space="preserve"> </w:t>
            </w:r>
            <w:r w:rsidRPr="007E5BB7">
              <w:t>giving birth to an infant with congenital syphilis receiving adequate treatment prior to delivery</w:t>
            </w:r>
            <w:r w:rsidR="0013436A" w:rsidRPr="007E5BB7">
              <w:t xml:space="preserve"> reported to the NNDSS</w:t>
            </w:r>
          </w:p>
        </w:tc>
        <w:tc>
          <w:tcPr>
            <w:tcW w:w="1500" w:type="dxa"/>
          </w:tcPr>
          <w:p w14:paraId="24E7F7C4" w14:textId="77777777" w:rsidR="00A9042F" w:rsidRPr="00EF1EFE" w:rsidRDefault="00A9042F"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41" w:type="dxa"/>
            <w:vAlign w:val="top"/>
          </w:tcPr>
          <w:p w14:paraId="7218DF22" w14:textId="0241380B" w:rsidR="00A9042F" w:rsidRPr="007E5BB7" w:rsidRDefault="00A9042F" w:rsidP="00BC7C16">
            <w:pPr>
              <w:pStyle w:val="Tabletextleft"/>
              <w:cnfStyle w:val="000000000000" w:firstRow="0" w:lastRow="0" w:firstColumn="0" w:lastColumn="0" w:oddVBand="0" w:evenVBand="0" w:oddHBand="0" w:evenHBand="0" w:firstRowFirstColumn="0" w:firstRowLastColumn="0" w:lastRowFirstColumn="0" w:lastRowLastColumn="0"/>
            </w:pPr>
            <w:r w:rsidRPr="007E5BB7">
              <w:t>Quarterly</w:t>
            </w:r>
          </w:p>
        </w:tc>
      </w:tr>
      <w:tr w:rsidR="0013436A" w:rsidRPr="008333C9" w14:paraId="32B50513"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40FE116" w14:textId="77777777" w:rsidR="00A9042F" w:rsidRPr="007E5BB7" w:rsidRDefault="00A9042F" w:rsidP="00BC7C16">
            <w:pPr>
              <w:pStyle w:val="Tabletextleft"/>
            </w:pPr>
            <w:r w:rsidRPr="007E5BB7">
              <w:t>Denomin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3B0F1E" w14:textId="5322E017" w:rsidR="00A9042F" w:rsidRPr="00EF1EFE" w:rsidRDefault="00A9042F"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21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4BFAAC6" w14:textId="4C50135E" w:rsidR="00A9042F" w:rsidRPr="007E5BB7" w:rsidRDefault="00A9042F"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Total number of infectious syphilis notifications in Indigenous </w:t>
            </w:r>
            <w:r w:rsidR="00433512" w:rsidRPr="007E5BB7">
              <w:t xml:space="preserve">women </w:t>
            </w:r>
            <w:r w:rsidRPr="007E5BB7">
              <w:t>giving birth to an infant with congenital syphilis reported to the NNDSS</w:t>
            </w:r>
          </w:p>
        </w:tc>
        <w:tc>
          <w:tcPr>
            <w:tcW w:w="150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8071C3D" w14:textId="77777777" w:rsidR="00A9042F" w:rsidRPr="00EF1EFE" w:rsidRDefault="00A9042F"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3D30D60" w14:textId="4493DB12" w:rsidR="00A9042F" w:rsidRPr="007E5BB7" w:rsidRDefault="00A9042F" w:rsidP="00BC7C16">
            <w:pPr>
              <w:pStyle w:val="Tabletextleft"/>
              <w:cnfStyle w:val="000000100000" w:firstRow="0" w:lastRow="0" w:firstColumn="0" w:lastColumn="0" w:oddVBand="0" w:evenVBand="0" w:oddHBand="1" w:evenHBand="0" w:firstRowFirstColumn="0" w:firstRowLastColumn="0" w:lastRowFirstColumn="0" w:lastRowLastColumn="0"/>
            </w:pPr>
            <w:r w:rsidRPr="007E5BB7">
              <w:t>Quarterly</w:t>
            </w:r>
          </w:p>
        </w:tc>
      </w:tr>
      <w:tr w:rsidR="00A213CD" w:rsidRPr="008333C9" w14:paraId="743D6024" w14:textId="77777777" w:rsidTr="00240B87">
        <w:tc>
          <w:tcPr>
            <w:cnfStyle w:val="001000000000" w:firstRow="0" w:lastRow="0" w:firstColumn="1" w:lastColumn="0" w:oddVBand="0" w:evenVBand="0" w:oddHBand="0" w:evenHBand="0" w:firstRowFirstColumn="0" w:firstRowLastColumn="0" w:lastRowFirstColumn="0" w:lastRowLastColumn="0"/>
            <w:tcW w:w="9856" w:type="dxa"/>
            <w:gridSpan w:val="5"/>
            <w:shd w:val="clear" w:color="auto" w:fill="DDFFF5"/>
          </w:tcPr>
          <w:p w14:paraId="659084A3" w14:textId="77777777" w:rsidR="00A213CD" w:rsidRPr="007E5BB7" w:rsidRDefault="00A213CD" w:rsidP="00BC7C16">
            <w:pPr>
              <w:pStyle w:val="Tabletextleft"/>
            </w:pPr>
            <w:r w:rsidRPr="007E5BB7">
              <w:t>Non-Indigenous</w:t>
            </w:r>
          </w:p>
        </w:tc>
      </w:tr>
      <w:tr w:rsidR="0013436A" w:rsidRPr="008333C9" w14:paraId="231BE0A5"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19E39BD" w14:textId="77777777" w:rsidR="0013436A" w:rsidRPr="007E5BB7" w:rsidRDefault="0013436A" w:rsidP="00BC7C16">
            <w:pPr>
              <w:pStyle w:val="Tabletextleft"/>
            </w:pPr>
            <w:r w:rsidRPr="007E5BB7">
              <w:t>Numer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1A00D1" w14:textId="04E988E5" w:rsidR="0013436A" w:rsidRPr="00EF1EFE" w:rsidRDefault="0013436A" w:rsidP="00BC7C16">
            <w:pPr>
              <w:pStyle w:val="Tabletextleft"/>
              <w:cnfStyle w:val="000000100000" w:firstRow="0" w:lastRow="0" w:firstColumn="0" w:lastColumn="0" w:oddVBand="0" w:evenVBand="0" w:oddHBand="1" w:evenHBand="0" w:firstRowFirstColumn="0" w:firstRowLastColumn="0" w:lastRowFirstColumn="0" w:lastRowLastColumn="0"/>
            </w:pPr>
            <w:r w:rsidRPr="00EF1EFE">
              <w:t>NNDSS</w:t>
            </w:r>
          </w:p>
        </w:tc>
        <w:tc>
          <w:tcPr>
            <w:tcW w:w="421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69E4731" w14:textId="4DEF70F5" w:rsidR="0013436A" w:rsidRPr="007E5BB7" w:rsidRDefault="0013436A" w:rsidP="00BC7C16">
            <w:pPr>
              <w:pStyle w:val="Tabletextleft"/>
              <w:cnfStyle w:val="000000100000" w:firstRow="0" w:lastRow="0" w:firstColumn="0" w:lastColumn="0" w:oddVBand="0" w:evenVBand="0" w:oddHBand="1" w:evenHBand="0" w:firstRowFirstColumn="0" w:firstRowLastColumn="0" w:lastRowFirstColumn="0" w:lastRowLastColumn="0"/>
            </w:pPr>
            <w:r w:rsidRPr="007E5BB7">
              <w:t xml:space="preserve">Number of infectious syphilis notifications in non-Indigenous </w:t>
            </w:r>
            <w:r w:rsidR="00433512" w:rsidRPr="007E5BB7">
              <w:t xml:space="preserve">women </w:t>
            </w:r>
            <w:r w:rsidRPr="007E5BB7">
              <w:t>giving birth to an infant with congenital syphilis receiving adequate treatment prior to delivery reported to the NNDSS</w:t>
            </w:r>
          </w:p>
        </w:tc>
        <w:tc>
          <w:tcPr>
            <w:tcW w:w="150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11DE08B" w14:textId="77777777" w:rsidR="0013436A" w:rsidRPr="00EF1EFE" w:rsidRDefault="0013436A" w:rsidP="00BC7C16">
            <w:pPr>
              <w:pStyle w:val="Tabletextleft"/>
              <w:cnfStyle w:val="000000100000" w:firstRow="0" w:lastRow="0" w:firstColumn="0" w:lastColumn="0" w:oddVBand="0" w:evenVBand="0" w:oddHBand="1" w:evenHBand="0" w:firstRowFirstColumn="0" w:firstRowLastColumn="0" w:lastRowFirstColumn="0" w:lastRowLastColumn="0"/>
            </w:pPr>
            <w:r w:rsidRPr="00EF1EFE">
              <w:t>Australian Centre for Disease Control</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23C01C0" w14:textId="06207223" w:rsidR="0013436A" w:rsidRPr="00EF1EFE" w:rsidRDefault="0013436A" w:rsidP="00BC7C16">
            <w:pPr>
              <w:pStyle w:val="Tabletextleft"/>
              <w:cnfStyle w:val="000000100000" w:firstRow="0" w:lastRow="0" w:firstColumn="0" w:lastColumn="0" w:oddVBand="0" w:evenVBand="0" w:oddHBand="1" w:evenHBand="0" w:firstRowFirstColumn="0" w:firstRowLastColumn="0" w:lastRowFirstColumn="0" w:lastRowLastColumn="0"/>
            </w:pPr>
            <w:r w:rsidRPr="00EF1EFE">
              <w:t>Quarterly</w:t>
            </w:r>
          </w:p>
        </w:tc>
      </w:tr>
      <w:tr w:rsidR="0013436A" w:rsidRPr="008333C9" w14:paraId="10006975" w14:textId="77777777" w:rsidTr="4C4AB024">
        <w:tc>
          <w:tcPr>
            <w:cnfStyle w:val="001000000000" w:firstRow="0" w:lastRow="0" w:firstColumn="1" w:lastColumn="0" w:oddVBand="0" w:evenVBand="0" w:oddHBand="0" w:evenHBand="0" w:firstRowFirstColumn="0" w:firstRowLastColumn="0" w:lastRowFirstColumn="0" w:lastRowLastColumn="0"/>
            <w:tcW w:w="1620" w:type="dxa"/>
          </w:tcPr>
          <w:p w14:paraId="7F85CEC3" w14:textId="77777777" w:rsidR="0013436A" w:rsidRPr="007E5BB7" w:rsidRDefault="0013436A" w:rsidP="00BC7C16">
            <w:pPr>
              <w:pStyle w:val="Tabletextleft"/>
            </w:pPr>
            <w:r w:rsidRPr="007E5BB7">
              <w:t>Denominator</w:t>
            </w:r>
          </w:p>
        </w:tc>
        <w:tc>
          <w:tcPr>
            <w:tcW w:w="1080" w:type="dxa"/>
          </w:tcPr>
          <w:p w14:paraId="4B5A1137" w14:textId="1289D958" w:rsidR="0013436A" w:rsidRPr="00EF1EFE" w:rsidRDefault="0013436A" w:rsidP="00BC7C16">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15" w:type="dxa"/>
          </w:tcPr>
          <w:p w14:paraId="595346EB" w14:textId="1C5D8870" w:rsidR="0013436A" w:rsidRPr="007E5BB7" w:rsidRDefault="0013436A" w:rsidP="00BC7C16">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Total number of infectious syphilis notifications in non-Indigenous </w:t>
            </w:r>
            <w:r w:rsidR="00433512" w:rsidRPr="007E5BB7">
              <w:t xml:space="preserve">women </w:t>
            </w:r>
            <w:r w:rsidRPr="007E5BB7">
              <w:t>giving birth to an infant with congenital syphilis reported to the NNDSS</w:t>
            </w:r>
          </w:p>
        </w:tc>
        <w:tc>
          <w:tcPr>
            <w:tcW w:w="1500" w:type="dxa"/>
          </w:tcPr>
          <w:p w14:paraId="6AD47A56" w14:textId="77777777" w:rsidR="0013436A" w:rsidRPr="00EF1EFE" w:rsidRDefault="0013436A" w:rsidP="00BC7C16">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41" w:type="dxa"/>
            <w:vAlign w:val="top"/>
          </w:tcPr>
          <w:p w14:paraId="746634B1" w14:textId="6E4D9CC5" w:rsidR="0013436A" w:rsidRPr="00EF1EFE" w:rsidRDefault="0013436A" w:rsidP="00BC7C16">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1BE03FA9" w14:textId="6CB0B487" w:rsidR="00F6214F" w:rsidRPr="003407F9" w:rsidRDefault="005E01DA" w:rsidP="007E5BB7">
      <w:pPr>
        <w:pStyle w:val="Caption"/>
      </w:pPr>
      <w:r w:rsidRPr="003407F9">
        <w:t>4.</w:t>
      </w:r>
      <w:r w:rsidR="009644B8" w:rsidRPr="003407F9">
        <w:t>7</w:t>
      </w:r>
      <w:r w:rsidRPr="003407F9">
        <w:t xml:space="preserve"> </w:t>
      </w:r>
      <w:r w:rsidR="00C4376F" w:rsidRPr="003407F9">
        <w:t>Number of</w:t>
      </w:r>
      <w:r w:rsidR="00F6214F" w:rsidRPr="003407F9">
        <w:t xml:space="preserve"> </w:t>
      </w:r>
      <w:r w:rsidR="00433512" w:rsidRPr="003407F9">
        <w:t>women</w:t>
      </w:r>
      <w:r w:rsidR="009644B8" w:rsidRPr="00E31F5A">
        <w:rPr>
          <w:vertAlign w:val="superscript"/>
        </w:rPr>
        <w:fldChar w:fldCharType="begin"/>
      </w:r>
      <w:r w:rsidR="009644B8" w:rsidRPr="00E31F5A">
        <w:rPr>
          <w:vertAlign w:val="superscript"/>
        </w:rPr>
        <w:instrText xml:space="preserve"> NOTEREF _Ref204154090 \h  \* MERGEFORMAT </w:instrText>
      </w:r>
      <w:r w:rsidR="009644B8" w:rsidRPr="00E31F5A">
        <w:rPr>
          <w:vertAlign w:val="superscript"/>
        </w:rPr>
      </w:r>
      <w:r w:rsidR="009644B8" w:rsidRPr="00E31F5A">
        <w:rPr>
          <w:vertAlign w:val="superscript"/>
        </w:rPr>
        <w:fldChar w:fldCharType="separate"/>
      </w:r>
      <w:r w:rsidR="00B95D15">
        <w:rPr>
          <w:vertAlign w:val="superscript"/>
        </w:rPr>
        <w:t>2</w:t>
      </w:r>
      <w:r w:rsidR="009644B8" w:rsidRPr="00E31F5A">
        <w:rPr>
          <w:vertAlign w:val="superscript"/>
        </w:rPr>
        <w:fldChar w:fldCharType="end"/>
      </w:r>
      <w:r w:rsidR="00433512" w:rsidRPr="003407F9">
        <w:t xml:space="preserve"> </w:t>
      </w:r>
      <w:r w:rsidR="00F6214F" w:rsidRPr="003407F9">
        <w:t xml:space="preserve">giving birth to an infant with congenital syphilis </w:t>
      </w:r>
      <w:r w:rsidR="00A9042F" w:rsidRPr="003407F9">
        <w:t>by number of syphilis tests received during their pregnanc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972"/>
        <w:gridCol w:w="3485"/>
        <w:gridCol w:w="2486"/>
        <w:gridCol w:w="1332"/>
      </w:tblGrid>
      <w:tr w:rsidR="00F6214F" w:rsidRPr="008333C9" w14:paraId="0AC07AD0"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0" w:type="dxa"/>
          </w:tcPr>
          <w:p w14:paraId="04F6FF14" w14:textId="77777777" w:rsidR="00F6214F" w:rsidRPr="007E5BB7" w:rsidRDefault="00F6214F" w:rsidP="007E5BB7">
            <w:r w:rsidRPr="007E5BB7">
              <w:t>Indicator components</w:t>
            </w:r>
          </w:p>
        </w:tc>
        <w:tc>
          <w:tcPr>
            <w:tcW w:w="1020" w:type="dxa"/>
          </w:tcPr>
          <w:p w14:paraId="12A45D16" w14:textId="77777777" w:rsidR="00F6214F" w:rsidRPr="007E5BB7" w:rsidRDefault="00F6214F"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413" w:type="dxa"/>
          </w:tcPr>
          <w:p w14:paraId="4693DF05" w14:textId="77777777" w:rsidR="00F6214F" w:rsidRPr="007E5BB7" w:rsidRDefault="00F6214F"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417" w:type="dxa"/>
          </w:tcPr>
          <w:p w14:paraId="6D300C2E" w14:textId="66EBF74B" w:rsidR="00F6214F" w:rsidRPr="007E5BB7" w:rsidRDefault="00F6214F" w:rsidP="005C4291">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356" w:type="dxa"/>
          </w:tcPr>
          <w:p w14:paraId="675032F9" w14:textId="77777777" w:rsidR="00F6214F" w:rsidRPr="007E5BB7" w:rsidRDefault="00F6214F"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F6214F" w:rsidRPr="008333C9" w14:paraId="0F27745A" w14:textId="77777777" w:rsidTr="00085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153436D0" w14:textId="77777777" w:rsidR="00F6214F" w:rsidRPr="007E5BB7" w:rsidRDefault="00F6214F" w:rsidP="00F872D0">
            <w:pPr>
              <w:pStyle w:val="Tabletextleft"/>
            </w:pPr>
            <w:r w:rsidRPr="007E5BB7">
              <w:t>Indigenous</w:t>
            </w:r>
          </w:p>
        </w:tc>
      </w:tr>
      <w:tr w:rsidR="00F6214F" w:rsidRPr="008333C9" w14:paraId="685D9C95" w14:textId="77777777" w:rsidTr="4C4AB024">
        <w:tc>
          <w:tcPr>
            <w:cnfStyle w:val="001000000000" w:firstRow="0" w:lastRow="0" w:firstColumn="1" w:lastColumn="0" w:oddVBand="0" w:evenVBand="0" w:oddHBand="0" w:evenHBand="0" w:firstRowFirstColumn="0" w:firstRowLastColumn="0" w:lastRowFirstColumn="0" w:lastRowLastColumn="0"/>
            <w:tcW w:w="1650" w:type="dxa"/>
          </w:tcPr>
          <w:p w14:paraId="77A7494E" w14:textId="143E14A4" w:rsidR="00F6214F" w:rsidRPr="007E5BB7" w:rsidRDefault="00433512" w:rsidP="00F872D0">
            <w:pPr>
              <w:pStyle w:val="Tabletextleft"/>
            </w:pPr>
            <w:r w:rsidRPr="007E5BB7">
              <w:t>Single measure</w:t>
            </w:r>
          </w:p>
        </w:tc>
        <w:tc>
          <w:tcPr>
            <w:tcW w:w="1020" w:type="dxa"/>
          </w:tcPr>
          <w:p w14:paraId="67B42068" w14:textId="77777777" w:rsidR="00F6214F" w:rsidRPr="00EF1EFE" w:rsidRDefault="00F6214F" w:rsidP="00F872D0">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413" w:type="dxa"/>
          </w:tcPr>
          <w:p w14:paraId="044C255A" w14:textId="57EA73AD" w:rsidR="00F6214F" w:rsidRPr="007E5BB7" w:rsidRDefault="00F6214F" w:rsidP="00F872D0">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in </w:t>
            </w:r>
            <w:r w:rsidR="00A9042F" w:rsidRPr="007E5BB7">
              <w:t xml:space="preserve">Indigenous </w:t>
            </w:r>
            <w:r w:rsidR="00433512" w:rsidRPr="007E5BB7">
              <w:t xml:space="preserve">women </w:t>
            </w:r>
            <w:r w:rsidRPr="007E5BB7">
              <w:t xml:space="preserve">giving birth to an infant with congenital syphilis </w:t>
            </w:r>
            <w:r w:rsidR="00A348CC" w:rsidRPr="007E5BB7">
              <w:t>reported to the NNDSS by number of syphilis tests</w:t>
            </w:r>
          </w:p>
        </w:tc>
        <w:tc>
          <w:tcPr>
            <w:tcW w:w="1417" w:type="dxa"/>
          </w:tcPr>
          <w:p w14:paraId="7841B2ED" w14:textId="77777777" w:rsidR="00F6214F" w:rsidRPr="00EF1EFE" w:rsidRDefault="00F6214F" w:rsidP="00F872D0">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356" w:type="dxa"/>
          </w:tcPr>
          <w:p w14:paraId="0B7A2802" w14:textId="3E86AB66" w:rsidR="00F6214F" w:rsidRPr="00EF1EFE" w:rsidRDefault="00A348CC" w:rsidP="00F872D0">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F6214F" w:rsidRPr="008333C9" w14:paraId="0803EE70"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754C37C1" w14:textId="77777777" w:rsidR="00F6214F" w:rsidRPr="007E5BB7" w:rsidRDefault="00F6214F" w:rsidP="00F872D0">
            <w:pPr>
              <w:pStyle w:val="Tabletextleft"/>
            </w:pPr>
            <w:r w:rsidRPr="007E5BB7">
              <w:t>Non-Indigenous</w:t>
            </w:r>
          </w:p>
        </w:tc>
      </w:tr>
      <w:tr w:rsidR="00F6214F" w:rsidRPr="008333C9" w14:paraId="16BB43A5" w14:textId="77777777" w:rsidTr="4C4AB024">
        <w:tc>
          <w:tcPr>
            <w:cnfStyle w:val="001000000000" w:firstRow="0" w:lastRow="0" w:firstColumn="1" w:lastColumn="0" w:oddVBand="0" w:evenVBand="0" w:oddHBand="0" w:evenHBand="0" w:firstRowFirstColumn="0" w:firstRowLastColumn="0" w:lastRowFirstColumn="0" w:lastRowLastColumn="0"/>
            <w:tcW w:w="1650" w:type="dxa"/>
          </w:tcPr>
          <w:p w14:paraId="19DEF3F7" w14:textId="4BE3ED9A" w:rsidR="00F6214F" w:rsidRPr="007E5BB7" w:rsidRDefault="00433512" w:rsidP="00F872D0">
            <w:pPr>
              <w:pStyle w:val="Tabletextleft"/>
            </w:pPr>
            <w:r w:rsidRPr="007E5BB7">
              <w:t>Single measure</w:t>
            </w:r>
          </w:p>
        </w:tc>
        <w:tc>
          <w:tcPr>
            <w:tcW w:w="1020" w:type="dxa"/>
          </w:tcPr>
          <w:p w14:paraId="194203D4" w14:textId="15A80A57" w:rsidR="00F6214F" w:rsidRPr="00EF1EFE" w:rsidRDefault="00F6214F" w:rsidP="00F872D0">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413" w:type="dxa"/>
          </w:tcPr>
          <w:p w14:paraId="14999F3B" w14:textId="659AAA78" w:rsidR="00F6214F" w:rsidRPr="007E5BB7" w:rsidRDefault="00101517" w:rsidP="00F872D0">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in non-Indigenous </w:t>
            </w:r>
            <w:r w:rsidR="00433512" w:rsidRPr="007E5BB7">
              <w:lastRenderedPageBreak/>
              <w:t xml:space="preserve">women </w:t>
            </w:r>
            <w:r w:rsidRPr="007E5BB7">
              <w:t>giving birth to an infant with congenital syphilis reported to the NNDSS by number of syphilis tests</w:t>
            </w:r>
          </w:p>
        </w:tc>
        <w:tc>
          <w:tcPr>
            <w:tcW w:w="1417" w:type="dxa"/>
          </w:tcPr>
          <w:p w14:paraId="647E4B49" w14:textId="77777777" w:rsidR="00F6214F" w:rsidRPr="00EF1EFE" w:rsidRDefault="00F6214F" w:rsidP="00F872D0">
            <w:pPr>
              <w:pStyle w:val="Tabletextleft"/>
              <w:cnfStyle w:val="000000000000" w:firstRow="0" w:lastRow="0" w:firstColumn="0" w:lastColumn="0" w:oddVBand="0" w:evenVBand="0" w:oddHBand="0" w:evenHBand="0" w:firstRowFirstColumn="0" w:firstRowLastColumn="0" w:lastRowFirstColumn="0" w:lastRowLastColumn="0"/>
            </w:pPr>
            <w:r w:rsidRPr="00EF1EFE">
              <w:lastRenderedPageBreak/>
              <w:t>Australian Centre for Disease Control</w:t>
            </w:r>
          </w:p>
        </w:tc>
        <w:tc>
          <w:tcPr>
            <w:tcW w:w="1356" w:type="dxa"/>
          </w:tcPr>
          <w:p w14:paraId="5C1B19D7" w14:textId="5C7BACE0" w:rsidR="00F6214F" w:rsidRPr="00EF1EFE" w:rsidRDefault="00A348CC" w:rsidP="00F872D0">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0EED21C3" w14:textId="7A447FCF" w:rsidR="00D00FD5" w:rsidRPr="003407F9" w:rsidRDefault="005E01DA" w:rsidP="007E5BB7">
      <w:pPr>
        <w:pStyle w:val="Caption"/>
      </w:pPr>
      <w:r w:rsidRPr="003407F9">
        <w:t>4.</w:t>
      </w:r>
      <w:r w:rsidR="009644B8" w:rsidRPr="003407F9">
        <w:t>8</w:t>
      </w:r>
      <w:r w:rsidRPr="003407F9">
        <w:t xml:space="preserve"> </w:t>
      </w:r>
      <w:r w:rsidR="00D00FD5" w:rsidRPr="003407F9">
        <w:t xml:space="preserve">Number of </w:t>
      </w:r>
      <w:r w:rsidR="00433512" w:rsidRPr="003407F9">
        <w:t>women</w:t>
      </w:r>
      <w:r w:rsidR="009644B8" w:rsidRPr="00E31F5A">
        <w:rPr>
          <w:vertAlign w:val="superscript"/>
        </w:rPr>
        <w:fldChar w:fldCharType="begin"/>
      </w:r>
      <w:r w:rsidR="009644B8" w:rsidRPr="00E31F5A">
        <w:rPr>
          <w:vertAlign w:val="superscript"/>
        </w:rPr>
        <w:instrText xml:space="preserve"> NOTEREF _Ref204154090 \h  \* MERGEFORMAT </w:instrText>
      </w:r>
      <w:r w:rsidR="009644B8" w:rsidRPr="00E31F5A">
        <w:rPr>
          <w:vertAlign w:val="superscript"/>
        </w:rPr>
      </w:r>
      <w:r w:rsidR="009644B8" w:rsidRPr="00E31F5A">
        <w:rPr>
          <w:vertAlign w:val="superscript"/>
        </w:rPr>
        <w:fldChar w:fldCharType="separate"/>
      </w:r>
      <w:r w:rsidR="00B95D15">
        <w:rPr>
          <w:vertAlign w:val="superscript"/>
        </w:rPr>
        <w:t>2</w:t>
      </w:r>
      <w:r w:rsidR="009644B8" w:rsidRPr="00E31F5A">
        <w:rPr>
          <w:vertAlign w:val="superscript"/>
        </w:rPr>
        <w:fldChar w:fldCharType="end"/>
      </w:r>
      <w:r w:rsidR="00D00FD5" w:rsidRPr="003407F9">
        <w:t xml:space="preserve"> giving birth to an infant with congenital syphilis reinfected during their pregnanc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4"/>
        <w:gridCol w:w="1042"/>
        <w:gridCol w:w="3420"/>
        <w:gridCol w:w="2486"/>
        <w:gridCol w:w="1374"/>
      </w:tblGrid>
      <w:tr w:rsidR="005B0D0D" w:rsidRPr="008333C9" w14:paraId="12FCCDA4"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75" w:type="dxa"/>
          </w:tcPr>
          <w:p w14:paraId="3A34FEE5" w14:textId="77777777" w:rsidR="00D00FD5" w:rsidRPr="007E5BB7" w:rsidRDefault="00D00FD5" w:rsidP="007E5BB7">
            <w:r w:rsidRPr="007E5BB7">
              <w:t>Indicator components</w:t>
            </w:r>
          </w:p>
        </w:tc>
        <w:tc>
          <w:tcPr>
            <w:tcW w:w="1110" w:type="dxa"/>
          </w:tcPr>
          <w:p w14:paraId="1E2374DB" w14:textId="77777777" w:rsidR="00D00FD5" w:rsidRPr="007E5BB7" w:rsidRDefault="00D00FD5" w:rsidP="007E5BB7">
            <w:pPr>
              <w:cnfStyle w:val="100000000000" w:firstRow="1" w:lastRow="0" w:firstColumn="0" w:lastColumn="0" w:oddVBand="0" w:evenVBand="0" w:oddHBand="0" w:evenHBand="0" w:firstRowFirstColumn="0" w:firstRowLastColumn="0" w:lastRowFirstColumn="0" w:lastRowLastColumn="0"/>
            </w:pPr>
            <w:r w:rsidRPr="007E5BB7">
              <w:t>Source</w:t>
            </w:r>
          </w:p>
        </w:tc>
        <w:tc>
          <w:tcPr>
            <w:tcW w:w="4200" w:type="dxa"/>
          </w:tcPr>
          <w:p w14:paraId="5146AAFB" w14:textId="77777777" w:rsidR="00D00FD5" w:rsidRPr="007E5BB7" w:rsidRDefault="00D00FD5" w:rsidP="007E5BB7">
            <w:pPr>
              <w:cnfStyle w:val="100000000000" w:firstRow="1" w:lastRow="0" w:firstColumn="0" w:lastColumn="0" w:oddVBand="0" w:evenVBand="0" w:oddHBand="0" w:evenHBand="0" w:firstRowFirstColumn="0" w:firstRowLastColumn="0" w:lastRowFirstColumn="0" w:lastRowLastColumn="0"/>
            </w:pPr>
            <w:r w:rsidRPr="007E5BB7">
              <w:t>Description</w:t>
            </w:r>
          </w:p>
        </w:tc>
        <w:tc>
          <w:tcPr>
            <w:tcW w:w="1560" w:type="dxa"/>
          </w:tcPr>
          <w:p w14:paraId="4EF8AB19" w14:textId="057AF621" w:rsidR="00D00FD5" w:rsidRPr="007E5BB7" w:rsidRDefault="00D00FD5" w:rsidP="005C4291">
            <w:pPr>
              <w:cnfStyle w:val="100000000000" w:firstRow="1" w:lastRow="0" w:firstColumn="0" w:lastColumn="0" w:oddVBand="0" w:evenVBand="0" w:oddHBand="0" w:evenHBand="0" w:firstRowFirstColumn="0" w:firstRowLastColumn="0" w:lastRowFirstColumn="0" w:lastRowLastColumn="0"/>
            </w:pPr>
            <w:r w:rsidRPr="007E5BB7">
              <w:t>Custodian/stakeholder</w:t>
            </w:r>
          </w:p>
        </w:tc>
        <w:tc>
          <w:tcPr>
            <w:tcW w:w="1411" w:type="dxa"/>
          </w:tcPr>
          <w:p w14:paraId="34C8B60D" w14:textId="77777777" w:rsidR="00D00FD5" w:rsidRPr="007E5BB7" w:rsidRDefault="00D00FD5" w:rsidP="007E5BB7">
            <w:pPr>
              <w:cnfStyle w:val="100000000000" w:firstRow="1" w:lastRow="0" w:firstColumn="0" w:lastColumn="0" w:oddVBand="0" w:evenVBand="0" w:oddHBand="0" w:evenHBand="0" w:firstRowFirstColumn="0" w:firstRowLastColumn="0" w:lastRowFirstColumn="0" w:lastRowLastColumn="0"/>
            </w:pPr>
            <w:r w:rsidRPr="007E5BB7">
              <w:t>Availability of data for reporting</w:t>
            </w:r>
          </w:p>
        </w:tc>
      </w:tr>
      <w:tr w:rsidR="00D00FD5" w:rsidRPr="008333C9" w14:paraId="02D95E25"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5FFEF" w:themeFill="background2" w:themeFillTint="33"/>
          </w:tcPr>
          <w:p w14:paraId="0769D9E8" w14:textId="77777777" w:rsidR="00D00FD5" w:rsidRPr="007E5BB7" w:rsidRDefault="00D00FD5" w:rsidP="00F872D0">
            <w:pPr>
              <w:pStyle w:val="Tabletextleft"/>
            </w:pPr>
            <w:r w:rsidRPr="007E5BB7">
              <w:t>Indigenous</w:t>
            </w:r>
          </w:p>
        </w:tc>
      </w:tr>
      <w:tr w:rsidR="00D00FD5" w:rsidRPr="008333C9" w14:paraId="67CBEEAA" w14:textId="77777777" w:rsidTr="4C4AB024">
        <w:tc>
          <w:tcPr>
            <w:cnfStyle w:val="001000000000" w:firstRow="0" w:lastRow="0" w:firstColumn="1" w:lastColumn="0" w:oddVBand="0" w:evenVBand="0" w:oddHBand="0" w:evenHBand="0" w:firstRowFirstColumn="0" w:firstRowLastColumn="0" w:lastRowFirstColumn="0" w:lastRowLastColumn="0"/>
            <w:tcW w:w="1575" w:type="dxa"/>
          </w:tcPr>
          <w:p w14:paraId="67FD6225" w14:textId="77777777" w:rsidR="00D00FD5" w:rsidRPr="007E5BB7" w:rsidRDefault="00D00FD5" w:rsidP="00F872D0">
            <w:pPr>
              <w:pStyle w:val="Tabletextleft"/>
            </w:pPr>
            <w:r w:rsidRPr="007E5BB7">
              <w:t>Numerator</w:t>
            </w:r>
          </w:p>
        </w:tc>
        <w:tc>
          <w:tcPr>
            <w:tcW w:w="1110" w:type="dxa"/>
          </w:tcPr>
          <w:p w14:paraId="7EAB01D4"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00" w:type="dxa"/>
          </w:tcPr>
          <w:p w14:paraId="01721170" w14:textId="79E7C291" w:rsidR="00D00FD5" w:rsidRPr="007E5BB7"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in Indigenous </w:t>
            </w:r>
            <w:r w:rsidR="00433512" w:rsidRPr="007E5BB7">
              <w:t>women</w:t>
            </w:r>
            <w:r w:rsidR="009644B8" w:rsidRPr="007E5BB7">
              <w:t xml:space="preserve"> </w:t>
            </w:r>
            <w:r w:rsidRPr="007E5BB7">
              <w:t xml:space="preserve">giving birth to an infant with congenital syphilis reported to the NNDSS </w:t>
            </w:r>
            <w:r w:rsidR="000E2EE6" w:rsidRPr="007E5BB7">
              <w:t>reinfected during their pregnancy</w:t>
            </w:r>
          </w:p>
        </w:tc>
        <w:tc>
          <w:tcPr>
            <w:tcW w:w="1560" w:type="dxa"/>
          </w:tcPr>
          <w:p w14:paraId="1013AD10"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1" w:type="dxa"/>
          </w:tcPr>
          <w:p w14:paraId="5DE2FB34"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r w:rsidR="00D00FD5" w:rsidRPr="008333C9" w14:paraId="4B96FD54" w14:textId="77777777" w:rsidTr="0024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5FFEF" w:themeFill="background2" w:themeFillTint="33"/>
          </w:tcPr>
          <w:p w14:paraId="158FE027" w14:textId="77777777" w:rsidR="00D00FD5" w:rsidRPr="007E5BB7" w:rsidRDefault="00D00FD5" w:rsidP="00F872D0">
            <w:pPr>
              <w:pStyle w:val="Tabletextleft"/>
            </w:pPr>
            <w:r w:rsidRPr="007E5BB7">
              <w:t>Non-Indigenous</w:t>
            </w:r>
          </w:p>
        </w:tc>
      </w:tr>
      <w:tr w:rsidR="005B0D0D" w:rsidRPr="008333C9" w14:paraId="102C9004" w14:textId="77777777" w:rsidTr="4C4AB024">
        <w:tc>
          <w:tcPr>
            <w:cnfStyle w:val="001000000000" w:firstRow="0" w:lastRow="0" w:firstColumn="1" w:lastColumn="0" w:oddVBand="0" w:evenVBand="0" w:oddHBand="0" w:evenHBand="0" w:firstRowFirstColumn="0" w:firstRowLastColumn="0" w:lastRowFirstColumn="0" w:lastRowLastColumn="0"/>
            <w:tcW w:w="1575" w:type="dxa"/>
          </w:tcPr>
          <w:p w14:paraId="7A814C17" w14:textId="77777777" w:rsidR="00D00FD5" w:rsidRPr="007E5BB7" w:rsidRDefault="00D00FD5" w:rsidP="00F872D0">
            <w:pPr>
              <w:pStyle w:val="Tabletextleft"/>
            </w:pPr>
            <w:r w:rsidRPr="007E5BB7">
              <w:t>Numerator</w:t>
            </w:r>
          </w:p>
        </w:tc>
        <w:tc>
          <w:tcPr>
            <w:tcW w:w="1110" w:type="dxa"/>
          </w:tcPr>
          <w:p w14:paraId="4D51009F"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NNDSS</w:t>
            </w:r>
          </w:p>
        </w:tc>
        <w:tc>
          <w:tcPr>
            <w:tcW w:w="4200" w:type="dxa"/>
          </w:tcPr>
          <w:p w14:paraId="3791ADC0" w14:textId="70452751" w:rsidR="00D00FD5" w:rsidRPr="007E5BB7" w:rsidRDefault="000E2EE6" w:rsidP="00F872D0">
            <w:pPr>
              <w:pStyle w:val="Tabletextleft"/>
              <w:cnfStyle w:val="000000000000" w:firstRow="0" w:lastRow="0" w:firstColumn="0" w:lastColumn="0" w:oddVBand="0" w:evenVBand="0" w:oddHBand="0" w:evenHBand="0" w:firstRowFirstColumn="0" w:firstRowLastColumn="0" w:lastRowFirstColumn="0" w:lastRowLastColumn="0"/>
            </w:pPr>
            <w:r w:rsidRPr="007E5BB7">
              <w:t xml:space="preserve">Number of infectious syphilis notifications in non-Indigenous </w:t>
            </w:r>
            <w:r w:rsidR="00433512" w:rsidRPr="007E5BB7">
              <w:t xml:space="preserve">women </w:t>
            </w:r>
            <w:r w:rsidRPr="007E5BB7">
              <w:t>giving birth to an infant with congenital syphilis reported to the NNDSS reinfected during their pregnancy</w:t>
            </w:r>
          </w:p>
        </w:tc>
        <w:tc>
          <w:tcPr>
            <w:tcW w:w="1560" w:type="dxa"/>
          </w:tcPr>
          <w:p w14:paraId="6AC37E5B"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Australian Centre for Disease Control</w:t>
            </w:r>
          </w:p>
        </w:tc>
        <w:tc>
          <w:tcPr>
            <w:tcW w:w="1411" w:type="dxa"/>
          </w:tcPr>
          <w:p w14:paraId="68D36091" w14:textId="77777777" w:rsidR="00D00FD5" w:rsidRPr="00EF1EFE" w:rsidRDefault="00D00FD5" w:rsidP="00F872D0">
            <w:pPr>
              <w:pStyle w:val="Tabletextleft"/>
              <w:cnfStyle w:val="000000000000" w:firstRow="0" w:lastRow="0" w:firstColumn="0" w:lastColumn="0" w:oddVBand="0" w:evenVBand="0" w:oddHBand="0" w:evenHBand="0" w:firstRowFirstColumn="0" w:firstRowLastColumn="0" w:lastRowFirstColumn="0" w:lastRowLastColumn="0"/>
            </w:pPr>
            <w:r w:rsidRPr="00EF1EFE">
              <w:t>Quarterly</w:t>
            </w:r>
          </w:p>
        </w:tc>
      </w:tr>
    </w:tbl>
    <w:p w14:paraId="1F0F00C3" w14:textId="5434F6D1" w:rsidR="001C6DCB" w:rsidRPr="007667F5" w:rsidRDefault="005E01DA" w:rsidP="003407F9">
      <w:pPr>
        <w:pStyle w:val="Caption"/>
      </w:pPr>
      <w:r>
        <w:t>4.</w:t>
      </w:r>
      <w:r w:rsidR="009644B8">
        <w:t>9</w:t>
      </w:r>
      <w:r>
        <w:t xml:space="preserve"> </w:t>
      </w:r>
      <w:r w:rsidR="001C6DCB" w:rsidRPr="007667F5">
        <w:t xml:space="preserve">Number of </w:t>
      </w:r>
      <w:r w:rsidR="001C6DCB">
        <w:t>women of reproductive age</w:t>
      </w:r>
      <w:r w:rsidR="009644B8" w:rsidRPr="007E5BB7">
        <w:fldChar w:fldCharType="begin"/>
      </w:r>
      <w:r w:rsidR="009644B8" w:rsidRPr="007E5BB7">
        <w:instrText xml:space="preserve"> NOTEREF _Ref204155168 \h  \* MERGEFORMAT </w:instrText>
      </w:r>
      <w:r w:rsidR="009644B8" w:rsidRPr="007E5BB7">
        <w:fldChar w:fldCharType="separate"/>
      </w:r>
      <w:r w:rsidR="00B95D15">
        <w:t>11</w:t>
      </w:r>
      <w:r w:rsidR="009644B8" w:rsidRPr="007E5BB7">
        <w:fldChar w:fldCharType="end"/>
      </w:r>
      <w:r w:rsidR="001C6DCB">
        <w:t xml:space="preserve"> </w:t>
      </w:r>
      <w:r w:rsidR="00AC3F85">
        <w:t xml:space="preserve">(15-44 years) </w:t>
      </w:r>
      <w:r w:rsidR="001C6DCB">
        <w:t>hospitalis</w:t>
      </w:r>
      <w:r w:rsidR="00AC3F85">
        <w:t>ed</w:t>
      </w:r>
      <w:r w:rsidR="001C6DCB">
        <w:t xml:space="preserve"> with a principal diagnosis of syphilis</w:t>
      </w:r>
      <w:r w:rsidR="001C6DCB" w:rsidRPr="007667F5">
        <w:t xml:space="preserve"> (ICD</w:t>
      </w:r>
      <w:r w:rsidR="001C6DCB">
        <w:t>-10</w:t>
      </w:r>
      <w:r w:rsidR="001C6DCB" w:rsidRPr="007667F5">
        <w:t xml:space="preserve"> coded)</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3"/>
        <w:gridCol w:w="1094"/>
        <w:gridCol w:w="3347"/>
        <w:gridCol w:w="2486"/>
        <w:gridCol w:w="1396"/>
      </w:tblGrid>
      <w:tr w:rsidR="001C6DCB" w:rsidRPr="007667F5" w14:paraId="24B77481" w14:textId="77777777" w:rsidTr="00085C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5" w:type="dxa"/>
          </w:tcPr>
          <w:p w14:paraId="1D9CFCBA" w14:textId="77777777" w:rsidR="001C6DCB" w:rsidRPr="003407F9" w:rsidRDefault="001C6DCB" w:rsidP="003407F9">
            <w:r w:rsidRPr="003407F9">
              <w:t>Indicator components</w:t>
            </w:r>
          </w:p>
        </w:tc>
        <w:tc>
          <w:tcPr>
            <w:tcW w:w="1140" w:type="dxa"/>
          </w:tcPr>
          <w:p w14:paraId="2A9834C7" w14:textId="77777777" w:rsidR="001C6DCB" w:rsidRPr="003407F9" w:rsidRDefault="001C6DCB"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4110" w:type="dxa"/>
          </w:tcPr>
          <w:p w14:paraId="2C2D7B87" w14:textId="77777777" w:rsidR="001C6DCB" w:rsidRPr="003407F9" w:rsidRDefault="001C6DCB"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590" w:type="dxa"/>
          </w:tcPr>
          <w:p w14:paraId="67E8BD96" w14:textId="34FCA8A1" w:rsidR="001C6DCB" w:rsidRPr="003407F9" w:rsidRDefault="001C6DCB"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41" w:type="dxa"/>
          </w:tcPr>
          <w:p w14:paraId="66BE11A2" w14:textId="77777777" w:rsidR="001C6DCB" w:rsidRPr="003407F9" w:rsidRDefault="001C6DCB"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1C6DCB" w:rsidRPr="00944FDB" w14:paraId="25CB3E8B" w14:textId="77777777" w:rsidTr="00085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CFD4DFC" w14:textId="77777777" w:rsidR="001C6DCB" w:rsidRPr="007E5BB7" w:rsidRDefault="001C6DCB" w:rsidP="00F872D0">
            <w:pPr>
              <w:pStyle w:val="Tabletextleft"/>
            </w:pPr>
            <w:r w:rsidRPr="007E5BB7">
              <w:t>Single measure</w:t>
            </w:r>
          </w:p>
        </w:tc>
        <w:tc>
          <w:tcPr>
            <w:tcW w:w="11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CA57D37" w14:textId="77777777" w:rsidR="001C6DCB" w:rsidRPr="00EF1EFE" w:rsidRDefault="001C6DCB" w:rsidP="00F872D0">
            <w:pPr>
              <w:pStyle w:val="Tabletextleft"/>
              <w:cnfStyle w:val="000000100000" w:firstRow="0" w:lastRow="0" w:firstColumn="0" w:lastColumn="0" w:oddVBand="0" w:evenVBand="0" w:oddHBand="1" w:evenHBand="0" w:firstRowFirstColumn="0" w:firstRowLastColumn="0" w:lastRowFirstColumn="0" w:lastRowLastColumn="0"/>
            </w:pPr>
            <w:r w:rsidRPr="00EF1EFE">
              <w:t>National Hospital Morbidity Database</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3C15117" w14:textId="76841564" w:rsidR="001C6DCB" w:rsidRPr="00EF1EFE" w:rsidRDefault="001C6DCB" w:rsidP="00F872D0">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Number of </w:t>
            </w:r>
            <w:r w:rsidR="00AC3F85" w:rsidRPr="00EF1EFE">
              <w:t>women of reproductive age (15-44 years) hospitalised</w:t>
            </w:r>
            <w:r w:rsidRPr="00EF1EFE">
              <w:t xml:space="preserve"> with a principal diagnosis of syphilis (early syphilis A51, late syphilis A52, other and unspecified syphilis A53)</w:t>
            </w:r>
          </w:p>
        </w:tc>
        <w:tc>
          <w:tcPr>
            <w:tcW w:w="159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A50BC57" w14:textId="77777777" w:rsidR="001C6DCB" w:rsidRPr="00EF1EFE" w:rsidRDefault="001C6DCB" w:rsidP="00F872D0">
            <w:pPr>
              <w:pStyle w:val="Tabletextleft"/>
              <w:cnfStyle w:val="000000100000" w:firstRow="0" w:lastRow="0" w:firstColumn="0" w:lastColumn="0" w:oddVBand="0" w:evenVBand="0" w:oddHBand="1" w:evenHBand="0" w:firstRowFirstColumn="0" w:firstRowLastColumn="0" w:lastRowFirstColumn="0" w:lastRowLastColumn="0"/>
            </w:pPr>
            <w:r w:rsidRPr="00EF1EFE">
              <w:t>Australian Institute of Health and Welfare</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6563F68" w14:textId="77777777" w:rsidR="001C6DCB" w:rsidRPr="00EF1EFE" w:rsidRDefault="001C6DCB" w:rsidP="00F872D0">
            <w:pPr>
              <w:pStyle w:val="Tabletextleft"/>
              <w:cnfStyle w:val="000000100000" w:firstRow="0" w:lastRow="0" w:firstColumn="0" w:lastColumn="0" w:oddVBand="0" w:evenVBand="0" w:oddHBand="1" w:evenHBand="0" w:firstRowFirstColumn="0" w:firstRowLastColumn="0" w:lastRowFirstColumn="0" w:lastRowLastColumn="0"/>
            </w:pPr>
            <w:r w:rsidRPr="00EF1EFE">
              <w:t>Financial year*</w:t>
            </w:r>
          </w:p>
        </w:tc>
      </w:tr>
    </w:tbl>
    <w:p w14:paraId="3E4514A6" w14:textId="77777777" w:rsidR="00956777" w:rsidRPr="00BC7C16" w:rsidRDefault="001C6DCB" w:rsidP="00BC7C16">
      <w:pPr>
        <w:pStyle w:val="FootnoteText"/>
      </w:pPr>
      <w:r w:rsidRPr="00BC7C16">
        <w:t>* Data reported by financial year, however there is a delay of 1-2 years for each financial year.</w:t>
      </w:r>
    </w:p>
    <w:p w14:paraId="6F9D4155" w14:textId="4D6B6C1A" w:rsidR="00956777" w:rsidRPr="007667F5" w:rsidRDefault="005E01DA" w:rsidP="003407F9">
      <w:pPr>
        <w:pStyle w:val="Caption"/>
      </w:pPr>
      <w:r>
        <w:lastRenderedPageBreak/>
        <w:t>4.1</w:t>
      </w:r>
      <w:r w:rsidR="009644B8">
        <w:t>0</w:t>
      </w:r>
      <w:r>
        <w:t xml:space="preserve"> </w:t>
      </w:r>
      <w:r w:rsidR="00956777" w:rsidRPr="007667F5">
        <w:t xml:space="preserve">Number of </w:t>
      </w:r>
      <w:r w:rsidR="00433512">
        <w:t>women</w:t>
      </w:r>
      <w:r w:rsidR="009644B8" w:rsidRPr="007E5BB7">
        <w:fldChar w:fldCharType="begin"/>
      </w:r>
      <w:r w:rsidR="009644B8" w:rsidRPr="007E5BB7">
        <w:instrText xml:space="preserve"> NOTEREF _Ref204154090 \h  \* MERGEFORMAT </w:instrText>
      </w:r>
      <w:r w:rsidR="009644B8" w:rsidRPr="007E5BB7">
        <w:fldChar w:fldCharType="separate"/>
      </w:r>
      <w:r w:rsidR="00B95D15">
        <w:t>2</w:t>
      </w:r>
      <w:r w:rsidR="009644B8" w:rsidRPr="007E5BB7">
        <w:fldChar w:fldCharType="end"/>
      </w:r>
      <w:r w:rsidR="00433512">
        <w:t xml:space="preserve"> </w:t>
      </w:r>
      <w:r w:rsidR="00956777">
        <w:t xml:space="preserve">hospitalised with </w:t>
      </w:r>
      <w:r w:rsidR="005E2F86">
        <w:t>a principal diagnosis</w:t>
      </w:r>
      <w:r w:rsidR="00956777">
        <w:t xml:space="preserve"> of syphilis</w:t>
      </w:r>
      <w:r w:rsidR="005E2F86">
        <w:t xml:space="preserve"> in pregnancy, childbirth and puerperium</w:t>
      </w:r>
      <w:r w:rsidR="00956777" w:rsidRPr="007667F5">
        <w:t xml:space="preserve"> (ICD</w:t>
      </w:r>
      <w:r w:rsidR="00956777">
        <w:t>-10</w:t>
      </w:r>
      <w:r w:rsidR="00956777" w:rsidRPr="007667F5">
        <w:t xml:space="preserve"> coded)</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3"/>
        <w:gridCol w:w="1125"/>
        <w:gridCol w:w="3265"/>
        <w:gridCol w:w="2486"/>
        <w:gridCol w:w="1427"/>
      </w:tblGrid>
      <w:tr w:rsidR="00956777" w:rsidRPr="007667F5" w14:paraId="6497613E" w14:textId="77777777" w:rsidTr="005C429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05" w:type="dxa"/>
          </w:tcPr>
          <w:p w14:paraId="7EE04FD0" w14:textId="77777777" w:rsidR="00956777" w:rsidRPr="003407F9" w:rsidRDefault="00956777" w:rsidP="003407F9">
            <w:r w:rsidRPr="003407F9">
              <w:t>Indicator components</w:t>
            </w:r>
          </w:p>
        </w:tc>
        <w:tc>
          <w:tcPr>
            <w:tcW w:w="1185" w:type="dxa"/>
          </w:tcPr>
          <w:p w14:paraId="7E62DB2A" w14:textId="77777777" w:rsidR="00956777" w:rsidRPr="003407F9" w:rsidRDefault="00956777" w:rsidP="003407F9">
            <w:pPr>
              <w:cnfStyle w:val="100000000000" w:firstRow="1" w:lastRow="0" w:firstColumn="0" w:lastColumn="0" w:oddVBand="0" w:evenVBand="0" w:oddHBand="0" w:evenHBand="0" w:firstRowFirstColumn="0" w:firstRowLastColumn="0" w:lastRowFirstColumn="0" w:lastRowLastColumn="0"/>
            </w:pPr>
            <w:r w:rsidRPr="003407F9">
              <w:t>Source</w:t>
            </w:r>
          </w:p>
        </w:tc>
        <w:tc>
          <w:tcPr>
            <w:tcW w:w="4029" w:type="dxa"/>
          </w:tcPr>
          <w:p w14:paraId="317EDD29" w14:textId="77777777" w:rsidR="00956777" w:rsidRPr="003407F9" w:rsidRDefault="00956777" w:rsidP="003407F9">
            <w:pPr>
              <w:cnfStyle w:val="100000000000" w:firstRow="1" w:lastRow="0" w:firstColumn="0" w:lastColumn="0" w:oddVBand="0" w:evenVBand="0" w:oddHBand="0" w:evenHBand="0" w:firstRowFirstColumn="0" w:firstRowLastColumn="0" w:lastRowFirstColumn="0" w:lastRowLastColumn="0"/>
            </w:pPr>
            <w:r w:rsidRPr="003407F9">
              <w:t>Description</w:t>
            </w:r>
          </w:p>
        </w:tc>
        <w:tc>
          <w:tcPr>
            <w:tcW w:w="1550" w:type="dxa"/>
          </w:tcPr>
          <w:p w14:paraId="6AF72DF5" w14:textId="5BDDFDC1" w:rsidR="00956777" w:rsidRPr="003407F9" w:rsidRDefault="00956777" w:rsidP="003407F9">
            <w:pPr>
              <w:cnfStyle w:val="100000000000" w:firstRow="1" w:lastRow="0" w:firstColumn="0" w:lastColumn="0" w:oddVBand="0" w:evenVBand="0" w:oddHBand="0" w:evenHBand="0" w:firstRowFirstColumn="0" w:firstRowLastColumn="0" w:lastRowFirstColumn="0" w:lastRowLastColumn="0"/>
            </w:pPr>
            <w:r w:rsidRPr="003407F9">
              <w:t>Custodian/stakeholder</w:t>
            </w:r>
          </w:p>
        </w:tc>
        <w:tc>
          <w:tcPr>
            <w:tcW w:w="1487" w:type="dxa"/>
          </w:tcPr>
          <w:p w14:paraId="27AAF575" w14:textId="77777777" w:rsidR="00956777" w:rsidRPr="003407F9" w:rsidRDefault="00956777" w:rsidP="003407F9">
            <w:pPr>
              <w:cnfStyle w:val="100000000000" w:firstRow="1" w:lastRow="0" w:firstColumn="0" w:lastColumn="0" w:oddVBand="0" w:evenVBand="0" w:oddHBand="0" w:evenHBand="0" w:firstRowFirstColumn="0" w:firstRowLastColumn="0" w:lastRowFirstColumn="0" w:lastRowLastColumn="0"/>
            </w:pPr>
            <w:r w:rsidRPr="003407F9">
              <w:t>Availability of data for reporting</w:t>
            </w:r>
          </w:p>
        </w:tc>
      </w:tr>
      <w:tr w:rsidR="00956777" w:rsidRPr="00944FDB" w14:paraId="45C63784" w14:textId="77777777" w:rsidTr="00914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7A7C44" w14:textId="77777777" w:rsidR="00956777" w:rsidRPr="007E5BB7" w:rsidRDefault="00956777" w:rsidP="00F872D0">
            <w:pPr>
              <w:pStyle w:val="Tabletextleft"/>
            </w:pPr>
            <w:r w:rsidRPr="007E5BB7">
              <w:t>Single measure</w:t>
            </w:r>
          </w:p>
        </w:tc>
        <w:tc>
          <w:tcPr>
            <w:tcW w:w="118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FDF007" w14:textId="77777777" w:rsidR="00956777" w:rsidRPr="00EF1EFE" w:rsidRDefault="00956777" w:rsidP="00F872D0">
            <w:pPr>
              <w:pStyle w:val="Tabletextleft"/>
              <w:cnfStyle w:val="000000100000" w:firstRow="0" w:lastRow="0" w:firstColumn="0" w:lastColumn="0" w:oddVBand="0" w:evenVBand="0" w:oddHBand="1" w:evenHBand="0" w:firstRowFirstColumn="0" w:firstRowLastColumn="0" w:lastRowFirstColumn="0" w:lastRowLastColumn="0"/>
            </w:pPr>
            <w:r w:rsidRPr="00EF1EFE">
              <w:t>National Hospital Morbidity Database</w:t>
            </w:r>
          </w:p>
        </w:tc>
        <w:tc>
          <w:tcPr>
            <w:tcW w:w="402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EE26A4" w14:textId="585B3E2E" w:rsidR="00956777" w:rsidRPr="00EF1EFE" w:rsidRDefault="00956777" w:rsidP="00F872D0">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Number of </w:t>
            </w:r>
            <w:r w:rsidR="003E7B77" w:rsidRPr="00EF1EFE">
              <w:t xml:space="preserve">people </w:t>
            </w:r>
            <w:r w:rsidRPr="00EF1EFE">
              <w:t xml:space="preserve">hospitalised with a principal diagnosis of syphilis </w:t>
            </w:r>
            <w:r w:rsidR="003E7B77" w:rsidRPr="00EF1EFE">
              <w:t>in pregnancy, childbirth and puerperium</w:t>
            </w:r>
            <w:r w:rsidR="00893A46" w:rsidRPr="00EF1EFE">
              <w:t xml:space="preserve"> (O98.1)</w:t>
            </w:r>
          </w:p>
        </w:tc>
        <w:tc>
          <w:tcPr>
            <w:tcW w:w="155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64D4336" w14:textId="77777777" w:rsidR="00956777" w:rsidRPr="00EF1EFE" w:rsidRDefault="00956777" w:rsidP="00F872D0">
            <w:pPr>
              <w:pStyle w:val="Tabletextleft"/>
              <w:cnfStyle w:val="000000100000" w:firstRow="0" w:lastRow="0" w:firstColumn="0" w:lastColumn="0" w:oddVBand="0" w:evenVBand="0" w:oddHBand="1" w:evenHBand="0" w:firstRowFirstColumn="0" w:firstRowLastColumn="0" w:lastRowFirstColumn="0" w:lastRowLastColumn="0"/>
            </w:pPr>
            <w:r w:rsidRPr="00EF1EFE">
              <w:t>Australian Institute of Health and Welfare</w:t>
            </w:r>
          </w:p>
        </w:tc>
        <w:tc>
          <w:tcPr>
            <w:tcW w:w="148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D183C18" w14:textId="77777777" w:rsidR="00956777" w:rsidRPr="00EF1EFE" w:rsidRDefault="00956777" w:rsidP="00F872D0">
            <w:pPr>
              <w:pStyle w:val="Tabletextleft"/>
              <w:cnfStyle w:val="000000100000" w:firstRow="0" w:lastRow="0" w:firstColumn="0" w:lastColumn="0" w:oddVBand="0" w:evenVBand="0" w:oddHBand="1" w:evenHBand="0" w:firstRowFirstColumn="0" w:firstRowLastColumn="0" w:lastRowFirstColumn="0" w:lastRowLastColumn="0"/>
            </w:pPr>
            <w:r w:rsidRPr="00EF1EFE">
              <w:t>Financial year*</w:t>
            </w:r>
          </w:p>
        </w:tc>
      </w:tr>
    </w:tbl>
    <w:p w14:paraId="45033DA6" w14:textId="77777777" w:rsidR="005B0D0D" w:rsidRPr="00BC7C16" w:rsidRDefault="00956777" w:rsidP="00BC7C16">
      <w:pPr>
        <w:pStyle w:val="FootnoteText"/>
      </w:pPr>
      <w:r w:rsidRPr="00BC7C16">
        <w:t>* Data reported by financial year, however there is a delay of 1-2 years for each financial year.</w:t>
      </w:r>
    </w:p>
    <w:p w14:paraId="169CD044" w14:textId="77777777" w:rsidR="005B0DA2" w:rsidRDefault="005B0DA2" w:rsidP="005B0DA2">
      <w:pPr>
        <w:pStyle w:val="Heading1"/>
        <w:sectPr w:rsidR="005B0DA2" w:rsidSect="00CD05C2">
          <w:headerReference w:type="default" r:id="rId34"/>
          <w:pgSz w:w="11900" w:h="16840" w:code="9"/>
          <w:pgMar w:top="709" w:right="560" w:bottom="1474" w:left="1474" w:header="567" w:footer="425" w:gutter="0"/>
          <w:cols w:space="708"/>
          <w:docGrid w:linePitch="360"/>
        </w:sectPr>
      </w:pPr>
    </w:p>
    <w:p w14:paraId="18EE7681" w14:textId="772DBCE4" w:rsidR="0041406C" w:rsidRPr="00EF1EFE" w:rsidRDefault="0041406C" w:rsidP="0041406C">
      <w:pPr>
        <w:pStyle w:val="Heading1"/>
      </w:pPr>
      <w:bookmarkStart w:id="56" w:name="_Appendix_A_-"/>
      <w:bookmarkStart w:id="57" w:name="_Toc212568414"/>
      <w:bookmarkEnd w:id="56"/>
      <w:r>
        <w:lastRenderedPageBreak/>
        <w:t xml:space="preserve">Appendix A </w:t>
      </w:r>
      <w:r w:rsidR="00EE14BE" w:rsidRPr="00EE14BE">
        <w:t>–</w:t>
      </w:r>
      <w:r>
        <w:t xml:space="preserve"> Data considerations for Aboriginal and Torres Strait Islander populations</w:t>
      </w:r>
      <w:bookmarkEnd w:id="57"/>
    </w:p>
    <w:p w14:paraId="0F44F661" w14:textId="77777777" w:rsidR="0041406C" w:rsidRPr="005841C6" w:rsidRDefault="0041406C" w:rsidP="005841C6">
      <w:r w:rsidRPr="005841C6">
        <w:t>Aboriginal and Torres Strait Islander peoples reserve the right to determine culturally appropriate forms for data reporting, and therefore the right to grant or withhold permission from other agencies or organisations for its use. All Aboriginal and Torres Strait Islander data should undergo a cultural review by Aboriginal and Torres Strait Islander peoples within a culturally appropriate governance model.</w:t>
      </w:r>
    </w:p>
    <w:p w14:paraId="63AC8D9A" w14:textId="77777777" w:rsidR="0041406C" w:rsidRPr="005841C6" w:rsidRDefault="0041406C" w:rsidP="005841C6">
      <w:r w:rsidRPr="005841C6">
        <w:t>The National Aboriginal and Torres Strait Islander Health Protection (NATSIHP) Sub-committee of the Australian Health Protection Principal Committee has endorsed the following considerations in relation to the Plan:</w:t>
      </w:r>
    </w:p>
    <w:p w14:paraId="6DC126C8" w14:textId="5A869B32" w:rsidR="0041406C" w:rsidRPr="00783541" w:rsidRDefault="0041406C" w:rsidP="00F872D0">
      <w:pPr>
        <w:pStyle w:val="ListBullet"/>
      </w:pPr>
      <w:r w:rsidRPr="00783541">
        <w:t>A strength-based approach to health and wellbeing for Aboriginal and Torres Strait Islander peoples is the focus, and deficits which can have a negative impact on health outcomes, are not emphasised</w:t>
      </w:r>
      <w:r w:rsidR="00792256">
        <w:t xml:space="preserve"> </w:t>
      </w:r>
      <w:r w:rsidR="00792256">
        <w:fldChar w:fldCharType="begin"/>
      </w:r>
      <w:r w:rsidR="00792256">
        <w:instrText xml:space="preserve"> ADDIN EN.CITE &lt;EndNote&gt;&lt;Cite&gt;&lt;Author&gt;Fogarty&lt;/Author&gt;&lt;Year&gt;2018&lt;/Year&gt;&lt;RecNum&gt;15&lt;/RecNum&gt;&lt;DisplayText&gt;[5]&lt;/DisplayText&gt;&lt;record&gt;&lt;rec-number&gt;15&lt;/rec-number&gt;&lt;foreign-keys&gt;&lt;key app="EN" db-id="rerr5wt9dra05fetxw4p02tp0vtzztp05ef0" timestamp="1753227537"&gt;15&lt;/key&gt;&lt;/foreign-keys&gt;&lt;ref-type name="Report"&gt;27&lt;/ref-type&gt;&lt;contributors&gt;&lt;authors&gt;&lt;author&gt;Fogarty, W&lt;/author&gt;&lt;author&gt;Lovell, M&lt;/author&gt;&lt;author&gt;Langenberg, J&lt;/author&gt;&lt;author&gt;Heron, M-J&lt;/author&gt;&lt;/authors&gt;&lt;/contributors&gt;&lt;titles&gt;&lt;title&gt;Deficit Discourse and Strengths-based Approaches: Changing the Narrative of Aboriginal and Torres Strait Islander Health and Wellbeing&lt;/title&gt;&lt;/titles&gt;&lt;dates&gt;&lt;year&gt;2018&lt;/year&gt;&lt;/dates&gt;&lt;pub-location&gt;Melbourne&lt;/pub-location&gt;&lt;publisher&gt;The Lowitja Institute&lt;/publisher&gt;&lt;urls&gt;&lt;/urls&gt;&lt;/record&gt;&lt;/Cite&gt;&lt;/EndNote&gt;</w:instrText>
      </w:r>
      <w:r w:rsidR="00792256">
        <w:fldChar w:fldCharType="separate"/>
      </w:r>
      <w:r w:rsidR="00792256">
        <w:rPr>
          <w:noProof/>
        </w:rPr>
        <w:t>[5]</w:t>
      </w:r>
      <w:r w:rsidR="00792256">
        <w:fldChar w:fldCharType="end"/>
      </w:r>
      <w:r w:rsidRPr="00783541">
        <w:t>.</w:t>
      </w:r>
    </w:p>
    <w:p w14:paraId="25F9BEB1" w14:textId="7E3EF94C" w:rsidR="0041406C" w:rsidRPr="00783541" w:rsidRDefault="0041406C" w:rsidP="00F872D0">
      <w:pPr>
        <w:pStyle w:val="ListBullet"/>
      </w:pPr>
      <w:r w:rsidRPr="00783541">
        <w:t xml:space="preserve">The public health context for Aboriginal </w:t>
      </w:r>
      <w:r w:rsidRPr="00F872D0">
        <w:t>and</w:t>
      </w:r>
      <w:r w:rsidRPr="00783541">
        <w:t xml:space="preserve"> Torres Strait Islander peoples </w:t>
      </w:r>
      <w:proofErr w:type="gramStart"/>
      <w:r w:rsidRPr="00783541">
        <w:t>are</w:t>
      </w:r>
      <w:proofErr w:type="gramEnd"/>
      <w:r w:rsidRPr="00783541">
        <w:t xml:space="preserve"> </w:t>
      </w:r>
      <w:r w:rsidR="00002C28" w:rsidRPr="00783541">
        <w:t>considered</w:t>
      </w:r>
      <w:r w:rsidRPr="00783541">
        <w:t>, for example:</w:t>
      </w:r>
    </w:p>
    <w:p w14:paraId="791565D6" w14:textId="1E778309" w:rsidR="0041406C" w:rsidRPr="00EF1EFE" w:rsidRDefault="0041406C" w:rsidP="007E5BB7">
      <w:pPr>
        <w:pStyle w:val="ListBullet2"/>
      </w:pPr>
      <w:r w:rsidRPr="00783541">
        <w:t xml:space="preserve">Aboriginal and Torres Strait Islander peoples live in many different settings across Australia, </w:t>
      </w:r>
      <w:r w:rsidRPr="00EF1EFE">
        <w:t>including urban, regional, remote, and very remote locations</w:t>
      </w:r>
      <w:r w:rsidR="00B42E34" w:rsidRPr="00EF1EFE">
        <w:t>.</w:t>
      </w:r>
    </w:p>
    <w:p w14:paraId="44F0C544" w14:textId="6DBF5DAC" w:rsidR="0041406C" w:rsidRPr="00EF1EFE" w:rsidRDefault="00B42E34" w:rsidP="007E5BB7">
      <w:pPr>
        <w:pStyle w:val="ListBullet2"/>
      </w:pPr>
      <w:r w:rsidRPr="00EF1EFE">
        <w:t>S</w:t>
      </w:r>
      <w:r w:rsidR="0041406C" w:rsidRPr="00EF1EFE">
        <w:t>pecial considerations are needed for Aboriginal and Torres Strait Islander peoples living in hostels; detention centres; aged care and other residential facilities; town camps; and homeless populations</w:t>
      </w:r>
      <w:r w:rsidRPr="00EF1EFE">
        <w:t>.</w:t>
      </w:r>
    </w:p>
    <w:p w14:paraId="63CCABBA" w14:textId="0AD2DB01" w:rsidR="0041406C" w:rsidRPr="00EF1EFE" w:rsidRDefault="00B42E34" w:rsidP="007E5BB7">
      <w:pPr>
        <w:pStyle w:val="ListBullet2"/>
      </w:pPr>
      <w:r w:rsidRPr="00EF1EFE">
        <w:t>M</w:t>
      </w:r>
      <w:r w:rsidR="0041406C" w:rsidRPr="00EF1EFE">
        <w:t>any communities experience shortages of housing, and/or inadequate housing infrastructure</w:t>
      </w:r>
      <w:r w:rsidRPr="00EF1EFE">
        <w:t>.</w:t>
      </w:r>
    </w:p>
    <w:p w14:paraId="3DE4D93C" w14:textId="75A47972" w:rsidR="0041406C" w:rsidRPr="00EF1EFE" w:rsidRDefault="00B42E34" w:rsidP="007E5BB7">
      <w:pPr>
        <w:pStyle w:val="ListBullet2"/>
      </w:pPr>
      <w:r w:rsidRPr="00783541">
        <w:t>T</w:t>
      </w:r>
      <w:r w:rsidR="0041406C" w:rsidRPr="00783541">
        <w:t xml:space="preserve">he strength and leadership of the Aboriginal and Torres Strait Islander community-controlled health sector means that </w:t>
      </w:r>
      <w:r w:rsidR="00002C28" w:rsidRPr="00783541">
        <w:t>locally led</w:t>
      </w:r>
      <w:r w:rsidR="0041406C" w:rsidRPr="00783541">
        <w:t xml:space="preserve"> holistic, comprehensive, and culturally appropriate and safe primary health care can be delivered to communities. However, many Aboriginal and Torres Strait Islander peoples still experience reduced access to acute and primary health care (including testing) and other health services. This can be due to factors such as location, lack of workforce, lack of available transport and differing health care literacy. This can also occur because of concerns of racism; feelings of shame; fear of separation from loved ones and family or mistrust of mainstream health services. These factors could lead to reduced syphilis presentations or unwell people presenting later in the disease progression.</w:t>
      </w:r>
    </w:p>
    <w:p w14:paraId="0F6EA466" w14:textId="5F35AD9E" w:rsidR="0041406C" w:rsidRPr="00783541" w:rsidRDefault="0041406C" w:rsidP="007E5BB7">
      <w:pPr>
        <w:pStyle w:val="ListBullet2"/>
      </w:pPr>
      <w:r w:rsidRPr="00783541">
        <w:t xml:space="preserve">Aboriginal and Torres Strait Islander peoples experience a disproportionately high burden of syphilis (and other sexually transmissible infections) and are therefore more susceptible to severe outcomes, including infections in-utero causing congenital syphilis, miscarriage and </w:t>
      </w:r>
      <w:proofErr w:type="spellStart"/>
      <w:r w:rsidRPr="00783541">
        <w:t>fetal</w:t>
      </w:r>
      <w:proofErr w:type="spellEnd"/>
      <w:r w:rsidRPr="00783541">
        <w:t xml:space="preserve"> death.</w:t>
      </w:r>
    </w:p>
    <w:p w14:paraId="22A5891D" w14:textId="77777777" w:rsidR="0041406C" w:rsidRPr="00F872D0" w:rsidRDefault="0041406C" w:rsidP="00F872D0">
      <w:pPr>
        <w:pStyle w:val="ListBullet"/>
      </w:pPr>
      <w:r w:rsidRPr="00F872D0">
        <w:t>Data quality and completeness for Aboriginal and Torres Strait Islander status influences the representativeness of the data. Factors contributing to the level of data completeness include:</w:t>
      </w:r>
    </w:p>
    <w:p w14:paraId="4389EFE2" w14:textId="2B32FFB8" w:rsidR="0041406C" w:rsidRPr="007E5BB7" w:rsidRDefault="0041406C" w:rsidP="007E5BB7">
      <w:pPr>
        <w:pStyle w:val="ListBullet2"/>
      </w:pPr>
      <w:r w:rsidRPr="007E5BB7">
        <w:t xml:space="preserve">the structure of the data collection </w:t>
      </w:r>
      <w:proofErr w:type="gramStart"/>
      <w:r w:rsidRPr="007E5BB7">
        <w:t>systems</w:t>
      </w:r>
      <w:r w:rsidR="00F34A00" w:rsidRPr="007E5BB7">
        <w:t>;</w:t>
      </w:r>
      <w:proofErr w:type="gramEnd"/>
    </w:p>
    <w:p w14:paraId="1DC47C7B" w14:textId="632FBC83" w:rsidR="0041406C" w:rsidRPr="00783541" w:rsidRDefault="0041406C" w:rsidP="007E5BB7">
      <w:pPr>
        <w:pStyle w:val="ListBullet2"/>
      </w:pPr>
      <w:r w:rsidRPr="007E5BB7">
        <w:t xml:space="preserve">the </w:t>
      </w:r>
      <w:r w:rsidRPr="00EF1EFE">
        <w:t>influence</w:t>
      </w:r>
      <w:r w:rsidRPr="007E5BB7">
        <w:t xml:space="preserve"> of systemic racism on the willingness of Aboriginal and Torres Strait Islander peoples to identify based on the perceived consequences</w:t>
      </w:r>
      <w:r w:rsidR="00F34A00" w:rsidRPr="007E5BB7">
        <w:t>; and</w:t>
      </w:r>
    </w:p>
    <w:p w14:paraId="15E84A2F" w14:textId="59A94715" w:rsidR="0041406C" w:rsidRPr="00783541" w:rsidRDefault="0041406C" w:rsidP="007E5BB7">
      <w:pPr>
        <w:pStyle w:val="ListBullet2"/>
      </w:pPr>
      <w:r w:rsidRPr="007E5BB7">
        <w:lastRenderedPageBreak/>
        <w:t xml:space="preserve">that </w:t>
      </w:r>
      <w:r w:rsidRPr="00783541">
        <w:t>Aboriginal</w:t>
      </w:r>
      <w:r w:rsidRPr="007E5BB7">
        <w:t xml:space="preserve"> and Torres Strait Islander peoples may also wish to identify retrospectively, which may require historical data to be revised</w:t>
      </w:r>
      <w:r w:rsidR="00B3120E" w:rsidRPr="007E5BB7">
        <w:t>.</w:t>
      </w:r>
    </w:p>
    <w:p w14:paraId="0B72BC34" w14:textId="77777777" w:rsidR="0041406C" w:rsidRPr="00F872D0" w:rsidRDefault="0041406C" w:rsidP="00F872D0">
      <w:pPr>
        <w:pStyle w:val="ListBullet"/>
      </w:pPr>
      <w:r w:rsidRPr="00783541">
        <w:t xml:space="preserve">It is important to note limitations of data sources, particularly those that do not have complete </w:t>
      </w:r>
      <w:r w:rsidRPr="00F872D0">
        <w:t>population</w:t>
      </w:r>
      <w:r w:rsidRPr="00783541">
        <w:t xml:space="preserve"> ascertainment and may not be representative of Aboriginal and Torres Strait Islander peoples. Therefore, it is particularly important that for the relevant datasets, the proportion of people without a known Aboriginal and Torres Strait Islander status is reported where possible.</w:t>
      </w:r>
    </w:p>
    <w:p w14:paraId="4BAAC32C" w14:textId="77777777" w:rsidR="0041406C" w:rsidRPr="00F872D0" w:rsidRDefault="0041406C" w:rsidP="00F872D0">
      <w:pPr>
        <w:pStyle w:val="ListBullet"/>
      </w:pPr>
      <w:r w:rsidRPr="00F872D0">
        <w:t>Data on Aboriginal and Torres Strait Islander status should be interpreted with caution where completeness is low.</w:t>
      </w:r>
    </w:p>
    <w:p w14:paraId="710E563C" w14:textId="77777777" w:rsidR="0041406C" w:rsidRPr="005841C6" w:rsidRDefault="0041406C" w:rsidP="005841C6">
      <w:r w:rsidRPr="005841C6">
        <w:t xml:space="preserve">Where possible, data are to be made available to Aboriginal and Torres Strait Islander communities and organisations. The </w:t>
      </w:r>
      <w:hyperlink r:id="rId35" w:history="1">
        <w:r w:rsidRPr="007E5BB7">
          <w:rPr>
            <w:rStyle w:val="Emphasis"/>
          </w:rPr>
          <w:t>National Agreement on Closing the Gap</w:t>
        </w:r>
      </w:hyperlink>
      <w:r w:rsidRPr="005841C6">
        <w:t xml:space="preserve"> highlights the importance of sharing disaggregated data and information so Aboriginal and Torres Strait Islander organisations and communities can make informed decisions while meeting privacy requirements and ensuring data security and integrity.</w:t>
      </w:r>
    </w:p>
    <w:p w14:paraId="4E0F212D" w14:textId="77777777" w:rsidR="0041406C" w:rsidRPr="00EF1EFE" w:rsidRDefault="0041406C" w:rsidP="005841C6">
      <w:r w:rsidRPr="005841C6">
        <w:t xml:space="preserve">The decision to report on small numbers requires that the benefits of, and the need for information to inform </w:t>
      </w:r>
      <w:r w:rsidRPr="00EF1EFE">
        <w:t xml:space="preserve">decision-making and responses in communities be balanced against the potential privacy </w:t>
      </w:r>
      <w:r w:rsidRPr="005841C6">
        <w:t>implications for individuals and communities.</w:t>
      </w:r>
    </w:p>
    <w:p w14:paraId="35788C0C" w14:textId="77777777" w:rsidR="0041406C" w:rsidRPr="005841C6" w:rsidRDefault="0041406C" w:rsidP="00EF1EFE">
      <w:r w:rsidRPr="00EF1EFE">
        <w:t xml:space="preserve">Further surveillance and epidemiological considerations for Aboriginal and Torres Strait Islander populations are located in other documents such as </w:t>
      </w:r>
      <w:hyperlink r:id="rId36" w:history="1">
        <w:r w:rsidRPr="00F872D0">
          <w:rPr>
            <w:rStyle w:val="Emphasis"/>
          </w:rPr>
          <w:t>the National Aboriginal and Torres Strait Islander Health Plan 2021–2031</w:t>
        </w:r>
      </w:hyperlink>
      <w:r w:rsidRPr="007E5BB7">
        <w:t>.</w:t>
      </w:r>
    </w:p>
    <w:p w14:paraId="6CA173E2" w14:textId="77777777" w:rsidR="0041406C" w:rsidRPr="003407F9" w:rsidRDefault="0041406C" w:rsidP="003407F9">
      <w:r w:rsidRPr="00E04929">
        <w:br w:type="page"/>
      </w:r>
    </w:p>
    <w:p w14:paraId="08E7A8E7" w14:textId="77777777" w:rsidR="0041406C" w:rsidRDefault="0041406C" w:rsidP="005B0DA2">
      <w:pPr>
        <w:pStyle w:val="Heading1"/>
        <w:sectPr w:rsidR="0041406C" w:rsidSect="0041406C">
          <w:headerReference w:type="default" r:id="rId37"/>
          <w:pgSz w:w="11900" w:h="16840" w:code="9"/>
          <w:pgMar w:top="1474" w:right="936" w:bottom="1474" w:left="1474" w:header="709" w:footer="425" w:gutter="0"/>
          <w:cols w:space="708"/>
          <w:docGrid w:linePitch="360"/>
        </w:sectPr>
      </w:pPr>
    </w:p>
    <w:p w14:paraId="3A476CE0" w14:textId="4EDF4261" w:rsidR="005B0DA2" w:rsidRPr="00EF1EFE" w:rsidRDefault="005B0DA2" w:rsidP="005B0DA2">
      <w:pPr>
        <w:pStyle w:val="Heading1"/>
      </w:pPr>
      <w:bookmarkStart w:id="58" w:name="_Appendix_B_-"/>
      <w:bookmarkStart w:id="59" w:name="_Toc212568415"/>
      <w:bookmarkEnd w:id="58"/>
      <w:r>
        <w:lastRenderedPageBreak/>
        <w:t xml:space="preserve">Appendix </w:t>
      </w:r>
      <w:r w:rsidR="0041406C">
        <w:t>B</w:t>
      </w:r>
      <w:r>
        <w:t xml:space="preserve"> </w:t>
      </w:r>
      <w:r w:rsidR="00EE14BE" w:rsidRPr="00EE14BE">
        <w:t>–</w:t>
      </w:r>
      <w:r>
        <w:t xml:space="preserve"> Data sources and reporting schedule</w:t>
      </w:r>
      <w:bookmarkEnd w:id="59"/>
    </w:p>
    <w:p w14:paraId="6128A7BD" w14:textId="60AEDA3D" w:rsidR="005B0DA2" w:rsidRPr="005841C6" w:rsidRDefault="005841C6" w:rsidP="005841C6">
      <w:pPr>
        <w:pStyle w:val="Caption"/>
      </w:pPr>
      <w:r>
        <w:t xml:space="preserve">Table </w:t>
      </w:r>
      <w:r>
        <w:fldChar w:fldCharType="begin"/>
      </w:r>
      <w:r>
        <w:instrText xml:space="preserve"> SEQ Table \* ARABIC </w:instrText>
      </w:r>
      <w:r>
        <w:fldChar w:fldCharType="separate"/>
      </w:r>
      <w:r w:rsidR="00B95D15">
        <w:rPr>
          <w:noProof/>
        </w:rPr>
        <w:t>1</w:t>
      </w:r>
      <w:r>
        <w:fldChar w:fldCharType="end"/>
      </w:r>
      <w:r w:rsidR="00A3484F" w:rsidRPr="005841C6">
        <w:t xml:space="preserve">: </w:t>
      </w:r>
      <w:r w:rsidR="00B53419" w:rsidRPr="005841C6">
        <w:t>Data completeness indicators</w:t>
      </w:r>
    </w:p>
    <w:tbl>
      <w:tblPr>
        <w:tblStyle w:val="TableGrid"/>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512"/>
        <w:gridCol w:w="2835"/>
        <w:gridCol w:w="2127"/>
      </w:tblGrid>
      <w:tr w:rsidR="00A3484F" w:rsidRPr="00783541" w14:paraId="43FBDB37" w14:textId="77777777" w:rsidTr="00A348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6FB7D9BF" w14:textId="77777777" w:rsidR="00A3484F" w:rsidRPr="00E37785" w:rsidRDefault="00A3484F" w:rsidP="00E37785">
            <w:pPr>
              <w:rPr>
                <w:rFonts w:eastAsiaTheme="majorEastAsia"/>
              </w:rPr>
            </w:pPr>
            <w:r w:rsidRPr="00E37785">
              <w:rPr>
                <w:rFonts w:eastAsiaTheme="majorEastAsia"/>
              </w:rPr>
              <w:t>No. Indicator</w:t>
            </w:r>
          </w:p>
        </w:tc>
        <w:tc>
          <w:tcPr>
            <w:tcW w:w="7512" w:type="dxa"/>
          </w:tcPr>
          <w:p w14:paraId="7B29574A" w14:textId="77777777" w:rsidR="00A3484F" w:rsidRPr="00E37785" w:rsidRDefault="00A3484F" w:rsidP="00E37785">
            <w:pPr>
              <w:cnfStyle w:val="100000000000" w:firstRow="1" w:lastRow="0" w:firstColumn="0" w:lastColumn="0" w:oddVBand="0" w:evenVBand="0" w:oddHBand="0" w:evenHBand="0" w:firstRowFirstColumn="0" w:firstRowLastColumn="0" w:lastRowFirstColumn="0" w:lastRowLastColumn="0"/>
              <w:rPr>
                <w:rFonts w:eastAsiaTheme="majorEastAsia"/>
              </w:rPr>
            </w:pPr>
            <w:r w:rsidRPr="00E37785">
              <w:rPr>
                <w:rFonts w:eastAsiaTheme="majorEastAsia"/>
              </w:rPr>
              <w:t>Indicator</w:t>
            </w:r>
          </w:p>
        </w:tc>
        <w:tc>
          <w:tcPr>
            <w:tcW w:w="2835" w:type="dxa"/>
          </w:tcPr>
          <w:p w14:paraId="7C06A917" w14:textId="77777777" w:rsidR="00A3484F" w:rsidRPr="00E37785" w:rsidRDefault="00A3484F" w:rsidP="00E37785">
            <w:pPr>
              <w:cnfStyle w:val="100000000000" w:firstRow="1" w:lastRow="0" w:firstColumn="0" w:lastColumn="0" w:oddVBand="0" w:evenVBand="0" w:oddHBand="0" w:evenHBand="0" w:firstRowFirstColumn="0" w:firstRowLastColumn="0" w:lastRowFirstColumn="0" w:lastRowLastColumn="0"/>
              <w:rPr>
                <w:rFonts w:eastAsiaTheme="majorEastAsia"/>
              </w:rPr>
            </w:pPr>
            <w:r w:rsidRPr="00E37785">
              <w:rPr>
                <w:rFonts w:eastAsiaTheme="majorEastAsia"/>
              </w:rPr>
              <w:t>Data source (s)</w:t>
            </w:r>
          </w:p>
        </w:tc>
        <w:tc>
          <w:tcPr>
            <w:tcW w:w="2127" w:type="dxa"/>
          </w:tcPr>
          <w:p w14:paraId="2691D743" w14:textId="77777777" w:rsidR="00A3484F" w:rsidRPr="00E37785" w:rsidRDefault="00A3484F" w:rsidP="00E37785">
            <w:pPr>
              <w:cnfStyle w:val="100000000000" w:firstRow="1" w:lastRow="0" w:firstColumn="0" w:lastColumn="0" w:oddVBand="0" w:evenVBand="0" w:oddHBand="0" w:evenHBand="0" w:firstRowFirstColumn="0" w:firstRowLastColumn="0" w:lastRowFirstColumn="0" w:lastRowLastColumn="0"/>
              <w:rPr>
                <w:rFonts w:eastAsiaTheme="majorEastAsia"/>
              </w:rPr>
            </w:pPr>
            <w:r w:rsidRPr="00E37785">
              <w:rPr>
                <w:rFonts w:eastAsiaTheme="majorEastAsia"/>
              </w:rPr>
              <w:t xml:space="preserve">Reporting </w:t>
            </w:r>
          </w:p>
        </w:tc>
      </w:tr>
      <w:tr w:rsidR="00A3484F" w:rsidRPr="00783541" w14:paraId="47605279" w14:textId="77777777" w:rsidTr="00C649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30159776" w14:textId="6D070358" w:rsidR="00A3484F" w:rsidRPr="00E37785" w:rsidRDefault="00345874" w:rsidP="005C4291">
            <w:pPr>
              <w:pStyle w:val="Tabletextleft"/>
            </w:pPr>
            <w:r w:rsidRPr="00E37785">
              <w:t>Data</w:t>
            </w:r>
            <w:r w:rsidR="00A3484F" w:rsidRPr="00E37785">
              <w:t xml:space="preserve"> completeness</w:t>
            </w:r>
          </w:p>
        </w:tc>
      </w:tr>
      <w:tr w:rsidR="000B51B3" w:rsidRPr="00783541" w14:paraId="68F71316" w14:textId="77777777" w:rsidTr="00A3484F">
        <w:tc>
          <w:tcPr>
            <w:cnfStyle w:val="001000000000" w:firstRow="0" w:lastRow="0" w:firstColumn="1" w:lastColumn="0" w:oddVBand="0" w:evenVBand="0" w:oddHBand="0" w:evenHBand="0" w:firstRowFirstColumn="0" w:firstRowLastColumn="0" w:lastRowFirstColumn="0" w:lastRowLastColumn="0"/>
            <w:tcW w:w="1555" w:type="dxa"/>
          </w:tcPr>
          <w:p w14:paraId="5548C62B" w14:textId="4CE21712" w:rsidR="000B51B3" w:rsidRPr="00E37785" w:rsidRDefault="000B51B3" w:rsidP="005C4291">
            <w:pPr>
              <w:pStyle w:val="Tabletextleft"/>
            </w:pPr>
            <w:r w:rsidRPr="00E37785">
              <w:t>I.C. 1</w:t>
            </w:r>
          </w:p>
        </w:tc>
        <w:tc>
          <w:tcPr>
            <w:tcW w:w="7512" w:type="dxa"/>
            <w:vMerge w:val="restart"/>
          </w:tcPr>
          <w:p w14:paraId="73368C46" w14:textId="77777777" w:rsidR="000B51B3" w:rsidRPr="00017054" w:rsidRDefault="000B51B3" w:rsidP="00382757">
            <w:pPr>
              <w:pStyle w:val="Tabletextleft"/>
              <w:cnfStyle w:val="000000000000" w:firstRow="0" w:lastRow="0" w:firstColumn="0" w:lastColumn="0" w:oddVBand="0" w:evenVBand="0" w:oddHBand="0" w:evenHBand="0" w:firstRowFirstColumn="0" w:firstRowLastColumn="0" w:lastRowFirstColumn="0" w:lastRowLastColumn="0"/>
            </w:pPr>
            <w:r w:rsidRPr="00017054">
              <w:t>Proportion of notifications with Indigenous status field completed</w:t>
            </w:r>
          </w:p>
          <w:p w14:paraId="5184E863" w14:textId="64878141" w:rsidR="000B51B3" w:rsidRPr="00017054" w:rsidRDefault="000B51B3" w:rsidP="00382757">
            <w:pPr>
              <w:pStyle w:val="Tablelistbullet"/>
              <w:cnfStyle w:val="000000000000" w:firstRow="0" w:lastRow="0" w:firstColumn="0" w:lastColumn="0" w:oddVBand="0" w:evenVBand="0" w:oddHBand="0" w:evenHBand="0" w:firstRowFirstColumn="0" w:firstRowLastColumn="0" w:lastRowFirstColumn="0" w:lastRowLastColumn="0"/>
            </w:pPr>
            <w:r w:rsidRPr="00017054">
              <w:t>Infectious syphilis (&lt;2 years duration)</w:t>
            </w:r>
          </w:p>
          <w:p w14:paraId="52498756" w14:textId="51549F56" w:rsidR="000B51B3" w:rsidRPr="00017054" w:rsidRDefault="000B51B3" w:rsidP="00382757">
            <w:pPr>
              <w:pStyle w:val="Tablelistbullet"/>
              <w:cnfStyle w:val="000000000000" w:firstRow="0" w:lastRow="0" w:firstColumn="0" w:lastColumn="0" w:oddVBand="0" w:evenVBand="0" w:oddHBand="0" w:evenHBand="0" w:firstRowFirstColumn="0" w:firstRowLastColumn="0" w:lastRowFirstColumn="0" w:lastRowLastColumn="0"/>
            </w:pPr>
            <w:r w:rsidRPr="00017054">
              <w:t>Congenital syphilis</w:t>
            </w:r>
          </w:p>
          <w:p w14:paraId="63E75422" w14:textId="60107D08" w:rsidR="000B51B3" w:rsidRPr="00E37785" w:rsidRDefault="000B51B3" w:rsidP="00382757">
            <w:pPr>
              <w:pStyle w:val="Tablelistbullet"/>
              <w:cnfStyle w:val="000000000000" w:firstRow="0" w:lastRow="0" w:firstColumn="0" w:lastColumn="0" w:oddVBand="0" w:evenVBand="0" w:oddHBand="0" w:evenHBand="0" w:firstRowFirstColumn="0" w:firstRowLastColumn="0" w:lastRowFirstColumn="0" w:lastRowLastColumn="0"/>
            </w:pPr>
            <w:r w:rsidRPr="00017054">
              <w:t>Unspecified syphilis (&gt;</w:t>
            </w:r>
            <w:proofErr w:type="gramStart"/>
            <w:r w:rsidRPr="00017054">
              <w:t>2  years</w:t>
            </w:r>
            <w:proofErr w:type="gramEnd"/>
            <w:r w:rsidRPr="00017054">
              <w:t xml:space="preserve"> or unspecified duration)</w:t>
            </w:r>
          </w:p>
        </w:tc>
        <w:tc>
          <w:tcPr>
            <w:tcW w:w="2835" w:type="dxa"/>
            <w:vMerge w:val="restart"/>
          </w:tcPr>
          <w:p w14:paraId="3C938780" w14:textId="7B71AB77" w:rsidR="000B51B3" w:rsidRPr="00017054" w:rsidRDefault="006A04C2"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vMerge w:val="restart"/>
          </w:tcPr>
          <w:p w14:paraId="02C2099A" w14:textId="42CB0C25" w:rsidR="000B51B3" w:rsidRPr="00017054" w:rsidRDefault="006A04C2" w:rsidP="00382757">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0B51B3" w:rsidRPr="00783541" w14:paraId="74AB35E9" w14:textId="77777777" w:rsidTr="000B51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A43165" w14:textId="2D205824" w:rsidR="00734D16" w:rsidRPr="00E37785" w:rsidRDefault="000B51B3" w:rsidP="005C4291">
            <w:pPr>
              <w:pStyle w:val="Tabletextleft"/>
            </w:pPr>
            <w:r w:rsidRPr="00E37785">
              <w:t>I.C. 2</w:t>
            </w:r>
          </w:p>
        </w:tc>
        <w:tc>
          <w:tcPr>
            <w:tcW w:w="7512" w:type="dxa"/>
            <w:vMerge/>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B07F0F1" w14:textId="77777777" w:rsidR="000B51B3" w:rsidRPr="00783541" w:rsidRDefault="000B51B3" w:rsidP="00734D16">
            <w:pPr>
              <w:spacing w:before="0" w:after="0" w:line="240" w:lineRule="auto"/>
              <w:cnfStyle w:val="000000100000" w:firstRow="0" w:lastRow="0" w:firstColumn="0" w:lastColumn="0" w:oddVBand="0" w:evenVBand="0" w:oddHBand="1" w:evenHBand="0" w:firstRowFirstColumn="0" w:firstRowLastColumn="0" w:lastRowFirstColumn="0" w:lastRowLastColumn="0"/>
              <w:rPr>
                <w:rFonts w:eastAsiaTheme="majorEastAsia" w:cs="Arial"/>
                <w:b/>
                <w:bCs/>
                <w:color w:val="033636" w:themeColor="text2"/>
                <w:szCs w:val="22"/>
              </w:rPr>
            </w:pPr>
          </w:p>
        </w:tc>
        <w:tc>
          <w:tcPr>
            <w:tcW w:w="2835" w:type="dxa"/>
            <w:vMerge/>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AB3340D" w14:textId="77777777" w:rsidR="000B51B3" w:rsidRPr="007D45AF" w:rsidRDefault="000B51B3" w:rsidP="007D45AF">
            <w:pPr>
              <w:cnfStyle w:val="000000100000" w:firstRow="0" w:lastRow="0" w:firstColumn="0" w:lastColumn="0" w:oddVBand="0" w:evenVBand="0" w:oddHBand="1" w:evenHBand="0" w:firstRowFirstColumn="0" w:firstRowLastColumn="0" w:lastRowFirstColumn="0" w:lastRowLastColumn="0"/>
              <w:rPr>
                <w:rFonts w:eastAsiaTheme="majorEastAsia"/>
              </w:rPr>
            </w:pPr>
          </w:p>
        </w:tc>
        <w:tc>
          <w:tcPr>
            <w:tcW w:w="2127" w:type="dxa"/>
            <w:vMerge/>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E0C325" w14:textId="77777777" w:rsidR="000B51B3" w:rsidRPr="007D45AF" w:rsidRDefault="000B51B3" w:rsidP="007D45AF">
            <w:pPr>
              <w:cnfStyle w:val="000000100000" w:firstRow="0" w:lastRow="0" w:firstColumn="0" w:lastColumn="0" w:oddVBand="0" w:evenVBand="0" w:oddHBand="1" w:evenHBand="0" w:firstRowFirstColumn="0" w:firstRowLastColumn="0" w:lastRowFirstColumn="0" w:lastRowLastColumn="0"/>
              <w:rPr>
                <w:rFonts w:eastAsiaTheme="majorEastAsia"/>
              </w:rPr>
            </w:pPr>
          </w:p>
        </w:tc>
      </w:tr>
      <w:tr w:rsidR="000B51B3" w:rsidRPr="00783541" w14:paraId="5A6FBCD1" w14:textId="77777777" w:rsidTr="00A3484F">
        <w:tc>
          <w:tcPr>
            <w:cnfStyle w:val="001000000000" w:firstRow="0" w:lastRow="0" w:firstColumn="1" w:lastColumn="0" w:oddVBand="0" w:evenVBand="0" w:oddHBand="0" w:evenHBand="0" w:firstRowFirstColumn="0" w:firstRowLastColumn="0" w:lastRowFirstColumn="0" w:lastRowLastColumn="0"/>
            <w:tcW w:w="1555" w:type="dxa"/>
          </w:tcPr>
          <w:p w14:paraId="674012D2" w14:textId="3197F1B4" w:rsidR="00734D16" w:rsidRPr="00E37785" w:rsidRDefault="000B51B3" w:rsidP="005C4291">
            <w:pPr>
              <w:pStyle w:val="Tabletextleft"/>
            </w:pPr>
            <w:r w:rsidRPr="00E37785">
              <w:t>I.C. 3</w:t>
            </w:r>
          </w:p>
        </w:tc>
        <w:tc>
          <w:tcPr>
            <w:tcW w:w="7512" w:type="dxa"/>
            <w:vMerge/>
          </w:tcPr>
          <w:p w14:paraId="201EE0C7" w14:textId="77777777" w:rsidR="000B51B3" w:rsidRPr="00783541" w:rsidRDefault="000B51B3" w:rsidP="00734D16">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Arial"/>
                <w:b/>
                <w:bCs/>
                <w:color w:val="033636" w:themeColor="text2"/>
                <w:szCs w:val="22"/>
              </w:rPr>
            </w:pPr>
          </w:p>
        </w:tc>
        <w:tc>
          <w:tcPr>
            <w:tcW w:w="2835" w:type="dxa"/>
            <w:vMerge/>
          </w:tcPr>
          <w:p w14:paraId="5BA1E7A4" w14:textId="77777777" w:rsidR="000B51B3" w:rsidRPr="007D45AF" w:rsidRDefault="000B51B3" w:rsidP="007D45AF">
            <w:pPr>
              <w:cnfStyle w:val="000000000000" w:firstRow="0" w:lastRow="0" w:firstColumn="0" w:lastColumn="0" w:oddVBand="0" w:evenVBand="0" w:oddHBand="0" w:evenHBand="0" w:firstRowFirstColumn="0" w:firstRowLastColumn="0" w:lastRowFirstColumn="0" w:lastRowLastColumn="0"/>
              <w:rPr>
                <w:rFonts w:eastAsiaTheme="majorEastAsia"/>
              </w:rPr>
            </w:pPr>
          </w:p>
        </w:tc>
        <w:tc>
          <w:tcPr>
            <w:tcW w:w="2127" w:type="dxa"/>
            <w:vMerge/>
          </w:tcPr>
          <w:p w14:paraId="6D406501" w14:textId="77777777" w:rsidR="000B51B3" w:rsidRPr="007D45AF" w:rsidRDefault="000B51B3" w:rsidP="007D45AF">
            <w:pPr>
              <w:cnfStyle w:val="000000000000" w:firstRow="0" w:lastRow="0" w:firstColumn="0" w:lastColumn="0" w:oddVBand="0" w:evenVBand="0" w:oddHBand="0" w:evenHBand="0" w:firstRowFirstColumn="0" w:firstRowLastColumn="0" w:lastRowFirstColumn="0" w:lastRowLastColumn="0"/>
              <w:rPr>
                <w:rFonts w:eastAsiaTheme="majorEastAsia"/>
              </w:rPr>
            </w:pPr>
          </w:p>
        </w:tc>
      </w:tr>
      <w:tr w:rsidR="00CA5758" w:rsidRPr="00783541" w14:paraId="361DD30D" w14:textId="77777777" w:rsidTr="006A0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E0070B" w14:textId="6A1E906F" w:rsidR="00CA5758" w:rsidRPr="00E37785" w:rsidRDefault="00CA5758" w:rsidP="005C4291">
            <w:pPr>
              <w:pStyle w:val="Tabletextleft"/>
            </w:pPr>
            <w:r w:rsidRPr="00E37785">
              <w:t>E.C. 1</w:t>
            </w:r>
          </w:p>
        </w:tc>
        <w:tc>
          <w:tcPr>
            <w:tcW w:w="7512"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410D5B" w14:textId="77777777" w:rsidR="00CA5758" w:rsidRPr="00017054" w:rsidRDefault="00CA5758" w:rsidP="00382757">
            <w:pPr>
              <w:pStyle w:val="Tabletextleft"/>
              <w:cnfStyle w:val="000000100000" w:firstRow="0" w:lastRow="0" w:firstColumn="0" w:lastColumn="0" w:oddVBand="0" w:evenVBand="0" w:oddHBand="1" w:evenHBand="0" w:firstRowFirstColumn="0" w:firstRowLastColumn="0" w:lastRowFirstColumn="0" w:lastRowLastColumn="0"/>
            </w:pPr>
            <w:r w:rsidRPr="00017054">
              <w:t>Proportion of notifications with enhanced data field completed:</w:t>
            </w:r>
          </w:p>
          <w:p w14:paraId="34D3F58A" w14:textId="041D10EA" w:rsidR="00CA5758" w:rsidRPr="00017054" w:rsidRDefault="00CA5758" w:rsidP="00382757">
            <w:pPr>
              <w:pStyle w:val="Tablelistbullet"/>
              <w:cnfStyle w:val="000000100000" w:firstRow="0" w:lastRow="0" w:firstColumn="0" w:lastColumn="0" w:oddVBand="0" w:evenVBand="0" w:oddHBand="1" w:evenHBand="0" w:firstRowFirstColumn="0" w:firstRowLastColumn="0" w:lastRowFirstColumn="0" w:lastRowLastColumn="0"/>
            </w:pPr>
            <w:r w:rsidRPr="00017054">
              <w:t>Infectious syphilis (&lt;2 years duration)</w:t>
            </w:r>
          </w:p>
          <w:p w14:paraId="447ADC01" w14:textId="4179625B" w:rsidR="00CA5758" w:rsidRPr="00CA5758" w:rsidRDefault="00CA5758" w:rsidP="00382757">
            <w:pPr>
              <w:pStyle w:val="Tablelistbullet"/>
              <w:cnfStyle w:val="000000100000" w:firstRow="0" w:lastRow="0" w:firstColumn="0" w:lastColumn="0" w:oddVBand="0" w:evenVBand="0" w:oddHBand="1" w:evenHBand="0" w:firstRowFirstColumn="0" w:firstRowLastColumn="0" w:lastRowFirstColumn="0" w:lastRowLastColumn="0"/>
              <w:rPr>
                <w:rFonts w:cs="Arial"/>
                <w:sz w:val="22"/>
                <w:szCs w:val="22"/>
              </w:rPr>
            </w:pPr>
            <w:r w:rsidRPr="00017054">
              <w:t>Congenital syphilis</w:t>
            </w:r>
          </w:p>
        </w:tc>
        <w:tc>
          <w:tcPr>
            <w:tcW w:w="2835"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856F63E" w14:textId="050B824F" w:rsidR="00CA5758" w:rsidRPr="00017054" w:rsidRDefault="006A04C2"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B31873B" w14:textId="6DBBE047" w:rsidR="00CA5758" w:rsidRPr="00017054" w:rsidRDefault="006A04C2" w:rsidP="00382757">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CA5758" w:rsidRPr="00783541" w14:paraId="514E892D" w14:textId="77777777" w:rsidTr="00A3484F">
        <w:tc>
          <w:tcPr>
            <w:cnfStyle w:val="001000000000" w:firstRow="0" w:lastRow="0" w:firstColumn="1" w:lastColumn="0" w:oddVBand="0" w:evenVBand="0" w:oddHBand="0" w:evenHBand="0" w:firstRowFirstColumn="0" w:firstRowLastColumn="0" w:lastRowFirstColumn="0" w:lastRowLastColumn="0"/>
            <w:tcW w:w="1555" w:type="dxa"/>
          </w:tcPr>
          <w:p w14:paraId="0ACAF4BD" w14:textId="70BBD4B6" w:rsidR="00CA5758" w:rsidRPr="00E37785" w:rsidRDefault="00CA5758" w:rsidP="005C4291">
            <w:pPr>
              <w:pStyle w:val="Tabletextleft"/>
            </w:pPr>
            <w:r w:rsidRPr="00E37785">
              <w:t>E.C. 2</w:t>
            </w:r>
          </w:p>
        </w:tc>
        <w:tc>
          <w:tcPr>
            <w:tcW w:w="7512" w:type="dxa"/>
            <w:vMerge/>
          </w:tcPr>
          <w:p w14:paraId="271BBCF2" w14:textId="77777777" w:rsidR="00CA5758" w:rsidRPr="00783541" w:rsidRDefault="00CA5758" w:rsidP="00734D16">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Arial"/>
                <w:b/>
                <w:bCs/>
                <w:color w:val="033636" w:themeColor="text2"/>
                <w:szCs w:val="22"/>
              </w:rPr>
            </w:pPr>
          </w:p>
        </w:tc>
        <w:tc>
          <w:tcPr>
            <w:tcW w:w="2835" w:type="dxa"/>
            <w:vMerge/>
          </w:tcPr>
          <w:p w14:paraId="6E2C51EC" w14:textId="77777777" w:rsidR="00CA5758" w:rsidRPr="00783541" w:rsidRDefault="00CA5758" w:rsidP="00734D16">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Arial"/>
                <w:b/>
                <w:bCs/>
                <w:color w:val="033636" w:themeColor="text2"/>
                <w:szCs w:val="22"/>
              </w:rPr>
            </w:pPr>
          </w:p>
        </w:tc>
        <w:tc>
          <w:tcPr>
            <w:tcW w:w="2127" w:type="dxa"/>
            <w:vMerge/>
          </w:tcPr>
          <w:p w14:paraId="354FCBE9" w14:textId="77777777" w:rsidR="00CA5758" w:rsidRPr="00783541" w:rsidRDefault="00CA5758" w:rsidP="00734D16">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Arial"/>
                <w:b/>
                <w:bCs/>
                <w:color w:val="033636" w:themeColor="text2"/>
                <w:szCs w:val="22"/>
              </w:rPr>
            </w:pPr>
          </w:p>
        </w:tc>
      </w:tr>
    </w:tbl>
    <w:p w14:paraId="0BAB75AC" w14:textId="22A5F6F0" w:rsidR="005B0DA2" w:rsidRPr="007E5BB7" w:rsidRDefault="005841C6" w:rsidP="005841C6">
      <w:pPr>
        <w:pStyle w:val="Caption"/>
      </w:pPr>
      <w:r>
        <w:t xml:space="preserve">Table </w:t>
      </w:r>
      <w:r>
        <w:fldChar w:fldCharType="begin"/>
      </w:r>
      <w:r>
        <w:instrText xml:space="preserve"> SEQ Table \* ARABIC </w:instrText>
      </w:r>
      <w:r>
        <w:fldChar w:fldCharType="separate"/>
      </w:r>
      <w:r w:rsidR="00B95D15">
        <w:rPr>
          <w:noProof/>
        </w:rPr>
        <w:t>2</w:t>
      </w:r>
      <w:r>
        <w:fldChar w:fldCharType="end"/>
      </w:r>
      <w:r w:rsidR="005B0DA2" w:rsidRPr="00E31F5A">
        <w:t xml:space="preserve">: </w:t>
      </w:r>
      <w:r w:rsidR="00595172" w:rsidRPr="00E31F5A">
        <w:t>National syphilis goals and indicators</w:t>
      </w:r>
    </w:p>
    <w:tbl>
      <w:tblPr>
        <w:tblStyle w:val="TableGrid"/>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512"/>
        <w:gridCol w:w="2835"/>
        <w:gridCol w:w="2127"/>
      </w:tblGrid>
      <w:tr w:rsidR="00A3484F" w:rsidRPr="005841C6" w14:paraId="57167414" w14:textId="77777777" w:rsidTr="00AA45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4BCDEF7F" w14:textId="77777777" w:rsidR="00A3484F" w:rsidRPr="005C4291" w:rsidRDefault="00A3484F" w:rsidP="005C4291">
            <w:pPr>
              <w:rPr>
                <w:rFonts w:eastAsiaTheme="majorEastAsia"/>
              </w:rPr>
            </w:pPr>
            <w:r w:rsidRPr="005C4291">
              <w:rPr>
                <w:rFonts w:eastAsiaTheme="majorEastAsia"/>
              </w:rPr>
              <w:t>No. Indicator</w:t>
            </w:r>
          </w:p>
        </w:tc>
        <w:tc>
          <w:tcPr>
            <w:tcW w:w="7512" w:type="dxa"/>
          </w:tcPr>
          <w:p w14:paraId="3669B4D4" w14:textId="77777777" w:rsidR="00A3484F" w:rsidRPr="005C4291" w:rsidRDefault="00A3484F" w:rsidP="005C4291">
            <w:pPr>
              <w:cnfStyle w:val="100000000000" w:firstRow="1" w:lastRow="0" w:firstColumn="0" w:lastColumn="0" w:oddVBand="0" w:evenVBand="0" w:oddHBand="0" w:evenHBand="0" w:firstRowFirstColumn="0" w:firstRowLastColumn="0" w:lastRowFirstColumn="0" w:lastRowLastColumn="0"/>
              <w:rPr>
                <w:rFonts w:eastAsiaTheme="majorEastAsia"/>
              </w:rPr>
            </w:pPr>
            <w:r w:rsidRPr="005C4291">
              <w:rPr>
                <w:rFonts w:eastAsiaTheme="majorEastAsia"/>
              </w:rPr>
              <w:t>Indicator</w:t>
            </w:r>
          </w:p>
        </w:tc>
        <w:tc>
          <w:tcPr>
            <w:tcW w:w="2835" w:type="dxa"/>
          </w:tcPr>
          <w:p w14:paraId="104AECC1" w14:textId="77777777" w:rsidR="00A3484F" w:rsidRPr="005C4291" w:rsidRDefault="00A3484F" w:rsidP="005C4291">
            <w:pPr>
              <w:cnfStyle w:val="100000000000" w:firstRow="1" w:lastRow="0" w:firstColumn="0" w:lastColumn="0" w:oddVBand="0" w:evenVBand="0" w:oddHBand="0" w:evenHBand="0" w:firstRowFirstColumn="0" w:firstRowLastColumn="0" w:lastRowFirstColumn="0" w:lastRowLastColumn="0"/>
              <w:rPr>
                <w:rFonts w:eastAsiaTheme="majorEastAsia"/>
              </w:rPr>
            </w:pPr>
            <w:r w:rsidRPr="005C4291">
              <w:rPr>
                <w:rFonts w:eastAsiaTheme="majorEastAsia"/>
              </w:rPr>
              <w:t>Data source (s)</w:t>
            </w:r>
          </w:p>
        </w:tc>
        <w:tc>
          <w:tcPr>
            <w:tcW w:w="2127" w:type="dxa"/>
          </w:tcPr>
          <w:p w14:paraId="25696362" w14:textId="77777777" w:rsidR="00A3484F" w:rsidRPr="005C4291" w:rsidRDefault="00A3484F" w:rsidP="005C4291">
            <w:pPr>
              <w:cnfStyle w:val="100000000000" w:firstRow="1" w:lastRow="0" w:firstColumn="0" w:lastColumn="0" w:oddVBand="0" w:evenVBand="0" w:oddHBand="0" w:evenHBand="0" w:firstRowFirstColumn="0" w:firstRowLastColumn="0" w:lastRowFirstColumn="0" w:lastRowLastColumn="0"/>
              <w:rPr>
                <w:rFonts w:eastAsiaTheme="majorEastAsia"/>
              </w:rPr>
            </w:pPr>
            <w:r w:rsidRPr="005C4291">
              <w:rPr>
                <w:rFonts w:eastAsiaTheme="majorEastAsia"/>
              </w:rPr>
              <w:t xml:space="preserve">Reporting </w:t>
            </w:r>
          </w:p>
        </w:tc>
      </w:tr>
      <w:tr w:rsidR="00A3484F" w:rsidRPr="005841C6" w14:paraId="493F92A3" w14:textId="77777777" w:rsidTr="008E5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DFFF5"/>
          </w:tcPr>
          <w:p w14:paraId="136FF610" w14:textId="77777777" w:rsidR="00A3484F" w:rsidRPr="00E37785" w:rsidRDefault="00A3484F" w:rsidP="005C4291">
            <w:pPr>
              <w:pStyle w:val="Tabletextleft"/>
            </w:pPr>
            <w:r w:rsidRPr="00E37785">
              <w:t>GOAL 1 - Strengthen prevention and testing strategies for syphilis in priority populations and settings, targeting high-burden areas</w:t>
            </w:r>
          </w:p>
        </w:tc>
      </w:tr>
      <w:tr w:rsidR="001C2DC0" w:rsidRPr="00595172" w14:paraId="60D1215D" w14:textId="77777777" w:rsidTr="00AA453D">
        <w:trPr>
          <w:trHeight w:val="467"/>
        </w:trPr>
        <w:tc>
          <w:tcPr>
            <w:cnfStyle w:val="001000000000" w:firstRow="0" w:lastRow="0" w:firstColumn="1" w:lastColumn="0" w:oddVBand="0" w:evenVBand="0" w:oddHBand="0" w:evenHBand="0" w:firstRowFirstColumn="0" w:firstRowLastColumn="0" w:lastRowFirstColumn="0" w:lastRowLastColumn="0"/>
            <w:tcW w:w="1555" w:type="dxa"/>
            <w:vAlign w:val="top"/>
          </w:tcPr>
          <w:p w14:paraId="26E9545A" w14:textId="43A7B8C1" w:rsidR="001C2DC0" w:rsidRPr="005841C6" w:rsidRDefault="001C2DC0" w:rsidP="005C4291">
            <w:pPr>
              <w:pStyle w:val="Tabletextleft"/>
            </w:pPr>
            <w:r w:rsidRPr="005841C6">
              <w:t>1.1</w:t>
            </w:r>
          </w:p>
        </w:tc>
        <w:tc>
          <w:tcPr>
            <w:tcW w:w="7512" w:type="dxa"/>
            <w:vAlign w:val="top"/>
          </w:tcPr>
          <w:p w14:paraId="6055D211" w14:textId="146791AB" w:rsidR="001C2DC0" w:rsidRPr="005841C6" w:rsidRDefault="001C2DC0" w:rsidP="005C4291">
            <w:pPr>
              <w:pStyle w:val="Tabletextleft"/>
              <w:cnfStyle w:val="000000000000" w:firstRow="0" w:lastRow="0" w:firstColumn="0" w:lastColumn="0" w:oddVBand="0" w:evenVBand="0" w:oddHBand="0" w:evenHBand="0" w:firstRowFirstColumn="0" w:firstRowLastColumn="0" w:lastRowFirstColumn="0" w:lastRowLastColumn="0"/>
            </w:pPr>
            <w:r w:rsidRPr="005841C6">
              <w:t>Reported risk factors for people giving birth to an infant with congenital syphilis</w:t>
            </w:r>
          </w:p>
        </w:tc>
        <w:tc>
          <w:tcPr>
            <w:tcW w:w="2835" w:type="dxa"/>
          </w:tcPr>
          <w:p w14:paraId="5768BA0E" w14:textId="050C0EFC" w:rsidR="001C2DC0" w:rsidRPr="00017054" w:rsidRDefault="004E546E"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67B689CB" w14:textId="69D99751" w:rsidR="001C2DC0" w:rsidRPr="00017054" w:rsidRDefault="004E546E"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1C2DC0" w:rsidRPr="00595172" w14:paraId="440C5D6E"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1F9C6D9" w14:textId="644C0085" w:rsidR="001C2DC0" w:rsidRPr="005841C6" w:rsidRDefault="001C2DC0" w:rsidP="005C4291">
            <w:pPr>
              <w:pStyle w:val="Tabletextleft"/>
            </w:pPr>
            <w:r w:rsidRPr="005841C6">
              <w:t>1.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64E5968" w14:textId="52BCDF62" w:rsidR="001C2DC0" w:rsidRPr="005841C6" w:rsidRDefault="001C2DC0" w:rsidP="005C4291">
            <w:pPr>
              <w:pStyle w:val="Tabletextleft"/>
              <w:cnfStyle w:val="000000100000" w:firstRow="0" w:lastRow="0" w:firstColumn="0" w:lastColumn="0" w:oddVBand="0" w:evenVBand="0" w:oddHBand="1" w:evenHBand="0" w:firstRowFirstColumn="0" w:firstRowLastColumn="0" w:lastRowFirstColumn="0" w:lastRowLastColumn="0"/>
            </w:pPr>
            <w:r w:rsidRPr="005841C6">
              <w:t>Cumulative number of syphilis tests delivered through participating ACCHS, by target and total population</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6C8DE2C" w14:textId="311E2C37"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CCH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000D55" w14:textId="6BE0B508"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1C2DC0" w:rsidRPr="00595172" w14:paraId="4C3D470A"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69813CA4" w14:textId="32D2901D" w:rsidR="001C2DC0" w:rsidRPr="005841C6" w:rsidRDefault="001C2DC0" w:rsidP="005C4291">
            <w:pPr>
              <w:pStyle w:val="Tabletextleft"/>
            </w:pPr>
            <w:r w:rsidRPr="005841C6">
              <w:t>1.3</w:t>
            </w:r>
          </w:p>
        </w:tc>
        <w:tc>
          <w:tcPr>
            <w:tcW w:w="7512" w:type="dxa"/>
            <w:vAlign w:val="top"/>
          </w:tcPr>
          <w:p w14:paraId="1E005897" w14:textId="52EF7663" w:rsidR="001C2DC0" w:rsidRPr="005841C6" w:rsidRDefault="001C2DC0" w:rsidP="005C4291">
            <w:pPr>
              <w:pStyle w:val="Tabletextleft"/>
              <w:cnfStyle w:val="000000000000" w:firstRow="0" w:lastRow="0" w:firstColumn="0" w:lastColumn="0" w:oddVBand="0" w:evenVBand="0" w:oddHBand="0" w:evenHBand="0" w:firstRowFirstColumn="0" w:firstRowLastColumn="0" w:lastRowFirstColumn="0" w:lastRowLastColumn="0"/>
            </w:pPr>
            <w:r w:rsidRPr="005841C6">
              <w:t>Proportion of people attending participating ACCHS receiving a syphilis test within the previous 12 months, by target and total population (syphilis testing coverage)</w:t>
            </w:r>
          </w:p>
        </w:tc>
        <w:tc>
          <w:tcPr>
            <w:tcW w:w="2835" w:type="dxa"/>
          </w:tcPr>
          <w:p w14:paraId="0E5359BF" w14:textId="0834C9B5"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CCHS</w:t>
            </w:r>
          </w:p>
        </w:tc>
        <w:tc>
          <w:tcPr>
            <w:tcW w:w="2127" w:type="dxa"/>
          </w:tcPr>
          <w:p w14:paraId="2EA6B367" w14:textId="7D9E04D4"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1C2DC0" w:rsidRPr="00595172" w14:paraId="47FD4A35"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EC9949C" w14:textId="479D833D" w:rsidR="001C2DC0" w:rsidRPr="005841C6" w:rsidRDefault="001C2DC0" w:rsidP="005C4291">
            <w:pPr>
              <w:pStyle w:val="Tabletextleft"/>
            </w:pPr>
            <w:r w:rsidRPr="005841C6">
              <w:t>1.4</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6572BB2" w14:textId="4F30AEE1" w:rsidR="001C2DC0" w:rsidRPr="005841C6" w:rsidRDefault="001C2DC0" w:rsidP="005C4291">
            <w:pPr>
              <w:pStyle w:val="Tabletextleft"/>
              <w:cnfStyle w:val="000000100000" w:firstRow="0" w:lastRow="0" w:firstColumn="0" w:lastColumn="0" w:oddVBand="0" w:evenVBand="0" w:oddHBand="1" w:evenHBand="0" w:firstRowFirstColumn="0" w:firstRowLastColumn="0" w:lastRowFirstColumn="0" w:lastRowLastColumn="0"/>
            </w:pPr>
            <w:r w:rsidRPr="005841C6">
              <w:t xml:space="preserve">Proportion of </w:t>
            </w:r>
            <w:r w:rsidR="00393284" w:rsidRPr="005841C6">
              <w:t xml:space="preserve">people from priority populations </w:t>
            </w:r>
            <w:r w:rsidRPr="005841C6">
              <w:t xml:space="preserve">tested for syphilis </w:t>
            </w:r>
            <w:r w:rsidR="00393284" w:rsidRPr="005841C6">
              <w:t>in the p</w:t>
            </w:r>
            <w:r w:rsidRPr="005841C6">
              <w:t>revious 12 months attending a site within the ACCESS network</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9340B6E" w14:textId="0B48912B"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CCE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A7448A" w14:textId="36ACC04A"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1C2DC0" w:rsidRPr="00595172" w14:paraId="4CF537A9" w14:textId="77777777" w:rsidTr="00393284">
        <w:trPr>
          <w:trHeight w:val="778"/>
        </w:trPr>
        <w:tc>
          <w:tcPr>
            <w:cnfStyle w:val="001000000000" w:firstRow="0" w:lastRow="0" w:firstColumn="1" w:lastColumn="0" w:oddVBand="0" w:evenVBand="0" w:oddHBand="0" w:evenHBand="0" w:firstRowFirstColumn="0" w:firstRowLastColumn="0" w:lastRowFirstColumn="0" w:lastRowLastColumn="0"/>
            <w:tcW w:w="1555" w:type="dxa"/>
            <w:vAlign w:val="top"/>
          </w:tcPr>
          <w:p w14:paraId="32FAFEC0" w14:textId="7823A708" w:rsidR="001C2DC0" w:rsidRPr="00EF1EFE" w:rsidRDefault="001C2DC0" w:rsidP="005C4291">
            <w:pPr>
              <w:pStyle w:val="Tabletextleft"/>
            </w:pPr>
            <w:r w:rsidRPr="00EF1EFE">
              <w:lastRenderedPageBreak/>
              <w:t>1.5</w:t>
            </w:r>
          </w:p>
        </w:tc>
        <w:tc>
          <w:tcPr>
            <w:tcW w:w="7512" w:type="dxa"/>
            <w:vAlign w:val="top"/>
          </w:tcPr>
          <w:p w14:paraId="620BD0E8" w14:textId="0ACBC40A" w:rsidR="001C2DC0" w:rsidRPr="00EF1EFE" w:rsidRDefault="001C2DC0" w:rsidP="005C4291">
            <w:pPr>
              <w:pStyle w:val="Tabletextleft"/>
              <w:cnfStyle w:val="000000000000" w:firstRow="0" w:lastRow="0" w:firstColumn="0" w:lastColumn="0" w:oddVBand="0" w:evenVBand="0" w:oddHBand="0" w:evenHBand="0" w:firstRowFirstColumn="0" w:firstRowLastColumn="0" w:lastRowFirstColumn="0" w:lastRowLastColumn="0"/>
            </w:pPr>
            <w:r w:rsidRPr="00EF1EFE">
              <w:t>Proportion of gay and bisexual men who have sex with men who have been tested for syphilis three or more times in the previous 12 months attending a site within the ACCESS network</w:t>
            </w:r>
          </w:p>
        </w:tc>
        <w:tc>
          <w:tcPr>
            <w:tcW w:w="2835" w:type="dxa"/>
          </w:tcPr>
          <w:p w14:paraId="7A5A4738" w14:textId="775D49B7"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CCESS</w:t>
            </w:r>
          </w:p>
        </w:tc>
        <w:tc>
          <w:tcPr>
            <w:tcW w:w="2127" w:type="dxa"/>
          </w:tcPr>
          <w:p w14:paraId="746B219B" w14:textId="01791C33"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1C2DC0" w:rsidRPr="00595172" w14:paraId="6AC5B663"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69BEA77" w14:textId="462C6277" w:rsidR="001C2DC0" w:rsidRPr="00EF1EFE" w:rsidRDefault="001C2DC0" w:rsidP="005C4291">
            <w:pPr>
              <w:pStyle w:val="Tabletextleft"/>
            </w:pPr>
            <w:r w:rsidRPr="00EF1EFE">
              <w:t>1.6</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67EA740" w14:textId="2FCA36DD" w:rsidR="001C2DC0" w:rsidRPr="00EF1EFE" w:rsidRDefault="001C2DC0" w:rsidP="005C4291">
            <w:pPr>
              <w:pStyle w:val="Tabletextleft"/>
              <w:cnfStyle w:val="000000100000" w:firstRow="0" w:lastRow="0" w:firstColumn="0" w:lastColumn="0" w:oddVBand="0" w:evenVBand="0" w:oddHBand="1" w:evenHBand="0" w:firstRowFirstColumn="0" w:firstRowLastColumn="0" w:lastRowFirstColumn="0" w:lastRowLastColumn="0"/>
            </w:pPr>
            <w:r w:rsidRPr="00EF1EFE">
              <w:t>Proportion of women who gave birth, by duration of pregnancy at first antenatal visit</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3E34228" w14:textId="3C9E329E" w:rsidR="001C2DC0" w:rsidRPr="00017054" w:rsidRDefault="003B57B4"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06DAE54" w14:textId="0506EB53" w:rsidR="001C2DC0" w:rsidRPr="00017054" w:rsidRDefault="003B57B4"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1C2DC0" w:rsidRPr="00595172" w14:paraId="58ED5C37"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0ED7B94F" w14:textId="7BA788A2" w:rsidR="001C2DC0" w:rsidRPr="00EF1EFE" w:rsidRDefault="001C2DC0" w:rsidP="005C4291">
            <w:pPr>
              <w:pStyle w:val="Tabletextleft"/>
            </w:pPr>
            <w:r w:rsidRPr="00EF1EFE">
              <w:t>1.7</w:t>
            </w:r>
          </w:p>
        </w:tc>
        <w:tc>
          <w:tcPr>
            <w:tcW w:w="7512" w:type="dxa"/>
            <w:vAlign w:val="top"/>
          </w:tcPr>
          <w:p w14:paraId="04ECB810" w14:textId="7C63F352" w:rsidR="001C2DC0" w:rsidRPr="00EF1EFE" w:rsidRDefault="001C2DC0" w:rsidP="005C4291">
            <w:pPr>
              <w:pStyle w:val="Tabletextleft"/>
              <w:cnfStyle w:val="000000000000" w:firstRow="0" w:lastRow="0" w:firstColumn="0" w:lastColumn="0" w:oddVBand="0" w:evenVBand="0" w:oddHBand="0" w:evenHBand="0" w:firstRowFirstColumn="0" w:firstRowLastColumn="0" w:lastRowFirstColumn="0" w:lastRowLastColumn="0"/>
            </w:pPr>
            <w:r w:rsidRPr="00EF1EFE">
              <w:t>Proportion of women who gave birth, by duration of pregnancy at first antenatal visit, by remoteness area</w:t>
            </w:r>
            <w:r w:rsidR="00393284" w:rsidRPr="00EF1EFE">
              <w:t xml:space="preserve"> </w:t>
            </w:r>
          </w:p>
        </w:tc>
        <w:tc>
          <w:tcPr>
            <w:tcW w:w="2835" w:type="dxa"/>
          </w:tcPr>
          <w:p w14:paraId="085DDF4F" w14:textId="12D22AF6"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PDC</w:t>
            </w:r>
          </w:p>
        </w:tc>
        <w:tc>
          <w:tcPr>
            <w:tcW w:w="2127" w:type="dxa"/>
          </w:tcPr>
          <w:p w14:paraId="144C9499" w14:textId="2F68D0CC"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1C2DC0" w:rsidRPr="00595172" w14:paraId="00A414A6"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68B0EF" w14:textId="3E9C97D4" w:rsidR="001C2DC0" w:rsidRPr="00EF1EFE" w:rsidRDefault="001C2DC0" w:rsidP="005C4291">
            <w:pPr>
              <w:pStyle w:val="Tabletextleft"/>
            </w:pPr>
            <w:r w:rsidRPr="00EF1EFE">
              <w:t>1.8</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658847B" w14:textId="18798579" w:rsidR="001C2DC0" w:rsidRPr="00EF1EFE" w:rsidRDefault="001C2DC0" w:rsidP="005C4291">
            <w:pPr>
              <w:pStyle w:val="Tabletextleft"/>
              <w:cnfStyle w:val="000000100000" w:firstRow="0" w:lastRow="0" w:firstColumn="0" w:lastColumn="0" w:oddVBand="0" w:evenVBand="0" w:oddHBand="1" w:evenHBand="0" w:firstRowFirstColumn="0" w:firstRowLastColumn="0" w:lastRowFirstColumn="0" w:lastRowLastColumn="0"/>
            </w:pPr>
            <w:r w:rsidRPr="00EF1EFE">
              <w:t>Proportion of women who gave birth, by number of antenatal visit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CDF63B6" w14:textId="245C6FB8"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1010EDD" w14:textId="039AFD7D"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1C2DC0" w:rsidRPr="00595172" w14:paraId="334F83C3"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6355C3AB" w14:textId="09022430" w:rsidR="001C2DC0" w:rsidRPr="00EF1EFE" w:rsidRDefault="001C2DC0" w:rsidP="005C4291">
            <w:pPr>
              <w:pStyle w:val="Tabletextleft"/>
            </w:pPr>
            <w:r w:rsidRPr="00EF1EFE">
              <w:t>1.9</w:t>
            </w:r>
          </w:p>
        </w:tc>
        <w:tc>
          <w:tcPr>
            <w:tcW w:w="7512" w:type="dxa"/>
            <w:vAlign w:val="top"/>
          </w:tcPr>
          <w:p w14:paraId="6C405DFF" w14:textId="217A87A1" w:rsidR="001C2DC0" w:rsidRPr="00EF1EFE" w:rsidRDefault="001C2DC0" w:rsidP="005C4291">
            <w:pPr>
              <w:pStyle w:val="Tabletextleft"/>
              <w:cnfStyle w:val="000000000000" w:firstRow="0" w:lastRow="0" w:firstColumn="0" w:lastColumn="0" w:oddVBand="0" w:evenVBand="0" w:oddHBand="0" w:evenHBand="0" w:firstRowFirstColumn="0" w:firstRowLastColumn="0" w:lastRowFirstColumn="0" w:lastRowLastColumn="0"/>
            </w:pPr>
            <w:r w:rsidRPr="00EF1EFE">
              <w:t>Proportion of women who gave birth, by number of antenatal visits, by remoteness area</w:t>
            </w:r>
            <w:r w:rsidR="00393284" w:rsidRPr="00EF1EFE">
              <w:t xml:space="preserve"> </w:t>
            </w:r>
          </w:p>
        </w:tc>
        <w:tc>
          <w:tcPr>
            <w:tcW w:w="2835" w:type="dxa"/>
          </w:tcPr>
          <w:p w14:paraId="7C62E888" w14:textId="6688D24F"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PDC</w:t>
            </w:r>
          </w:p>
        </w:tc>
        <w:tc>
          <w:tcPr>
            <w:tcW w:w="2127" w:type="dxa"/>
          </w:tcPr>
          <w:p w14:paraId="797FB4FF" w14:textId="301410C9" w:rsidR="001C2DC0" w:rsidRPr="00017054" w:rsidRDefault="00035080"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1C2DC0" w:rsidRPr="00595172" w14:paraId="63BABDEF"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816A1B" w14:textId="6A75444E" w:rsidR="001C2DC0" w:rsidRPr="00EF1EFE" w:rsidRDefault="001C2DC0" w:rsidP="005C4291">
            <w:pPr>
              <w:pStyle w:val="Tabletextleft"/>
            </w:pPr>
            <w:r w:rsidRPr="00EF1EFE">
              <w:t>1.10</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3D05477" w14:textId="2FCA4DB0" w:rsidR="001C2DC0" w:rsidRPr="00EF1EFE" w:rsidRDefault="001C2DC0" w:rsidP="005C4291">
            <w:pPr>
              <w:pStyle w:val="Tabletextleft"/>
              <w:cnfStyle w:val="000000100000" w:firstRow="0" w:lastRow="0" w:firstColumn="0" w:lastColumn="0" w:oddVBand="0" w:evenVBand="0" w:oddHBand="1" w:evenHBand="0" w:firstRowFirstColumn="0" w:firstRowLastColumn="0" w:lastRowFirstColumn="0" w:lastRowLastColumn="0"/>
            </w:pPr>
            <w:r w:rsidRPr="00EF1EFE">
              <w:t>Proportion of women who gave birth, by country of birth</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A453E16" w14:textId="44622602"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6B9833" w14:textId="657D6FF5" w:rsidR="001C2DC0" w:rsidRPr="00017054" w:rsidRDefault="00035080"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A3484F" w:rsidRPr="00595172" w14:paraId="40F7AE56" w14:textId="77777777" w:rsidTr="00C600FF">
        <w:tc>
          <w:tcPr>
            <w:cnfStyle w:val="001000000000" w:firstRow="0" w:lastRow="0" w:firstColumn="1" w:lastColumn="0" w:oddVBand="0" w:evenVBand="0" w:oddHBand="0" w:evenHBand="0" w:firstRowFirstColumn="0" w:firstRowLastColumn="0" w:lastRowFirstColumn="0" w:lastRowLastColumn="0"/>
            <w:tcW w:w="14029" w:type="dxa"/>
            <w:gridSpan w:val="4"/>
            <w:shd w:val="clear" w:color="auto" w:fill="E5FFF8"/>
          </w:tcPr>
          <w:p w14:paraId="29691FDA" w14:textId="77777777" w:rsidR="00A3484F" w:rsidRPr="003407F9" w:rsidRDefault="00A3484F" w:rsidP="005C4291">
            <w:pPr>
              <w:pStyle w:val="Tabletextleft"/>
            </w:pPr>
            <w:r w:rsidRPr="003407F9">
              <w:t>GOAL 2 - Reduce ongoing transmission and incidence of syphilis across priority populations</w:t>
            </w:r>
          </w:p>
        </w:tc>
      </w:tr>
      <w:tr w:rsidR="00587DD4" w:rsidRPr="00595172" w14:paraId="1450D015"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8E7DF4C" w14:textId="72FAAEEB" w:rsidR="00587DD4" w:rsidRPr="00EF1EFE" w:rsidRDefault="00587DD4" w:rsidP="005C4291">
            <w:pPr>
              <w:pStyle w:val="Tabletextleft"/>
            </w:pPr>
            <w:r w:rsidRPr="00EF1EFE">
              <w:t>2.1</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26E6071" w14:textId="4AEC06DD" w:rsidR="00587DD4" w:rsidRPr="00EF1EFE" w:rsidRDefault="00587DD4" w:rsidP="005C4291">
            <w:pPr>
              <w:pStyle w:val="Tabletextleft"/>
              <w:cnfStyle w:val="000000100000" w:firstRow="0" w:lastRow="0" w:firstColumn="0" w:lastColumn="0" w:oddVBand="0" w:evenVBand="0" w:oddHBand="1" w:evenHBand="0" w:firstRowFirstColumn="0" w:firstRowLastColumn="0" w:lastRowFirstColumn="0" w:lastRowLastColumn="0"/>
            </w:pPr>
            <w:r w:rsidRPr="00EF1EFE">
              <w:t>Notification rate of infectious syphilis by Indigenous status, sex, age and remoteness area</w:t>
            </w:r>
            <w:r w:rsidR="00393284" w:rsidRPr="00EF1EFE">
              <w:t xml:space="preserve"> classification</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F76B661" w14:textId="2715BCA6" w:rsidR="00587DD4" w:rsidRPr="00017054" w:rsidRDefault="007E2C23"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AB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83F6D4C" w14:textId="2565DAED" w:rsidR="00587DD4" w:rsidRPr="00017054" w:rsidRDefault="00AA453D" w:rsidP="00382757">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587DD4" w:rsidRPr="00595172" w14:paraId="74E4BA92"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7B4B7670" w14:textId="0ED3604B" w:rsidR="00587DD4" w:rsidRPr="00E37785" w:rsidRDefault="00581157" w:rsidP="005C4291">
            <w:pPr>
              <w:pStyle w:val="Tabletextleft"/>
            </w:pPr>
            <w:r w:rsidRPr="00E37785">
              <w:t>2.2</w:t>
            </w:r>
          </w:p>
        </w:tc>
        <w:tc>
          <w:tcPr>
            <w:tcW w:w="7512" w:type="dxa"/>
            <w:vAlign w:val="top"/>
          </w:tcPr>
          <w:p w14:paraId="190BAB77" w14:textId="5AF67FF0" w:rsidR="00587DD4" w:rsidRPr="00EF1EFE" w:rsidRDefault="00587DD4"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otification rate of infectious syphilis in Aboriginal and Torres Strait Islander peoples by Indigenous Areas (IAREs)</w:t>
            </w:r>
          </w:p>
        </w:tc>
        <w:tc>
          <w:tcPr>
            <w:tcW w:w="2835" w:type="dxa"/>
          </w:tcPr>
          <w:p w14:paraId="6FBDA29C" w14:textId="68F65A96" w:rsidR="00587DD4" w:rsidRPr="00017054" w:rsidRDefault="007E2C23"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ABS</w:t>
            </w:r>
          </w:p>
        </w:tc>
        <w:tc>
          <w:tcPr>
            <w:tcW w:w="2127" w:type="dxa"/>
          </w:tcPr>
          <w:p w14:paraId="59142538" w14:textId="693AA6DA" w:rsidR="00587DD4" w:rsidRPr="00017054" w:rsidRDefault="00AA453D" w:rsidP="00382757">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587DD4" w:rsidRPr="00595172" w14:paraId="02338EAB"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50DF6F" w14:textId="1615633C" w:rsidR="00587DD4" w:rsidRPr="00EF1EFE" w:rsidRDefault="00587DD4" w:rsidP="005C4291">
            <w:pPr>
              <w:pStyle w:val="Tabletextleft"/>
            </w:pPr>
            <w:r w:rsidRPr="00EF1EFE">
              <w:t>2.3</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198701B" w14:textId="7EBCBEC8" w:rsidR="00587DD4" w:rsidRPr="00EF1EFE" w:rsidRDefault="00587DD4" w:rsidP="005C4291">
            <w:pPr>
              <w:pStyle w:val="Tabletextleft"/>
              <w:cnfStyle w:val="000000100000" w:firstRow="0" w:lastRow="0" w:firstColumn="0" w:lastColumn="0" w:oddVBand="0" w:evenVBand="0" w:oddHBand="1" w:evenHBand="0" w:firstRowFirstColumn="0" w:firstRowLastColumn="0" w:lastRowFirstColumn="0" w:lastRowLastColumn="0"/>
            </w:pPr>
            <w:r w:rsidRPr="00EF1EFE">
              <w:t>Notification rate of infectious syphilis by Statistical Area 3 (SA3), by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01179ED" w14:textId="5AA16398" w:rsidR="00587DD4" w:rsidRPr="00017054" w:rsidRDefault="007E2C23"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AB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97F42D3" w14:textId="5D404C09" w:rsidR="00587DD4" w:rsidRPr="00017054" w:rsidRDefault="00AA453D" w:rsidP="00382757">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587DD4" w:rsidRPr="00595172" w14:paraId="69D8CE5F"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1358BCE9" w14:textId="4D8CC3FF" w:rsidR="00587DD4" w:rsidRPr="00EF1EFE" w:rsidRDefault="00587DD4" w:rsidP="005C4291">
            <w:pPr>
              <w:pStyle w:val="Tabletextleft"/>
            </w:pPr>
            <w:r w:rsidRPr="00EF1EFE">
              <w:t>2.4</w:t>
            </w:r>
          </w:p>
        </w:tc>
        <w:tc>
          <w:tcPr>
            <w:tcW w:w="7512" w:type="dxa"/>
            <w:vAlign w:val="top"/>
          </w:tcPr>
          <w:p w14:paraId="4E53FEE0" w14:textId="40B860BC" w:rsidR="00587DD4" w:rsidRPr="00EF1EFE" w:rsidRDefault="00587DD4"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otification rate of infectious syphilis in women of reproductive age (15-44 years) by Indigenous status and remoteness area</w:t>
            </w:r>
          </w:p>
        </w:tc>
        <w:tc>
          <w:tcPr>
            <w:tcW w:w="2835" w:type="dxa"/>
          </w:tcPr>
          <w:p w14:paraId="0765B51D" w14:textId="05B795F1" w:rsidR="00587DD4" w:rsidRPr="00017054" w:rsidRDefault="007E2C23"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ABS</w:t>
            </w:r>
          </w:p>
        </w:tc>
        <w:tc>
          <w:tcPr>
            <w:tcW w:w="2127" w:type="dxa"/>
          </w:tcPr>
          <w:p w14:paraId="63E1D5ED" w14:textId="3C038EE1" w:rsidR="00587DD4" w:rsidRPr="00017054" w:rsidRDefault="00821718" w:rsidP="00382757">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587DD4" w:rsidRPr="00595172" w14:paraId="4339D5FC"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0A6CFEC" w14:textId="2C47E741" w:rsidR="00587DD4" w:rsidRPr="00EF1EFE" w:rsidRDefault="00587DD4" w:rsidP="005C4291">
            <w:pPr>
              <w:pStyle w:val="Tabletextleft"/>
            </w:pPr>
            <w:r w:rsidRPr="00EF1EFE">
              <w:t>2.5</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A834D81" w14:textId="3116E7FB" w:rsidR="00587DD4" w:rsidRPr="00EF1EFE" w:rsidRDefault="00587DD4" w:rsidP="005C4291">
            <w:pPr>
              <w:pStyle w:val="Tabletextleft"/>
              <w:cnfStyle w:val="000000100000" w:firstRow="0" w:lastRow="0" w:firstColumn="0" w:lastColumn="0" w:oddVBand="0" w:evenVBand="0" w:oddHBand="1" w:evenHBand="0" w:firstRowFirstColumn="0" w:firstRowLastColumn="0" w:lastRowFirstColumn="0" w:lastRowLastColumn="0"/>
            </w:pPr>
            <w:r w:rsidRPr="00EF1EFE">
              <w:t>Proportion of infectious syphilis notifications in men reporting sexual exposure with men onl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A410D41" w14:textId="057219ED" w:rsidR="00587DD4" w:rsidRPr="00017054" w:rsidRDefault="007E2C23"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CA64F37" w14:textId="7990ED62" w:rsidR="00587DD4" w:rsidRPr="00017054" w:rsidRDefault="007E2C23" w:rsidP="00382757">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587DD4" w:rsidRPr="00595172" w14:paraId="4737100D"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5B0FE27A" w14:textId="5D7F6561" w:rsidR="00587DD4" w:rsidRPr="00EF1EFE" w:rsidRDefault="00587DD4" w:rsidP="005C4291">
            <w:pPr>
              <w:pStyle w:val="Tabletextleft"/>
            </w:pPr>
            <w:r w:rsidRPr="00EF1EFE">
              <w:t>2.6</w:t>
            </w:r>
          </w:p>
        </w:tc>
        <w:tc>
          <w:tcPr>
            <w:tcW w:w="7512" w:type="dxa"/>
            <w:vAlign w:val="top"/>
          </w:tcPr>
          <w:p w14:paraId="0B704DC5" w14:textId="11640A4F" w:rsidR="00587DD4" w:rsidRPr="00EF1EFE" w:rsidRDefault="00587DD4" w:rsidP="005C4291">
            <w:pPr>
              <w:pStyle w:val="Tabletextleft"/>
              <w:cnfStyle w:val="000000000000" w:firstRow="0" w:lastRow="0" w:firstColumn="0" w:lastColumn="0" w:oddVBand="0" w:evenVBand="0" w:oddHBand="0" w:evenHBand="0" w:firstRowFirstColumn="0" w:firstRowLastColumn="0" w:lastRowFirstColumn="0" w:lastRowLastColumn="0"/>
            </w:pPr>
            <w:r w:rsidRPr="00EF1EFE">
              <w:t>Proportion of infectious syphilis notifications in men reporting sexual exposure with men and women</w:t>
            </w:r>
          </w:p>
        </w:tc>
        <w:tc>
          <w:tcPr>
            <w:tcW w:w="2835" w:type="dxa"/>
          </w:tcPr>
          <w:p w14:paraId="6E64442C" w14:textId="272B437A" w:rsidR="00587DD4" w:rsidRPr="00017054" w:rsidRDefault="007E2C23"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17984260" w14:textId="702316BF" w:rsidR="00587DD4" w:rsidRPr="00017054" w:rsidRDefault="007E2C23" w:rsidP="00382757">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587DD4" w:rsidRPr="00595172" w14:paraId="1E3E2F21"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0EB24B4" w14:textId="7B611FFD" w:rsidR="00587DD4" w:rsidRPr="00EF1EFE" w:rsidRDefault="00587DD4" w:rsidP="005C4291">
            <w:pPr>
              <w:pStyle w:val="Tabletextleft"/>
            </w:pPr>
            <w:r w:rsidRPr="00EF1EFE">
              <w:lastRenderedPageBreak/>
              <w:t>2.7</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EBC092" w14:textId="02BCB0ED" w:rsidR="00587DD4" w:rsidRPr="00EF1EFE" w:rsidRDefault="00587DD4" w:rsidP="005C4291">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Proportion of infectious syphilis notifications by </w:t>
            </w:r>
            <w:r w:rsidR="00D91FAF" w:rsidRPr="00EF1EFE">
              <w:t xml:space="preserve">primary </w:t>
            </w:r>
            <w:r w:rsidRPr="00EF1EFE">
              <w:t>reason for testing</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A4756D7" w14:textId="386C9683" w:rsidR="00587DD4" w:rsidRPr="00017054" w:rsidRDefault="007E2C23"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DB399E" w14:textId="22702662" w:rsidR="00587DD4" w:rsidRPr="00017054" w:rsidRDefault="00AA453D" w:rsidP="00382757">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587DD4" w:rsidRPr="00595172" w14:paraId="3FD6A790"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01C4C8DB" w14:textId="58152060" w:rsidR="00587DD4" w:rsidRPr="00EF1EFE" w:rsidRDefault="00587DD4" w:rsidP="005C4291">
            <w:pPr>
              <w:pStyle w:val="Tabletextleft"/>
            </w:pPr>
            <w:r w:rsidRPr="00EF1EFE">
              <w:t>2.8</w:t>
            </w:r>
          </w:p>
        </w:tc>
        <w:tc>
          <w:tcPr>
            <w:tcW w:w="7512" w:type="dxa"/>
            <w:vAlign w:val="top"/>
          </w:tcPr>
          <w:p w14:paraId="755A1F2B" w14:textId="3909BE42" w:rsidR="00587DD4" w:rsidRPr="00EF1EFE" w:rsidRDefault="00587DD4" w:rsidP="005C4291">
            <w:pPr>
              <w:pStyle w:val="Tabletextleft"/>
              <w:cnfStyle w:val="000000000000" w:firstRow="0" w:lastRow="0" w:firstColumn="0" w:lastColumn="0" w:oddVBand="0" w:evenVBand="0" w:oddHBand="0" w:evenHBand="0" w:firstRowFirstColumn="0" w:firstRowLastColumn="0" w:lastRowFirstColumn="0" w:lastRowLastColumn="0"/>
            </w:pPr>
            <w:r w:rsidRPr="00EF1EFE">
              <w:t xml:space="preserve">Proportion of infectious syphilis notifications in gay and bisexual men who have sex with men reporting HIV </w:t>
            </w:r>
            <w:proofErr w:type="spellStart"/>
            <w:r w:rsidRPr="00EF1EFE">
              <w:t>PrEP</w:t>
            </w:r>
            <w:proofErr w:type="spellEnd"/>
            <w:r w:rsidRPr="00EF1EFE">
              <w:t xml:space="preserve"> use at time of syphilis diagnosis</w:t>
            </w:r>
          </w:p>
        </w:tc>
        <w:tc>
          <w:tcPr>
            <w:tcW w:w="2835" w:type="dxa"/>
          </w:tcPr>
          <w:p w14:paraId="1D6ABBDF" w14:textId="301E0BCC" w:rsidR="00587DD4" w:rsidRPr="00017054" w:rsidRDefault="00AA453D"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22B61F2C" w14:textId="1E71DD42" w:rsidR="00587DD4" w:rsidRPr="00017054" w:rsidRDefault="00AA453D" w:rsidP="00382757">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587DD4" w:rsidRPr="00595172" w14:paraId="75EC364A" w14:textId="77777777" w:rsidTr="00AA4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A20E0F" w14:textId="3D87D945" w:rsidR="00587DD4" w:rsidRPr="00EF1EFE" w:rsidRDefault="00587DD4" w:rsidP="005C4291">
            <w:pPr>
              <w:pStyle w:val="Tabletextleft"/>
            </w:pPr>
            <w:r w:rsidRPr="00EF1EFE">
              <w:t>2.9</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7020541" w14:textId="5644E209" w:rsidR="00587DD4" w:rsidRPr="00EF1EFE" w:rsidRDefault="00587DD4" w:rsidP="005C4291">
            <w:pPr>
              <w:pStyle w:val="Tabletextleft"/>
              <w:cnfStyle w:val="000000100000" w:firstRow="0" w:lastRow="0" w:firstColumn="0" w:lastColumn="0" w:oddVBand="0" w:evenVBand="0" w:oddHBand="1" w:evenHBand="0" w:firstRowFirstColumn="0" w:firstRowLastColumn="0" w:lastRowFirstColumn="0" w:lastRowLastColumn="0"/>
            </w:pPr>
            <w:r w:rsidRPr="00EF1EFE">
              <w:t>Proportion of infectious syphilis notifications by clinical facility where the syphilis infection was diagnos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90641C" w14:textId="25B4727C" w:rsidR="00587DD4" w:rsidRPr="00017054" w:rsidRDefault="00AA453D"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5D4350" w14:textId="2939CB28" w:rsidR="00587DD4" w:rsidRPr="00017054" w:rsidRDefault="00AA453D" w:rsidP="00382757">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587DD4" w:rsidRPr="00595172" w14:paraId="6BC9F1D6" w14:textId="77777777" w:rsidTr="00AA453D">
        <w:tc>
          <w:tcPr>
            <w:cnfStyle w:val="001000000000" w:firstRow="0" w:lastRow="0" w:firstColumn="1" w:lastColumn="0" w:oddVBand="0" w:evenVBand="0" w:oddHBand="0" w:evenHBand="0" w:firstRowFirstColumn="0" w:firstRowLastColumn="0" w:lastRowFirstColumn="0" w:lastRowLastColumn="0"/>
            <w:tcW w:w="1555" w:type="dxa"/>
            <w:vAlign w:val="top"/>
          </w:tcPr>
          <w:p w14:paraId="0B827616" w14:textId="1FA6F01B" w:rsidR="00587DD4" w:rsidRPr="00EF1EFE" w:rsidRDefault="00587DD4" w:rsidP="005C4291">
            <w:pPr>
              <w:pStyle w:val="Tabletextleft"/>
            </w:pPr>
            <w:r w:rsidRPr="00EF1EFE">
              <w:t>2.10</w:t>
            </w:r>
          </w:p>
        </w:tc>
        <w:tc>
          <w:tcPr>
            <w:tcW w:w="7512" w:type="dxa"/>
            <w:vAlign w:val="top"/>
          </w:tcPr>
          <w:p w14:paraId="26F8F047" w14:textId="150D878C" w:rsidR="00587DD4" w:rsidRPr="00EF1EFE" w:rsidRDefault="00587DD4" w:rsidP="005C4291">
            <w:pPr>
              <w:pStyle w:val="Tabletextleft"/>
              <w:cnfStyle w:val="000000000000" w:firstRow="0" w:lastRow="0" w:firstColumn="0" w:lastColumn="0" w:oddVBand="0" w:evenVBand="0" w:oddHBand="0" w:evenHBand="0" w:firstRowFirstColumn="0" w:firstRowLastColumn="0" w:lastRowFirstColumn="0" w:lastRowLastColumn="0"/>
            </w:pPr>
            <w:r w:rsidRPr="00EF1EFE">
              <w:t>Proportion of infectious syphilis notifications receiving treatment, by time to treatment</w:t>
            </w:r>
          </w:p>
        </w:tc>
        <w:tc>
          <w:tcPr>
            <w:tcW w:w="2835" w:type="dxa"/>
          </w:tcPr>
          <w:p w14:paraId="372695CE" w14:textId="06394CDF" w:rsidR="00587DD4" w:rsidRPr="00017054" w:rsidRDefault="00AA453D" w:rsidP="00382757">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5E4DDAA6" w14:textId="18CED8F7" w:rsidR="00587DD4" w:rsidRPr="00017054" w:rsidRDefault="00AA453D" w:rsidP="00382757">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A3484F" w:rsidRPr="00595172" w14:paraId="0B97AB4F" w14:textId="77777777" w:rsidTr="008E5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E5FFF8"/>
          </w:tcPr>
          <w:p w14:paraId="05D65C18" w14:textId="77777777" w:rsidR="00A3484F" w:rsidRPr="003407F9" w:rsidRDefault="00A3484F" w:rsidP="005C4291">
            <w:pPr>
              <w:pStyle w:val="Tabletextleft"/>
            </w:pPr>
            <w:r w:rsidRPr="003407F9">
              <w:t>GOAL 3 - Reduce morbidity and mortality associated with syphilis</w:t>
            </w:r>
          </w:p>
        </w:tc>
      </w:tr>
      <w:tr w:rsidR="00D90468" w:rsidRPr="00595172" w14:paraId="435D3F63" w14:textId="77777777" w:rsidTr="00034A2E">
        <w:tc>
          <w:tcPr>
            <w:cnfStyle w:val="001000000000" w:firstRow="0" w:lastRow="0" w:firstColumn="1" w:lastColumn="0" w:oddVBand="0" w:evenVBand="0" w:oddHBand="0" w:evenHBand="0" w:firstRowFirstColumn="0" w:firstRowLastColumn="0" w:lastRowFirstColumn="0" w:lastRowLastColumn="0"/>
            <w:tcW w:w="1555" w:type="dxa"/>
          </w:tcPr>
          <w:p w14:paraId="5493BE14" w14:textId="690E5346" w:rsidR="00D90468" w:rsidRPr="00E37785" w:rsidRDefault="00D90468" w:rsidP="005C4291">
            <w:pPr>
              <w:pStyle w:val="Tabletextleft"/>
            </w:pPr>
            <w:r w:rsidRPr="00E37785">
              <w:t>3.1</w:t>
            </w:r>
          </w:p>
        </w:tc>
        <w:tc>
          <w:tcPr>
            <w:tcW w:w="7512" w:type="dxa"/>
            <w:vAlign w:val="top"/>
          </w:tcPr>
          <w:p w14:paraId="42EFF0F0" w14:textId="57B14F4B" w:rsidR="00D90468" w:rsidRPr="00EF1EFE" w:rsidRDefault="00D90468"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umber of syphilis related deaths (ICD-10 coded), by stage of infection</w:t>
            </w:r>
          </w:p>
        </w:tc>
        <w:tc>
          <w:tcPr>
            <w:tcW w:w="2835" w:type="dxa"/>
          </w:tcPr>
          <w:p w14:paraId="09FB01B4" w14:textId="4E633425" w:rsidR="00D90468" w:rsidRPr="00017054" w:rsidRDefault="009163ED" w:rsidP="005C4291">
            <w:pPr>
              <w:pStyle w:val="Tabletextleft"/>
              <w:cnfStyle w:val="000000000000" w:firstRow="0" w:lastRow="0" w:firstColumn="0" w:lastColumn="0" w:oddVBand="0" w:evenVBand="0" w:oddHBand="0" w:evenHBand="0" w:firstRowFirstColumn="0" w:firstRowLastColumn="0" w:lastRowFirstColumn="0" w:lastRowLastColumn="0"/>
            </w:pPr>
            <w:r w:rsidRPr="00017054">
              <w:t>Causes of Death (ABS)</w:t>
            </w:r>
          </w:p>
        </w:tc>
        <w:tc>
          <w:tcPr>
            <w:tcW w:w="2127" w:type="dxa"/>
          </w:tcPr>
          <w:p w14:paraId="7D7D1A0C" w14:textId="464AFA28" w:rsidR="00D90468" w:rsidRPr="00017054" w:rsidRDefault="009163ED"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D90468" w:rsidRPr="00595172" w14:paraId="50B402CE" w14:textId="77777777" w:rsidTr="00034A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B558AB6" w14:textId="41B28ABE" w:rsidR="00D90468" w:rsidRPr="00E37785" w:rsidRDefault="00D90468" w:rsidP="005C4291">
            <w:pPr>
              <w:pStyle w:val="Tabletextleft"/>
            </w:pPr>
            <w:r w:rsidRPr="00E37785">
              <w:t>3.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BB74879" w14:textId="2215140F" w:rsidR="00D90468" w:rsidRPr="00EF1EFE" w:rsidRDefault="00D90468" w:rsidP="005C4291">
            <w:pPr>
              <w:pStyle w:val="Tabletextleft"/>
              <w:cnfStyle w:val="000000100000" w:firstRow="0" w:lastRow="0" w:firstColumn="0" w:lastColumn="0" w:oddVBand="0" w:evenVBand="0" w:oddHBand="1" w:evenHBand="0" w:firstRowFirstColumn="0" w:firstRowLastColumn="0" w:lastRowFirstColumn="0" w:lastRowLastColumn="0"/>
            </w:pPr>
            <w:r w:rsidRPr="00EF1EFE">
              <w:t>Number of hospitalisations with a principal diagnosis of syphilis (ICD-10 cod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1643A93" w14:textId="09FB1EED" w:rsidR="00D90468" w:rsidRPr="00017054" w:rsidRDefault="0084177F"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ational Hospital Mor</w:t>
            </w:r>
            <w:r w:rsidR="008C2617" w:rsidRPr="00017054">
              <w:t>bidity Database (AIHW)</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D27F378" w14:textId="10798377" w:rsidR="00D90468" w:rsidRPr="00017054" w:rsidRDefault="008C2617"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r w:rsidR="00D90468" w:rsidRPr="00595172" w14:paraId="7CFBD5DF" w14:textId="77777777" w:rsidTr="00034A2E">
        <w:tc>
          <w:tcPr>
            <w:cnfStyle w:val="001000000000" w:firstRow="0" w:lastRow="0" w:firstColumn="1" w:lastColumn="0" w:oddVBand="0" w:evenVBand="0" w:oddHBand="0" w:evenHBand="0" w:firstRowFirstColumn="0" w:firstRowLastColumn="0" w:lastRowFirstColumn="0" w:lastRowLastColumn="0"/>
            <w:tcW w:w="1555" w:type="dxa"/>
          </w:tcPr>
          <w:p w14:paraId="145E438D" w14:textId="08B71DDD" w:rsidR="00D90468" w:rsidRPr="00E37785" w:rsidRDefault="00D90468" w:rsidP="005C4291">
            <w:pPr>
              <w:pStyle w:val="Tabletextleft"/>
            </w:pPr>
            <w:r w:rsidRPr="00E37785">
              <w:t>3.3</w:t>
            </w:r>
          </w:p>
        </w:tc>
        <w:tc>
          <w:tcPr>
            <w:tcW w:w="7512" w:type="dxa"/>
            <w:vAlign w:val="top"/>
          </w:tcPr>
          <w:p w14:paraId="7F524638" w14:textId="315A55DD" w:rsidR="00D90468" w:rsidRPr="00EF1EFE" w:rsidRDefault="00D90468" w:rsidP="005C4291">
            <w:pPr>
              <w:pStyle w:val="Tabletextleft"/>
              <w:cnfStyle w:val="000000000000" w:firstRow="0" w:lastRow="0" w:firstColumn="0" w:lastColumn="0" w:oddVBand="0" w:evenVBand="0" w:oddHBand="0" w:evenHBand="0" w:firstRowFirstColumn="0" w:firstRowLastColumn="0" w:lastRowFirstColumn="0" w:lastRowLastColumn="0"/>
            </w:pPr>
            <w:r w:rsidRPr="00EF1EFE">
              <w:t>Estimated number of Disability-adjusted life years (DALY) due to syphilis</w:t>
            </w:r>
          </w:p>
        </w:tc>
        <w:tc>
          <w:tcPr>
            <w:tcW w:w="2835" w:type="dxa"/>
          </w:tcPr>
          <w:p w14:paraId="125CD5EC" w14:textId="30013B23" w:rsidR="00D90468" w:rsidRPr="00017054" w:rsidRDefault="008C2617" w:rsidP="005C4291">
            <w:pPr>
              <w:pStyle w:val="Tabletextleft"/>
              <w:cnfStyle w:val="000000000000" w:firstRow="0" w:lastRow="0" w:firstColumn="0" w:lastColumn="0" w:oddVBand="0" w:evenVBand="0" w:oddHBand="0" w:evenHBand="0" w:firstRowFirstColumn="0" w:firstRowLastColumn="0" w:lastRowFirstColumn="0" w:lastRowLastColumn="0"/>
            </w:pPr>
            <w:r w:rsidRPr="00017054">
              <w:t>Burden of Disease (AIHW)</w:t>
            </w:r>
          </w:p>
        </w:tc>
        <w:tc>
          <w:tcPr>
            <w:tcW w:w="2127" w:type="dxa"/>
          </w:tcPr>
          <w:p w14:paraId="0E8770B7" w14:textId="0A18FC60" w:rsidR="00D90468" w:rsidRPr="00017054" w:rsidRDefault="008C2617"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A3484F" w:rsidRPr="00595172" w14:paraId="3BFC5C6C" w14:textId="77777777" w:rsidTr="00957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E5FFF8"/>
          </w:tcPr>
          <w:p w14:paraId="24DC8C3A" w14:textId="77777777" w:rsidR="00A3484F" w:rsidRPr="003407F9" w:rsidRDefault="00A3484F" w:rsidP="005C4291">
            <w:pPr>
              <w:pStyle w:val="Tabletextleft"/>
            </w:pPr>
            <w:r w:rsidRPr="003407F9">
              <w:t>GOAL 4 - Eliminate congenital syphilis (defined as sustained zero congenital syphilis cases)</w:t>
            </w:r>
          </w:p>
        </w:tc>
      </w:tr>
      <w:tr w:rsidR="00C560C1" w:rsidRPr="00595172" w14:paraId="450BBFCF" w14:textId="77777777" w:rsidTr="00034A2E">
        <w:tc>
          <w:tcPr>
            <w:cnfStyle w:val="001000000000" w:firstRow="0" w:lastRow="0" w:firstColumn="1" w:lastColumn="0" w:oddVBand="0" w:evenVBand="0" w:oddHBand="0" w:evenHBand="0" w:firstRowFirstColumn="0" w:firstRowLastColumn="0" w:lastRowFirstColumn="0" w:lastRowLastColumn="0"/>
            <w:tcW w:w="1555" w:type="dxa"/>
          </w:tcPr>
          <w:p w14:paraId="5B725C6C" w14:textId="4E56131B" w:rsidR="00C560C1" w:rsidRPr="00E37785" w:rsidRDefault="00C560C1" w:rsidP="005C4291">
            <w:pPr>
              <w:pStyle w:val="Tabletextleft"/>
            </w:pPr>
            <w:r w:rsidRPr="00E37785">
              <w:t>4.1</w:t>
            </w:r>
          </w:p>
        </w:tc>
        <w:tc>
          <w:tcPr>
            <w:tcW w:w="7512" w:type="dxa"/>
            <w:vAlign w:val="top"/>
          </w:tcPr>
          <w:p w14:paraId="4D50761F" w14:textId="2A8FFB01" w:rsidR="00C560C1" w:rsidRPr="00EF1EFE" w:rsidRDefault="00C560C1"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umber of congenital syphilis cases by remoteness area and Indigenous status</w:t>
            </w:r>
          </w:p>
        </w:tc>
        <w:tc>
          <w:tcPr>
            <w:tcW w:w="2835" w:type="dxa"/>
          </w:tcPr>
          <w:p w14:paraId="22D069C4" w14:textId="6F9D1C37" w:rsidR="00C560C1" w:rsidRPr="00017054" w:rsidRDefault="000A0C12"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30764A43" w14:textId="1A24ABCB" w:rsidR="00C560C1" w:rsidRPr="00017054" w:rsidRDefault="000A0C12"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C560C1" w:rsidRPr="00595172" w14:paraId="100F5A6A" w14:textId="77777777" w:rsidTr="005C1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0E338D1" w14:textId="4E6624F2" w:rsidR="00C560C1" w:rsidRPr="00E37785" w:rsidRDefault="00D87083" w:rsidP="005C4291">
            <w:pPr>
              <w:pStyle w:val="Tabletextleft"/>
            </w:pPr>
            <w:r w:rsidRPr="00E37785">
              <w:t>4.</w:t>
            </w:r>
            <w:r w:rsidR="005C1BCC" w:rsidRPr="00E37785">
              <w:t>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8077680" w14:textId="556B7AA1" w:rsidR="00C560C1" w:rsidRPr="00EF1EFE" w:rsidRDefault="00C560C1" w:rsidP="005C4291">
            <w:pPr>
              <w:pStyle w:val="Tabletextleft"/>
              <w:cnfStyle w:val="000000100000" w:firstRow="0" w:lastRow="0" w:firstColumn="0" w:lastColumn="0" w:oddVBand="0" w:evenVBand="0" w:oddHBand="1" w:evenHBand="0" w:firstRowFirstColumn="0" w:firstRowLastColumn="0" w:lastRowFirstColumn="0" w:lastRowLastColumn="0"/>
            </w:pPr>
            <w:r w:rsidRPr="00EF1EFE">
              <w:t>Number of congenital syphilis related deaths by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159FEC4" w14:textId="2B58341F" w:rsidR="00C560C1" w:rsidRPr="00017054" w:rsidRDefault="000A0C12"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48F7F32" w14:textId="1B2984FA" w:rsidR="00C560C1" w:rsidRPr="00017054" w:rsidRDefault="000A0C12" w:rsidP="005C4291">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C560C1" w:rsidRPr="00595172" w14:paraId="67915D24" w14:textId="77777777" w:rsidTr="00957A43">
        <w:tc>
          <w:tcPr>
            <w:cnfStyle w:val="001000000000" w:firstRow="0" w:lastRow="0" w:firstColumn="1" w:lastColumn="0" w:oddVBand="0" w:evenVBand="0" w:oddHBand="0" w:evenHBand="0" w:firstRowFirstColumn="0" w:firstRowLastColumn="0" w:lastRowFirstColumn="0" w:lastRowLastColumn="0"/>
            <w:tcW w:w="1555" w:type="dxa"/>
          </w:tcPr>
          <w:p w14:paraId="6FEFE0A0" w14:textId="1B2F129B" w:rsidR="00C560C1" w:rsidRPr="00E37785" w:rsidRDefault="00D87083" w:rsidP="005C4291">
            <w:pPr>
              <w:pStyle w:val="Tabletextleft"/>
            </w:pPr>
            <w:r w:rsidRPr="00E37785">
              <w:t>4.</w:t>
            </w:r>
            <w:r w:rsidR="005C1BCC" w:rsidRPr="00E37785">
              <w:t>3</w:t>
            </w:r>
          </w:p>
        </w:tc>
        <w:tc>
          <w:tcPr>
            <w:tcW w:w="7512" w:type="dxa"/>
            <w:vAlign w:val="top"/>
          </w:tcPr>
          <w:p w14:paraId="60895827" w14:textId="174C4330" w:rsidR="00C560C1" w:rsidRPr="00EF1EFE" w:rsidRDefault="00C560C1"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otification rate of congenital syphilis per 100,000 live births by remoteness area and Indigenous status</w:t>
            </w:r>
          </w:p>
        </w:tc>
        <w:tc>
          <w:tcPr>
            <w:tcW w:w="2835" w:type="dxa"/>
          </w:tcPr>
          <w:p w14:paraId="1007BE17" w14:textId="3B58638B" w:rsidR="00C560C1" w:rsidRPr="00017054" w:rsidRDefault="000A0C12"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NDSS/ABS</w:t>
            </w:r>
          </w:p>
        </w:tc>
        <w:tc>
          <w:tcPr>
            <w:tcW w:w="2127" w:type="dxa"/>
          </w:tcPr>
          <w:p w14:paraId="14143DBE" w14:textId="4FE645B9" w:rsidR="00C560C1" w:rsidRPr="00017054" w:rsidRDefault="00821718"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C560C1" w:rsidRPr="00595172" w14:paraId="0F32F690" w14:textId="77777777" w:rsidTr="005C1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70C4F6" w14:textId="52129249" w:rsidR="00C560C1" w:rsidRPr="00E37785" w:rsidRDefault="00D87083" w:rsidP="005C4291">
            <w:pPr>
              <w:pStyle w:val="Tabletextleft"/>
            </w:pPr>
            <w:r w:rsidRPr="00E37785">
              <w:t>4.</w:t>
            </w:r>
            <w:r w:rsidR="005C1BCC" w:rsidRPr="00E37785">
              <w:t>4</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440F180" w14:textId="5B2B532B" w:rsidR="00C560C1" w:rsidRPr="00EF1EFE" w:rsidRDefault="00C560C1" w:rsidP="00382757">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Number of </w:t>
            </w:r>
            <w:r w:rsidR="00BE3AEF" w:rsidRPr="00EF1EFE">
              <w:t>women</w:t>
            </w:r>
            <w:r w:rsidRPr="00EF1EFE">
              <w:t xml:space="preserve"> giving birth to an infant with congenital syphilis who were diagnosed with syphilis in pregnancy by </w:t>
            </w:r>
            <w:r w:rsidR="001F4B71" w:rsidRPr="00EF1EFE">
              <w:t>remoteness area</w:t>
            </w:r>
            <w:r w:rsidRPr="00EF1EFE">
              <w:t xml:space="preserve"> and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A7D9723" w14:textId="15A7FC8D" w:rsidR="00C560C1" w:rsidRPr="00017054" w:rsidRDefault="00821718" w:rsidP="00382757">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F1BF92D" w14:textId="6AAED9C9" w:rsidR="00C560C1" w:rsidRPr="00017054" w:rsidRDefault="008C59CB" w:rsidP="00382757">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C560C1" w:rsidRPr="00595172" w14:paraId="41A50D8A" w14:textId="77777777" w:rsidTr="00957A43">
        <w:tc>
          <w:tcPr>
            <w:cnfStyle w:val="001000000000" w:firstRow="0" w:lastRow="0" w:firstColumn="1" w:lastColumn="0" w:oddVBand="0" w:evenVBand="0" w:oddHBand="0" w:evenHBand="0" w:firstRowFirstColumn="0" w:firstRowLastColumn="0" w:lastRowFirstColumn="0" w:lastRowLastColumn="0"/>
            <w:tcW w:w="1555" w:type="dxa"/>
          </w:tcPr>
          <w:p w14:paraId="2B4B7CB3" w14:textId="11CB800F" w:rsidR="00C560C1" w:rsidRPr="00E37785" w:rsidRDefault="00D87083" w:rsidP="005C4291">
            <w:pPr>
              <w:pStyle w:val="Tabletextleft"/>
            </w:pPr>
            <w:r w:rsidRPr="00E37785">
              <w:t>4.</w:t>
            </w:r>
            <w:r w:rsidR="005C1BCC" w:rsidRPr="00E37785">
              <w:t>5</w:t>
            </w:r>
          </w:p>
        </w:tc>
        <w:tc>
          <w:tcPr>
            <w:tcW w:w="7512" w:type="dxa"/>
            <w:vAlign w:val="top"/>
          </w:tcPr>
          <w:p w14:paraId="09FBA34A" w14:textId="0B1E928A" w:rsidR="00C560C1" w:rsidRPr="00EF1EFE" w:rsidRDefault="00C560C1" w:rsidP="005C4291">
            <w:pPr>
              <w:pStyle w:val="Tabletextleft"/>
              <w:cnfStyle w:val="000000000000" w:firstRow="0" w:lastRow="0" w:firstColumn="0" w:lastColumn="0" w:oddVBand="0" w:evenVBand="0" w:oddHBand="0" w:evenHBand="0" w:firstRowFirstColumn="0" w:firstRowLastColumn="0" w:lastRowFirstColumn="0" w:lastRowLastColumn="0"/>
            </w:pPr>
            <w:r w:rsidRPr="00EF1EFE">
              <w:t xml:space="preserve">Number of </w:t>
            </w:r>
            <w:r w:rsidR="00BE3AEF" w:rsidRPr="00EF1EFE">
              <w:t>women</w:t>
            </w:r>
            <w:r w:rsidRPr="00EF1EFE">
              <w:t xml:space="preserve"> giving birth to an infant with congenital syphilis who were diagnosed with syphilis ‘late’ in pregnancy by Indigenous status</w:t>
            </w:r>
          </w:p>
        </w:tc>
        <w:tc>
          <w:tcPr>
            <w:tcW w:w="2835" w:type="dxa"/>
          </w:tcPr>
          <w:p w14:paraId="15B41392" w14:textId="55C3249D" w:rsidR="00C560C1" w:rsidRPr="00017054" w:rsidRDefault="008C59CB"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385F78AB" w14:textId="0D3BF1EB" w:rsidR="00C560C1" w:rsidRPr="00017054" w:rsidRDefault="008C59CB"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C560C1" w:rsidRPr="00595172" w14:paraId="74F58A0D" w14:textId="77777777" w:rsidTr="005C1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48DA60D" w14:textId="5F02720F" w:rsidR="00C560C1" w:rsidRPr="00E37785" w:rsidRDefault="00D87083" w:rsidP="005C4291">
            <w:pPr>
              <w:pStyle w:val="Tabletextleft"/>
            </w:pPr>
            <w:r w:rsidRPr="00E37785">
              <w:lastRenderedPageBreak/>
              <w:t>4.</w:t>
            </w:r>
            <w:r w:rsidR="005C1BCC" w:rsidRPr="00E37785">
              <w:t>6</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9280090" w14:textId="486FEB1C" w:rsidR="00C560C1" w:rsidRPr="00EF1EFE" w:rsidRDefault="00C560C1" w:rsidP="005C4291">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Proportion of </w:t>
            </w:r>
            <w:r w:rsidR="00BE3AEF" w:rsidRPr="00EF1EFE">
              <w:t>women</w:t>
            </w:r>
            <w:r w:rsidRPr="00EF1EFE">
              <w:t xml:space="preserve"> giving birth to an infant with congenital syphilis receiving adequate treatment prior to deliver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EAA64DC" w14:textId="1253B29A" w:rsidR="00C560C1" w:rsidRPr="00017054" w:rsidRDefault="008C59CB"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9EC2FDF" w14:textId="2DD96843" w:rsidR="00C560C1" w:rsidRPr="00017054" w:rsidRDefault="00957A43" w:rsidP="005C4291">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C560C1" w:rsidRPr="00595172" w14:paraId="708C8AF0" w14:textId="77777777" w:rsidTr="00957A43">
        <w:tc>
          <w:tcPr>
            <w:cnfStyle w:val="001000000000" w:firstRow="0" w:lastRow="0" w:firstColumn="1" w:lastColumn="0" w:oddVBand="0" w:evenVBand="0" w:oddHBand="0" w:evenHBand="0" w:firstRowFirstColumn="0" w:firstRowLastColumn="0" w:lastRowFirstColumn="0" w:lastRowLastColumn="0"/>
            <w:tcW w:w="1555" w:type="dxa"/>
          </w:tcPr>
          <w:p w14:paraId="66BEA4C9" w14:textId="25D4D7B9" w:rsidR="00C560C1" w:rsidRPr="00E37785" w:rsidRDefault="00D87083" w:rsidP="005C4291">
            <w:pPr>
              <w:pStyle w:val="Tabletextleft"/>
            </w:pPr>
            <w:r w:rsidRPr="00E37785">
              <w:t>4.</w:t>
            </w:r>
            <w:r w:rsidR="005C1BCC" w:rsidRPr="00E37785">
              <w:t>7</w:t>
            </w:r>
          </w:p>
        </w:tc>
        <w:tc>
          <w:tcPr>
            <w:tcW w:w="7512" w:type="dxa"/>
            <w:vAlign w:val="top"/>
          </w:tcPr>
          <w:p w14:paraId="3AC49E3E" w14:textId="5B72AC99" w:rsidR="00C560C1" w:rsidRPr="00EF1EFE" w:rsidRDefault="00C560C1" w:rsidP="005C4291">
            <w:pPr>
              <w:pStyle w:val="Tabletextleft"/>
              <w:cnfStyle w:val="000000000000" w:firstRow="0" w:lastRow="0" w:firstColumn="0" w:lastColumn="0" w:oddVBand="0" w:evenVBand="0" w:oddHBand="0" w:evenHBand="0" w:firstRowFirstColumn="0" w:firstRowLastColumn="0" w:lastRowFirstColumn="0" w:lastRowLastColumn="0"/>
            </w:pPr>
            <w:r w:rsidRPr="00EF1EFE">
              <w:t xml:space="preserve">Number of </w:t>
            </w:r>
            <w:r w:rsidR="00BE3AEF" w:rsidRPr="00EF1EFE">
              <w:t>women</w:t>
            </w:r>
            <w:r w:rsidRPr="00EF1EFE">
              <w:t xml:space="preserve"> giving birth to an infant with congenital syphilis by number of syphilis tests received during their pregnancy</w:t>
            </w:r>
          </w:p>
        </w:tc>
        <w:tc>
          <w:tcPr>
            <w:tcW w:w="2835" w:type="dxa"/>
          </w:tcPr>
          <w:p w14:paraId="23F78798" w14:textId="37C395E4" w:rsidR="00C560C1" w:rsidRPr="00017054" w:rsidRDefault="003F2996" w:rsidP="005C4291">
            <w:pPr>
              <w:pStyle w:val="Tabletextleft"/>
              <w:cnfStyle w:val="000000000000" w:firstRow="0" w:lastRow="0" w:firstColumn="0" w:lastColumn="0" w:oddVBand="0" w:evenVBand="0" w:oddHBand="0" w:evenHBand="0" w:firstRowFirstColumn="0" w:firstRowLastColumn="0" w:lastRowFirstColumn="0" w:lastRowLastColumn="0"/>
            </w:pPr>
            <w:r w:rsidRPr="00017054">
              <w:t>NNDSS</w:t>
            </w:r>
          </w:p>
        </w:tc>
        <w:tc>
          <w:tcPr>
            <w:tcW w:w="2127" w:type="dxa"/>
          </w:tcPr>
          <w:p w14:paraId="6A19883D" w14:textId="2035BF6C" w:rsidR="00C560C1" w:rsidRPr="00017054" w:rsidRDefault="003F2996" w:rsidP="005C4291">
            <w:pPr>
              <w:pStyle w:val="Tabletextleft"/>
              <w:cnfStyle w:val="000000000000" w:firstRow="0" w:lastRow="0" w:firstColumn="0" w:lastColumn="0" w:oddVBand="0" w:evenVBand="0" w:oddHBand="0" w:evenHBand="0" w:firstRowFirstColumn="0" w:firstRowLastColumn="0" w:lastRowFirstColumn="0" w:lastRowLastColumn="0"/>
            </w:pPr>
            <w:r w:rsidRPr="00017054">
              <w:t>Quarterly</w:t>
            </w:r>
          </w:p>
        </w:tc>
      </w:tr>
      <w:tr w:rsidR="00C560C1" w:rsidRPr="00595172" w14:paraId="28DAFFDE" w14:textId="77777777" w:rsidTr="005C1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798C15" w14:textId="3DEBDA3D" w:rsidR="00C560C1" w:rsidRPr="00E37785" w:rsidRDefault="00D87083" w:rsidP="005C4291">
            <w:pPr>
              <w:pStyle w:val="Tabletextleft"/>
            </w:pPr>
            <w:r w:rsidRPr="00E37785">
              <w:t>4.</w:t>
            </w:r>
            <w:r w:rsidR="005C1BCC" w:rsidRPr="00E37785">
              <w:t>8</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7FFE1C3" w14:textId="271794F7" w:rsidR="00C560C1" w:rsidRPr="00EF1EFE" w:rsidRDefault="00C560C1" w:rsidP="005C4291">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Number of </w:t>
            </w:r>
            <w:r w:rsidR="00BE3AEF" w:rsidRPr="00EF1EFE">
              <w:t>women</w:t>
            </w:r>
            <w:r w:rsidRPr="00EF1EFE">
              <w:t xml:space="preserve"> giving birth to an infant with congenital syphilis reinfected during their pregnanc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E84D17A" w14:textId="18455B18" w:rsidR="00C560C1" w:rsidRPr="00017054" w:rsidRDefault="003F2996"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86514C8" w14:textId="2D6C85F6" w:rsidR="00C560C1" w:rsidRPr="00017054" w:rsidRDefault="003F2996" w:rsidP="005C4291">
            <w:pPr>
              <w:pStyle w:val="Tabletextleft"/>
              <w:cnfStyle w:val="000000100000" w:firstRow="0" w:lastRow="0" w:firstColumn="0" w:lastColumn="0" w:oddVBand="0" w:evenVBand="0" w:oddHBand="1" w:evenHBand="0" w:firstRowFirstColumn="0" w:firstRowLastColumn="0" w:lastRowFirstColumn="0" w:lastRowLastColumn="0"/>
            </w:pPr>
            <w:r w:rsidRPr="00017054">
              <w:t>Quarterly</w:t>
            </w:r>
          </w:p>
        </w:tc>
      </w:tr>
      <w:tr w:rsidR="00C560C1" w:rsidRPr="00595172" w14:paraId="01F24146" w14:textId="77777777" w:rsidTr="00957A43">
        <w:tc>
          <w:tcPr>
            <w:cnfStyle w:val="001000000000" w:firstRow="0" w:lastRow="0" w:firstColumn="1" w:lastColumn="0" w:oddVBand="0" w:evenVBand="0" w:oddHBand="0" w:evenHBand="0" w:firstRowFirstColumn="0" w:firstRowLastColumn="0" w:lastRowFirstColumn="0" w:lastRowLastColumn="0"/>
            <w:tcW w:w="1555" w:type="dxa"/>
          </w:tcPr>
          <w:p w14:paraId="23AA88BA" w14:textId="3B71AC91" w:rsidR="00C560C1" w:rsidRPr="00E37785" w:rsidRDefault="00D87083" w:rsidP="005C4291">
            <w:pPr>
              <w:pStyle w:val="Tabletextleft"/>
            </w:pPr>
            <w:r w:rsidRPr="00E37785">
              <w:t>4.</w:t>
            </w:r>
            <w:r w:rsidR="005C1BCC" w:rsidRPr="00E37785">
              <w:t>9</w:t>
            </w:r>
          </w:p>
        </w:tc>
        <w:tc>
          <w:tcPr>
            <w:tcW w:w="7512" w:type="dxa"/>
            <w:vAlign w:val="top"/>
          </w:tcPr>
          <w:p w14:paraId="604C0C34" w14:textId="3C97FD63" w:rsidR="00C560C1" w:rsidRPr="00EF1EFE" w:rsidRDefault="00C560C1" w:rsidP="005C4291">
            <w:pPr>
              <w:pStyle w:val="Tabletextleft"/>
              <w:cnfStyle w:val="000000000000" w:firstRow="0" w:lastRow="0" w:firstColumn="0" w:lastColumn="0" w:oddVBand="0" w:evenVBand="0" w:oddHBand="0" w:evenHBand="0" w:firstRowFirstColumn="0" w:firstRowLastColumn="0" w:lastRowFirstColumn="0" w:lastRowLastColumn="0"/>
            </w:pPr>
            <w:r w:rsidRPr="00EF1EFE">
              <w:t>Number of women of reproductive age (15-44 years) hospitalised with a principal diagnosis of syphilis (ICD-10 coded)</w:t>
            </w:r>
          </w:p>
        </w:tc>
        <w:tc>
          <w:tcPr>
            <w:tcW w:w="2835" w:type="dxa"/>
          </w:tcPr>
          <w:p w14:paraId="607D0F6A" w14:textId="7C75285F" w:rsidR="00C560C1" w:rsidRPr="00017054" w:rsidRDefault="003F2996" w:rsidP="005C4291">
            <w:pPr>
              <w:pStyle w:val="Tabletextleft"/>
              <w:cnfStyle w:val="000000000000" w:firstRow="0" w:lastRow="0" w:firstColumn="0" w:lastColumn="0" w:oddVBand="0" w:evenVBand="0" w:oddHBand="0" w:evenHBand="0" w:firstRowFirstColumn="0" w:firstRowLastColumn="0" w:lastRowFirstColumn="0" w:lastRowLastColumn="0"/>
            </w:pPr>
            <w:r w:rsidRPr="00017054">
              <w:t xml:space="preserve">National </w:t>
            </w:r>
            <w:r w:rsidR="0075327F" w:rsidRPr="00017054">
              <w:t xml:space="preserve">Hospital </w:t>
            </w:r>
            <w:r w:rsidRPr="00017054">
              <w:t xml:space="preserve">Morbidity </w:t>
            </w:r>
            <w:r w:rsidR="0075327F" w:rsidRPr="00017054">
              <w:t>Database (AIHW)</w:t>
            </w:r>
          </w:p>
        </w:tc>
        <w:tc>
          <w:tcPr>
            <w:tcW w:w="2127" w:type="dxa"/>
          </w:tcPr>
          <w:p w14:paraId="38C53E42" w14:textId="015EAC80" w:rsidR="00C560C1" w:rsidRPr="00017054" w:rsidRDefault="0075327F" w:rsidP="005C4291">
            <w:pPr>
              <w:pStyle w:val="Tabletextleft"/>
              <w:cnfStyle w:val="000000000000" w:firstRow="0" w:lastRow="0" w:firstColumn="0" w:lastColumn="0" w:oddVBand="0" w:evenVBand="0" w:oddHBand="0" w:evenHBand="0" w:firstRowFirstColumn="0" w:firstRowLastColumn="0" w:lastRowFirstColumn="0" w:lastRowLastColumn="0"/>
            </w:pPr>
            <w:r w:rsidRPr="00017054">
              <w:t>Annually</w:t>
            </w:r>
          </w:p>
        </w:tc>
      </w:tr>
      <w:tr w:rsidR="0075327F" w:rsidRPr="00595172" w14:paraId="461BFE8B" w14:textId="77777777" w:rsidTr="005C1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CA4F5F" w14:textId="01AB6EBF" w:rsidR="0075327F" w:rsidRPr="00E37785" w:rsidRDefault="0075327F" w:rsidP="005C4291">
            <w:pPr>
              <w:pStyle w:val="Tabletextleft"/>
            </w:pPr>
            <w:r w:rsidRPr="00E37785">
              <w:t>4.1</w:t>
            </w:r>
            <w:r w:rsidR="005C1BCC" w:rsidRPr="00E37785">
              <w:t>0</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253F448" w14:textId="7507DD59" w:rsidR="0075327F" w:rsidRPr="00EF1EFE" w:rsidRDefault="0075327F" w:rsidP="005C4291">
            <w:pPr>
              <w:pStyle w:val="Tabletextleft"/>
              <w:cnfStyle w:val="000000100000" w:firstRow="0" w:lastRow="0" w:firstColumn="0" w:lastColumn="0" w:oddVBand="0" w:evenVBand="0" w:oddHBand="1" w:evenHBand="0" w:firstRowFirstColumn="0" w:firstRowLastColumn="0" w:lastRowFirstColumn="0" w:lastRowLastColumn="0"/>
            </w:pPr>
            <w:r w:rsidRPr="00EF1EFE">
              <w:t xml:space="preserve">Number of </w:t>
            </w:r>
            <w:r w:rsidR="00627426" w:rsidRPr="00EF1EFE">
              <w:t>women</w:t>
            </w:r>
            <w:r w:rsidRPr="00EF1EFE">
              <w:t xml:space="preserve"> hospitalised with a principal diagnosis of syphilis in pregnancy, childbirth and puerperium (ICD-10 cod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9CF6943" w14:textId="7898C724" w:rsidR="0075327F" w:rsidRPr="00017054" w:rsidRDefault="0075327F" w:rsidP="005C4291">
            <w:pPr>
              <w:pStyle w:val="Tabletextleft"/>
              <w:cnfStyle w:val="000000100000" w:firstRow="0" w:lastRow="0" w:firstColumn="0" w:lastColumn="0" w:oddVBand="0" w:evenVBand="0" w:oddHBand="1" w:evenHBand="0" w:firstRowFirstColumn="0" w:firstRowLastColumn="0" w:lastRowFirstColumn="0" w:lastRowLastColumn="0"/>
            </w:pPr>
            <w:r w:rsidRPr="00017054">
              <w:t>National Hospital Morbidity Database (AIHW)</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0619E4" w14:textId="181C9D07" w:rsidR="0075327F" w:rsidRPr="00017054" w:rsidRDefault="0075327F" w:rsidP="005C4291">
            <w:pPr>
              <w:pStyle w:val="Tabletextleft"/>
              <w:cnfStyle w:val="000000100000" w:firstRow="0" w:lastRow="0" w:firstColumn="0" w:lastColumn="0" w:oddVBand="0" w:evenVBand="0" w:oddHBand="1" w:evenHBand="0" w:firstRowFirstColumn="0" w:firstRowLastColumn="0" w:lastRowFirstColumn="0" w:lastRowLastColumn="0"/>
            </w:pPr>
            <w:r w:rsidRPr="00017054">
              <w:t>Annually</w:t>
            </w:r>
          </w:p>
        </w:tc>
      </w:tr>
    </w:tbl>
    <w:p w14:paraId="2ACEEA8A" w14:textId="77777777" w:rsidR="008F1C00" w:rsidRPr="007E5BB7" w:rsidRDefault="008F1C00" w:rsidP="007E5BB7">
      <w:r w:rsidRPr="007E5BB7">
        <w:br w:type="page"/>
      </w:r>
    </w:p>
    <w:p w14:paraId="5F0884BA" w14:textId="77777777" w:rsidR="008F1C00" w:rsidRPr="007E5BB7" w:rsidRDefault="008F1C00" w:rsidP="007E5BB7">
      <w:pPr>
        <w:sectPr w:rsidR="008F1C00" w:rsidRPr="007E5BB7" w:rsidSect="005B0DA2">
          <w:headerReference w:type="default" r:id="rId38"/>
          <w:pgSz w:w="16840" w:h="11900" w:orient="landscape" w:code="9"/>
          <w:pgMar w:top="1474" w:right="1474" w:bottom="936" w:left="1474" w:header="709" w:footer="425" w:gutter="0"/>
          <w:cols w:space="708"/>
          <w:docGrid w:linePitch="360"/>
        </w:sectPr>
      </w:pPr>
    </w:p>
    <w:p w14:paraId="64D8B02E" w14:textId="56BE0165" w:rsidR="005B0DA2" w:rsidRDefault="00957A43" w:rsidP="00E00107">
      <w:pPr>
        <w:pStyle w:val="Heading1"/>
      </w:pPr>
      <w:bookmarkStart w:id="60" w:name="_Toc212568416"/>
      <w:r>
        <w:lastRenderedPageBreak/>
        <w:t>References</w:t>
      </w:r>
      <w:bookmarkEnd w:id="60"/>
    </w:p>
    <w:p w14:paraId="7850E0C5" w14:textId="43CD4113" w:rsidR="00792256" w:rsidRPr="00792256" w:rsidRDefault="00004883" w:rsidP="00EF1EFE">
      <w:pPr>
        <w:pStyle w:val="EndNoteBibliography"/>
      </w:pPr>
      <w:r>
        <w:fldChar w:fldCharType="begin"/>
      </w:r>
      <w:r>
        <w:instrText xml:space="preserve"> ADDIN EN.REFLIST </w:instrText>
      </w:r>
      <w:r>
        <w:fldChar w:fldCharType="separate"/>
      </w:r>
      <w:r w:rsidR="00792256" w:rsidRPr="00792256">
        <w:t>1.</w:t>
      </w:r>
      <w:r w:rsidR="00792256" w:rsidRPr="00792256">
        <w:tab/>
        <w:t xml:space="preserve">Australian Government Department of Health and Aged Care. </w:t>
      </w:r>
      <w:r w:rsidR="00792256" w:rsidRPr="007E5BB7">
        <w:t>National Health Security Act 2007</w:t>
      </w:r>
      <w:r w:rsidR="00792256" w:rsidRPr="00792256">
        <w:t xml:space="preserve">.  [cited 2025 24 April]; Available from: </w:t>
      </w:r>
      <w:hyperlink r:id="rId39" w:history="1">
        <w:r w:rsidR="00792256" w:rsidRPr="00792256">
          <w:rPr>
            <w:rStyle w:val="Hyperlink"/>
          </w:rPr>
          <w:t>https://www.legislation.gov.au/C2007A00174/latest/text</w:t>
        </w:r>
      </w:hyperlink>
      <w:r w:rsidR="00792256" w:rsidRPr="00792256">
        <w:t>.</w:t>
      </w:r>
    </w:p>
    <w:p w14:paraId="41887409" w14:textId="17B417B5" w:rsidR="00792256" w:rsidRPr="00792256" w:rsidRDefault="00792256" w:rsidP="00EF1EFE">
      <w:pPr>
        <w:pStyle w:val="EndNoteBibliography"/>
      </w:pPr>
      <w:r w:rsidRPr="00792256">
        <w:t>2.</w:t>
      </w:r>
      <w:r w:rsidRPr="00792256">
        <w:tab/>
      </w:r>
      <w:r w:rsidRPr="007E5BB7">
        <w:t>Syphilis – CDNA National Guidelines for Public Health Units</w:t>
      </w:r>
      <w:r w:rsidRPr="00792256">
        <w:t xml:space="preserve">.  [cited 2025 30 April]; Available from: </w:t>
      </w:r>
      <w:hyperlink r:id="rId40" w:history="1">
        <w:r w:rsidRPr="00792256">
          <w:rPr>
            <w:rStyle w:val="Hyperlink"/>
          </w:rPr>
          <w:t>https://www.health.gov.au/resources/publications/syphilis-cdna-national-guidelines-for-public-health-units?language=en</w:t>
        </w:r>
      </w:hyperlink>
      <w:r w:rsidRPr="00792256">
        <w:t>.</w:t>
      </w:r>
    </w:p>
    <w:p w14:paraId="5B8A01F3" w14:textId="77777777" w:rsidR="00792256" w:rsidRPr="00792256" w:rsidRDefault="00792256" w:rsidP="00EF1EFE">
      <w:pPr>
        <w:pStyle w:val="EndNoteBibliography"/>
      </w:pPr>
      <w:r w:rsidRPr="00792256">
        <w:t>3.</w:t>
      </w:r>
      <w:r w:rsidRPr="00792256">
        <w:tab/>
        <w:t xml:space="preserve">Riley, B. and N. Medland, </w:t>
      </w:r>
      <w:r w:rsidRPr="007E5BB7">
        <w:t>Australian consensus statement on doxycycline post-exposure prophylaxis (doxy-PEP) for the prevention of syphilis, chlamydia and gonorrhoea among gay, bisexual and other men who have sex with men.</w:t>
      </w:r>
      <w:r w:rsidRPr="00792256">
        <w:t xml:space="preserve"> Medical Journal of Australia, 2024. </w:t>
      </w:r>
      <w:r w:rsidRPr="007E5BB7">
        <w:rPr>
          <w:rStyle w:val="Strong"/>
        </w:rPr>
        <w:t>220</w:t>
      </w:r>
      <w:r w:rsidRPr="00792256">
        <w:t>(7): p. 381-386.</w:t>
      </w:r>
    </w:p>
    <w:p w14:paraId="4B15D2D9" w14:textId="6BBF71E6" w:rsidR="00792256" w:rsidRPr="00792256" w:rsidRDefault="00792256" w:rsidP="00EF1EFE">
      <w:pPr>
        <w:pStyle w:val="EndNoteBibliography"/>
      </w:pPr>
      <w:r w:rsidRPr="00792256">
        <w:t>4.</w:t>
      </w:r>
      <w:r w:rsidRPr="00792256">
        <w:tab/>
      </w:r>
      <w:r w:rsidRPr="007E5BB7">
        <w:t>The Australian Collaboration for Coordinated Enhanced Sentinel Surveillance of Sexually Transmissible Infections and Blood Borne Viruses,</w:t>
      </w:r>
      <w:r w:rsidRPr="00792256">
        <w:t xml:space="preserve">. Available from: </w:t>
      </w:r>
      <w:hyperlink r:id="rId41" w:history="1">
        <w:r w:rsidRPr="00792256">
          <w:rPr>
            <w:rStyle w:val="Hyperlink"/>
          </w:rPr>
          <w:t>https://accessproject.org.au/</w:t>
        </w:r>
      </w:hyperlink>
      <w:r w:rsidRPr="00792256">
        <w:t>.</w:t>
      </w:r>
    </w:p>
    <w:p w14:paraId="0B7ABFFF" w14:textId="77777777" w:rsidR="00792256" w:rsidRPr="00792256" w:rsidRDefault="00792256" w:rsidP="00EF1EFE">
      <w:pPr>
        <w:pStyle w:val="EndNoteBibliography"/>
      </w:pPr>
      <w:r w:rsidRPr="00792256">
        <w:t>5.</w:t>
      </w:r>
      <w:r w:rsidRPr="00792256">
        <w:tab/>
        <w:t xml:space="preserve">Fogarty, W., et al., </w:t>
      </w:r>
      <w:r w:rsidRPr="007E5BB7">
        <w:t>Deficit Discourse and Strengths-based Approaches: Changing the Narrative of Aboriginal and Torres Strait Islander Health and Wellbeing</w:t>
      </w:r>
      <w:r w:rsidRPr="00792256">
        <w:t>. 2018, The Lowitja Institute: Melbourne.</w:t>
      </w:r>
    </w:p>
    <w:p w14:paraId="567346C0" w14:textId="7808FA64" w:rsidR="00392A4D" w:rsidRPr="00BF1A21" w:rsidRDefault="00004883" w:rsidP="00EF1EFE">
      <w:pPr>
        <w:pStyle w:val="EndNoteBibliography"/>
      </w:pPr>
      <w:r>
        <w:fldChar w:fldCharType="end"/>
      </w:r>
    </w:p>
    <w:sectPr w:rsidR="00392A4D" w:rsidRPr="00BF1A21" w:rsidSect="00121E5A">
      <w:headerReference w:type="default" r:id="rId42"/>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A9B2E" w14:textId="77777777" w:rsidR="00796585" w:rsidRDefault="00796585" w:rsidP="00BD640A">
      <w:pPr>
        <w:spacing w:before="0" w:after="0" w:line="240" w:lineRule="auto"/>
      </w:pPr>
      <w:r>
        <w:separator/>
      </w:r>
    </w:p>
  </w:endnote>
  <w:endnote w:type="continuationSeparator" w:id="0">
    <w:p w14:paraId="0CE58FDA" w14:textId="77777777" w:rsidR="00796585" w:rsidRDefault="00796585" w:rsidP="00BD640A">
      <w:pPr>
        <w:spacing w:before="0" w:after="0" w:line="240" w:lineRule="auto"/>
      </w:pPr>
      <w:r>
        <w:continuationSeparator/>
      </w:r>
    </w:p>
  </w:endnote>
  <w:endnote w:type="continuationNotice" w:id="1">
    <w:p w14:paraId="018B8EFD" w14:textId="77777777" w:rsidR="00796585" w:rsidRDefault="0079658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EC2C4" w14:textId="2F18E7B5" w:rsidR="00121E5A" w:rsidRPr="00CA11E3" w:rsidRDefault="00DF4C6B" w:rsidP="00121E5A">
    <w:pPr>
      <w:pStyle w:val="Footer"/>
      <w:tabs>
        <w:tab w:val="clear" w:pos="4513"/>
        <w:tab w:val="clear" w:pos="9026"/>
        <w:tab w:val="right" w:pos="13892"/>
      </w:tabs>
      <w:rPr>
        <w:color w:val="FFFFFF" w:themeColor="background1"/>
      </w:rPr>
    </w:pPr>
    <w:r w:rsidRPr="00B71832">
      <w:t xml:space="preserve">Interim </w:t>
    </w:r>
    <w:r w:rsidR="00121E5A" w:rsidRPr="00B71832">
      <w:t>Australian Centre for Disease Control</w:t>
    </w:r>
    <w:r w:rsidR="00121E5A" w:rsidRPr="00B71832">
      <w:tab/>
    </w:r>
    <w:r w:rsidR="00121E5A" w:rsidRPr="00B71832">
      <w:fldChar w:fldCharType="begin"/>
    </w:r>
    <w:r w:rsidR="00121E5A" w:rsidRPr="00B71832">
      <w:instrText xml:space="preserve"> PAGE   \* MERGEFORMAT </w:instrText>
    </w:r>
    <w:r w:rsidR="00121E5A" w:rsidRPr="00B71832">
      <w:fldChar w:fldCharType="separate"/>
    </w:r>
    <w:r w:rsidR="00121E5A" w:rsidRPr="00B71832">
      <w:rPr>
        <w:noProof/>
      </w:rPr>
      <w:t>1</w:t>
    </w:r>
    <w:r w:rsidR="00121E5A" w:rsidRPr="00B71832">
      <w:rPr>
        <w:noProof/>
      </w:rPr>
      <w:fldChar w:fldCharType="end"/>
    </w:r>
    <w:r w:rsidR="00121E5A" w:rsidRPr="00DD7044">
      <w:rPr>
        <w:noProof/>
        <w:color w:val="FFFFFF" w:themeColor="background1"/>
      </w:rPr>
      <w:drawing>
        <wp:anchor distT="0" distB="0" distL="114300" distR="114300" simplePos="0" relativeHeight="251658241" behindDoc="1" locked="1" layoutInCell="1" allowOverlap="1" wp14:anchorId="5DE90E69" wp14:editId="789CCD86">
          <wp:simplePos x="0" y="0"/>
          <wp:positionH relativeFrom="page">
            <wp:align>right</wp:align>
          </wp:positionH>
          <wp:positionV relativeFrom="page">
            <wp:align>bottom</wp:align>
          </wp:positionV>
          <wp:extent cx="10688400" cy="655200"/>
          <wp:effectExtent l="0" t="0" r="0" b="0"/>
          <wp:wrapNone/>
          <wp:docPr id="2089620935" name="Picture 2089620935" descr="B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245898" name="Picture 1889245898" descr="Band"/>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FDFFB" w14:textId="77777777" w:rsidR="004B339D" w:rsidRPr="00CA11E3" w:rsidRDefault="00121E5A" w:rsidP="00121E5A">
    <w:pPr>
      <w:pStyle w:val="Footer"/>
      <w:tabs>
        <w:tab w:val="clear" w:pos="4513"/>
        <w:tab w:val="clear" w:pos="9026"/>
        <w:tab w:val="right" w:pos="13892"/>
      </w:tabs>
      <w:rPr>
        <w:color w:val="FFFFFF" w:themeColor="background1"/>
      </w:rPr>
    </w:pPr>
    <w:r w:rsidRPr="00B71832">
      <w:t>Interim Australian Centre for Disease Control</w:t>
    </w:r>
    <w:r w:rsidRPr="00B71832">
      <w:tab/>
      <w:t xml:space="preserve">10 </w:t>
    </w:r>
    <w:r w:rsidR="00CA11E3" w:rsidRPr="00DD7044">
      <w:rPr>
        <w:noProof/>
        <w:color w:val="FFFFFF" w:themeColor="background1"/>
      </w:rPr>
      <w:drawing>
        <wp:anchor distT="0" distB="0" distL="114300" distR="114300" simplePos="0" relativeHeight="251658240" behindDoc="1" locked="1" layoutInCell="1" allowOverlap="1" wp14:anchorId="705DD035" wp14:editId="32857B13">
          <wp:simplePos x="0" y="0"/>
          <wp:positionH relativeFrom="page">
            <wp:align>right</wp:align>
          </wp:positionH>
          <wp:positionV relativeFrom="page">
            <wp:posOffset>6896735</wp:posOffset>
          </wp:positionV>
          <wp:extent cx="10687050" cy="654050"/>
          <wp:effectExtent l="0" t="0" r="0" b="0"/>
          <wp:wrapNone/>
          <wp:docPr id="646380596" name="Picture 6463805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13400" name="Picture 60101340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C6356" w14:textId="77777777" w:rsidR="00796585" w:rsidRDefault="00796585" w:rsidP="00BD640A">
      <w:pPr>
        <w:spacing w:before="0" w:after="0" w:line="240" w:lineRule="auto"/>
      </w:pPr>
      <w:r>
        <w:separator/>
      </w:r>
    </w:p>
  </w:footnote>
  <w:footnote w:type="continuationSeparator" w:id="0">
    <w:p w14:paraId="0618F2A4" w14:textId="77777777" w:rsidR="00796585" w:rsidRDefault="00796585" w:rsidP="00BD640A">
      <w:pPr>
        <w:spacing w:before="0" w:after="0" w:line="240" w:lineRule="auto"/>
      </w:pPr>
      <w:r>
        <w:continuationSeparator/>
      </w:r>
    </w:p>
  </w:footnote>
  <w:footnote w:type="continuationNotice" w:id="1">
    <w:p w14:paraId="41302599" w14:textId="77777777" w:rsidR="00796585" w:rsidRDefault="00796585">
      <w:pPr>
        <w:spacing w:before="0" w:after="0" w:line="240" w:lineRule="auto"/>
      </w:pPr>
    </w:p>
  </w:footnote>
  <w:footnote w:id="2">
    <w:p w14:paraId="37C12DCF" w14:textId="77777777" w:rsidR="0041406C" w:rsidRDefault="0041406C" w:rsidP="0041406C">
      <w:pPr>
        <w:pStyle w:val="FootnoteText"/>
      </w:pPr>
      <w:r>
        <w:rPr>
          <w:rStyle w:val="FootnoteReference"/>
        </w:rPr>
        <w:footnoteRef/>
      </w:r>
      <w:r>
        <w:t xml:space="preserve"> 1 LGBTIQA+ refers to lesbian, gay, bisexual, transgender, intersex, queer, asexual and other sexually or gender diverse. Other variations of this acronym exist. Acronym choice can vary depending on the groups or issues being discussed and the available evidence.</w:t>
      </w:r>
    </w:p>
  </w:footnote>
  <w:footnote w:id="3">
    <w:p w14:paraId="4DDB8F43" w14:textId="699B9C74" w:rsidR="003C07ED" w:rsidRDefault="003C07ED">
      <w:pPr>
        <w:pStyle w:val="FootnoteText"/>
      </w:pPr>
      <w:r>
        <w:rPr>
          <w:rStyle w:val="FootnoteReference"/>
        </w:rPr>
        <w:footnoteRef/>
      </w:r>
      <w:r>
        <w:t xml:space="preserve"> </w:t>
      </w:r>
      <w:r w:rsidRPr="000163F4">
        <w:t xml:space="preserve">The term women </w:t>
      </w:r>
      <w:proofErr w:type="gramStart"/>
      <w:r w:rsidRPr="000163F4">
        <w:t>is</w:t>
      </w:r>
      <w:proofErr w:type="gramEnd"/>
      <w:r w:rsidRPr="000163F4">
        <w:t xml:space="preserve"> used, but it acknowledged that this may also include people with a uterus who are non-female identifying.</w:t>
      </w:r>
    </w:p>
  </w:footnote>
  <w:footnote w:id="4">
    <w:p w14:paraId="09072FE0" w14:textId="77777777" w:rsidR="003656E8" w:rsidRDefault="003656E8">
      <w:pPr>
        <w:pStyle w:val="FootnoteText"/>
      </w:pPr>
      <w:r>
        <w:rPr>
          <w:rStyle w:val="FootnoteReference"/>
        </w:rPr>
        <w:footnoteRef/>
      </w:r>
      <w:r>
        <w:t xml:space="preserve"> </w:t>
      </w:r>
      <w:r w:rsidRPr="004717F7">
        <w:t>Syphilis tests include point of care and/or serology.</w:t>
      </w:r>
    </w:p>
  </w:footnote>
  <w:footnote w:id="5">
    <w:p w14:paraId="73C45766" w14:textId="77777777" w:rsidR="004717F7" w:rsidRDefault="004717F7">
      <w:pPr>
        <w:pStyle w:val="FootnoteText"/>
      </w:pPr>
      <w:r>
        <w:rPr>
          <w:rStyle w:val="FootnoteReference"/>
        </w:rPr>
        <w:footnoteRef/>
      </w:r>
      <w:r>
        <w:t xml:space="preserve"> </w:t>
      </w:r>
      <w:r w:rsidRPr="004717F7">
        <w:t>Participating services refers to ACCHS currently funded by the Australian Government Department of Health</w:t>
      </w:r>
      <w:r>
        <w:t xml:space="preserve"> and Aged Care</w:t>
      </w:r>
      <w:r w:rsidRPr="004717F7">
        <w:t xml:space="preserve"> as part of the </w:t>
      </w:r>
      <w:r>
        <w:t>national</w:t>
      </w:r>
      <w:r w:rsidRPr="004717F7">
        <w:t xml:space="preserve"> </w:t>
      </w:r>
      <w:r>
        <w:t xml:space="preserve">syphilis </w:t>
      </w:r>
      <w:r w:rsidRPr="004717F7">
        <w:t>response.</w:t>
      </w:r>
    </w:p>
  </w:footnote>
  <w:footnote w:id="6">
    <w:p w14:paraId="4E59D8A4" w14:textId="77777777" w:rsidR="008A378E" w:rsidRDefault="008A378E">
      <w:pPr>
        <w:pStyle w:val="FootnoteText"/>
      </w:pPr>
      <w:r>
        <w:rPr>
          <w:rStyle w:val="FootnoteReference"/>
        </w:rPr>
        <w:footnoteRef/>
      </w:r>
      <w:r>
        <w:t xml:space="preserve"> Target age group is currently defined as </w:t>
      </w:r>
      <w:proofErr w:type="gramStart"/>
      <w:r>
        <w:t>15-34 year olds</w:t>
      </w:r>
      <w:proofErr w:type="gramEnd"/>
      <w:r>
        <w:t>.</w:t>
      </w:r>
    </w:p>
  </w:footnote>
  <w:footnote w:id="7">
    <w:p w14:paraId="0060DF42" w14:textId="3E6C8824" w:rsidR="008333C9" w:rsidRDefault="008333C9" w:rsidP="008333C9">
      <w:pPr>
        <w:pStyle w:val="FootnoteText"/>
      </w:pPr>
      <w:r>
        <w:rPr>
          <w:rStyle w:val="FootnoteReference"/>
        </w:rPr>
        <w:footnoteRef/>
      </w:r>
      <w:r>
        <w:t xml:space="preserve"> Priority populations include people from culturally and linguistically diverse populations, and people born overseas, Aboriginal and Torres Strait Islander people, gay and bisexual men who have sex with men</w:t>
      </w:r>
    </w:p>
    <w:p w14:paraId="1561F251" w14:textId="755E5F0E" w:rsidR="008333C9" w:rsidRDefault="008333C9" w:rsidP="008333C9">
      <w:pPr>
        <w:pStyle w:val="FootnoteText"/>
      </w:pPr>
      <w:r>
        <w:t>Trans and gender diverse people, pregnant people, adolescents and young adults, sex workers and people who inject drugs.</w:t>
      </w:r>
    </w:p>
  </w:footnote>
  <w:footnote w:id="8">
    <w:p w14:paraId="7C66908B" w14:textId="360EFC94" w:rsidR="00A14FA3" w:rsidRDefault="00A14FA3">
      <w:pPr>
        <w:pStyle w:val="FootnoteText"/>
      </w:pPr>
      <w:r>
        <w:rPr>
          <w:rStyle w:val="FootnoteReference"/>
        </w:rPr>
        <w:footnoteRef/>
      </w:r>
      <w:r>
        <w:t xml:space="preserve"> </w:t>
      </w:r>
      <w:r w:rsidRPr="00A14FA3">
        <w:t>Sites within the ACCESS network include sexual health clinics, general practice, hospital clinics, community sites, drug and alcohol services and pathology laboratories.</w:t>
      </w:r>
    </w:p>
  </w:footnote>
  <w:footnote w:id="9">
    <w:p w14:paraId="5373B176" w14:textId="77777777" w:rsidR="004717F7" w:rsidRDefault="004717F7">
      <w:pPr>
        <w:pStyle w:val="FootnoteText"/>
      </w:pPr>
      <w:r>
        <w:rPr>
          <w:rStyle w:val="FootnoteReference"/>
        </w:rPr>
        <w:footnoteRef/>
      </w:r>
      <w:r>
        <w:t xml:space="preserve"> Duration of pregnancy categorised as: less than 14 weeks; 14-19 weeks; 20 weeks or more; not applicable (no care), </w:t>
      </w:r>
      <w:proofErr w:type="gramStart"/>
      <w:r>
        <w:t>and;</w:t>
      </w:r>
      <w:proofErr w:type="gramEnd"/>
      <w:r>
        <w:t xml:space="preserve"> not stated.</w:t>
      </w:r>
    </w:p>
  </w:footnote>
  <w:footnote w:id="10">
    <w:p w14:paraId="61AB567C" w14:textId="4AB3EBBC" w:rsidR="00D42900" w:rsidRDefault="00D42900">
      <w:pPr>
        <w:pStyle w:val="FootnoteText"/>
      </w:pPr>
      <w:r>
        <w:rPr>
          <w:rStyle w:val="FootnoteReference"/>
        </w:rPr>
        <w:footnoteRef/>
      </w:r>
      <w:r>
        <w:t xml:space="preserve"> ABS ASGS remoteness area categories reported under three remoteness area categories: major cities; inner and outer regional; and remote and very remote.</w:t>
      </w:r>
    </w:p>
  </w:footnote>
  <w:footnote w:id="11">
    <w:p w14:paraId="186BD064" w14:textId="0ECD669D" w:rsidR="004717F7" w:rsidRDefault="004717F7">
      <w:pPr>
        <w:pStyle w:val="FootnoteText"/>
      </w:pPr>
      <w:r>
        <w:rPr>
          <w:rStyle w:val="FootnoteReference"/>
        </w:rPr>
        <w:footnoteRef/>
      </w:r>
      <w:r>
        <w:t xml:space="preserve"> Number of antenatal visits categorised as: no visits; 1 visit; 2-4 visits; 5 or more visits</w:t>
      </w:r>
      <w:r w:rsidR="00071A58">
        <w:t>;</w:t>
      </w:r>
      <w:r>
        <w:t xml:space="preserve"> </w:t>
      </w:r>
      <w:r w:rsidR="00071A58">
        <w:t>and</w:t>
      </w:r>
      <w:r>
        <w:t xml:space="preserve"> not stated.</w:t>
      </w:r>
    </w:p>
  </w:footnote>
  <w:footnote w:id="12">
    <w:p w14:paraId="3746E36E" w14:textId="13F885A4" w:rsidR="002207C6" w:rsidRDefault="002207C6">
      <w:pPr>
        <w:pStyle w:val="FootnoteText"/>
      </w:pPr>
      <w:r>
        <w:rPr>
          <w:rStyle w:val="FootnoteReference"/>
        </w:rPr>
        <w:footnoteRef/>
      </w:r>
      <w:r>
        <w:t xml:space="preserve"> For the purposes of reporting, notifications that report sex at birth as ‘female’ will be used as a proxy for people who are more likely to get pregnant (15-44 years), including </w:t>
      </w:r>
      <w:r w:rsidRPr="00647F58">
        <w:t>people with a uterus who are non-female identifying</w:t>
      </w:r>
      <w:r>
        <w:t>.</w:t>
      </w:r>
    </w:p>
  </w:footnote>
  <w:footnote w:id="13">
    <w:p w14:paraId="25E39F03" w14:textId="63970BB0" w:rsidR="003656E8" w:rsidRDefault="003656E8">
      <w:pPr>
        <w:pStyle w:val="FootnoteText"/>
      </w:pPr>
      <w:r w:rsidRPr="00D74ECB">
        <w:rPr>
          <w:rStyle w:val="FootnoteReference"/>
        </w:rPr>
        <w:footnoteRef/>
      </w:r>
      <w:r w:rsidRPr="00D74ECB">
        <w:t xml:space="preserve">  ‘Sexual exposure’ refers to the sex of the sexual contact of the notified case and can be reported as either: person (s) of </w:t>
      </w:r>
      <w:r w:rsidR="00131752" w:rsidRPr="00D74ECB">
        <w:t xml:space="preserve">different </w:t>
      </w:r>
      <w:r w:rsidRPr="00D74ECB">
        <w:t xml:space="preserve">sex only; person (s) of same sex only; person (s) of </w:t>
      </w:r>
      <w:r w:rsidR="00555FA8" w:rsidRPr="00D74ECB">
        <w:t>different sex</w:t>
      </w:r>
      <w:r w:rsidR="008E744F" w:rsidRPr="00D74ECB">
        <w:t xml:space="preserve"> AND person</w:t>
      </w:r>
      <w:r w:rsidR="00C35999" w:rsidRPr="00D74ECB">
        <w:t>(s) of same sex</w:t>
      </w:r>
      <w:r w:rsidR="006B4F78">
        <w:t>;</w:t>
      </w:r>
      <w:r w:rsidR="00C35999" w:rsidRPr="00D74ECB">
        <w:t xml:space="preserve"> </w:t>
      </w:r>
      <w:r w:rsidRPr="00D74ECB">
        <w:t>and sexual exposure unknown.</w:t>
      </w:r>
    </w:p>
  </w:footnote>
  <w:footnote w:id="14">
    <w:p w14:paraId="741219BE" w14:textId="640E4647" w:rsidR="000E5924" w:rsidRDefault="000E5924">
      <w:pPr>
        <w:pStyle w:val="FootnoteText"/>
      </w:pPr>
      <w:r>
        <w:rPr>
          <w:rStyle w:val="FootnoteReference"/>
        </w:rPr>
        <w:footnoteRef/>
      </w:r>
      <w:r>
        <w:t xml:space="preserve"> </w:t>
      </w:r>
      <w:r w:rsidR="00646D37">
        <w:t>‘Reason for testing’ refers to the primary reason for testing for syphilis infection</w:t>
      </w:r>
      <w:r w:rsidR="000C76E3">
        <w:t xml:space="preserve"> and can be reported as</w:t>
      </w:r>
      <w:r w:rsidR="00A01211">
        <w:t xml:space="preserve"> either: clinical symptoms; sexual contact of a person (s) with</w:t>
      </w:r>
      <w:r w:rsidR="005E43E2">
        <w:t xml:space="preserve"> an STI; screening associated with pregnancy</w:t>
      </w:r>
      <w:r w:rsidR="003C6071">
        <w:t>; correctional service/justice health screening; STI screening</w:t>
      </w:r>
      <w:r w:rsidR="00B808E0">
        <w:t>; confirm</w:t>
      </w:r>
      <w:r w:rsidR="006B4F78">
        <w:t xml:space="preserve"> reactive </w:t>
      </w:r>
      <w:proofErr w:type="spellStart"/>
      <w:r w:rsidR="006B4F78">
        <w:t>PoCT</w:t>
      </w:r>
      <w:proofErr w:type="spellEnd"/>
      <w:r w:rsidR="006B4F78">
        <w:t>; and other.</w:t>
      </w:r>
    </w:p>
  </w:footnote>
  <w:footnote w:id="15">
    <w:p w14:paraId="7FDBD1D4" w14:textId="5710D194" w:rsidR="008B2FC6" w:rsidRDefault="008B2FC6">
      <w:pPr>
        <w:pStyle w:val="FootnoteText"/>
      </w:pPr>
      <w:r>
        <w:rPr>
          <w:rStyle w:val="FootnoteReference"/>
        </w:rPr>
        <w:footnoteRef/>
      </w:r>
      <w:r>
        <w:t xml:space="preserve"> Defined as men reporting sexual</w:t>
      </w:r>
      <w:r w:rsidR="00C8031D">
        <w:t xml:space="preserve"> contact with</w:t>
      </w:r>
      <w:r>
        <w:t xml:space="preserve"> </w:t>
      </w:r>
      <w:r w:rsidR="00C8031D" w:rsidRPr="00D74ECB">
        <w:t>person(s) of same sex only</w:t>
      </w:r>
      <w:r w:rsidR="00C8031D">
        <w:t xml:space="preserve"> </w:t>
      </w:r>
      <w:r w:rsidR="009336A6">
        <w:t xml:space="preserve">and </w:t>
      </w:r>
      <w:r w:rsidR="00C8031D" w:rsidRPr="00D74ECB">
        <w:t>person(s) of different sex AND person(s) of same sex</w:t>
      </w:r>
      <w:r w:rsidR="009336A6">
        <w:t>.</w:t>
      </w:r>
    </w:p>
  </w:footnote>
  <w:footnote w:id="16">
    <w:p w14:paraId="73F438A1" w14:textId="53A7F7F3" w:rsidR="00FE3760" w:rsidRDefault="00FE3760">
      <w:pPr>
        <w:pStyle w:val="FootnoteText"/>
      </w:pPr>
      <w:r>
        <w:rPr>
          <w:rStyle w:val="FootnoteReference"/>
        </w:rPr>
        <w:footnoteRef/>
      </w:r>
      <w:r>
        <w:t xml:space="preserve"> </w:t>
      </w:r>
      <w:r w:rsidR="00DB0680">
        <w:t xml:space="preserve">‘HIV </w:t>
      </w:r>
      <w:proofErr w:type="spellStart"/>
      <w:r w:rsidR="00DB0680">
        <w:t>PrEP</w:t>
      </w:r>
      <w:proofErr w:type="spellEnd"/>
      <w:r w:rsidR="001617DA">
        <w:t xml:space="preserve"> </w:t>
      </w:r>
      <w:r w:rsidR="00DB0680">
        <w:t>use at syphilis diagnosis’</w:t>
      </w:r>
      <w:r w:rsidR="00E30F69">
        <w:t xml:space="preserve"> is categorised as either </w:t>
      </w:r>
      <w:r w:rsidR="006630D2">
        <w:t>yes or no.</w:t>
      </w:r>
      <w:r w:rsidR="00E30F69">
        <w:t xml:space="preserve"> </w:t>
      </w:r>
    </w:p>
  </w:footnote>
  <w:footnote w:id="17">
    <w:p w14:paraId="74E4457A" w14:textId="62962B61" w:rsidR="008158AD" w:rsidRDefault="008158AD">
      <w:pPr>
        <w:pStyle w:val="FootnoteText"/>
      </w:pPr>
      <w:r>
        <w:rPr>
          <w:rStyle w:val="FootnoteReference"/>
        </w:rPr>
        <w:footnoteRef/>
      </w:r>
      <w:r>
        <w:t xml:space="preserve"> </w:t>
      </w:r>
      <w:r w:rsidR="00E13BAA">
        <w:t xml:space="preserve">‘Clinical facility’ </w:t>
      </w:r>
      <w:r w:rsidR="00055C44">
        <w:t>can be reported as: public hospital; private hospital; sexual health clinic; family planning clinic; general practice; other; correction</w:t>
      </w:r>
      <w:r w:rsidR="00077884">
        <w:t>al service/justice health; Aboriginal health service; migration services; dru</w:t>
      </w:r>
      <w:r w:rsidR="00524B81">
        <w:t>g and alcohol services; and online services.</w:t>
      </w:r>
    </w:p>
  </w:footnote>
  <w:footnote w:id="18">
    <w:p w14:paraId="57EC8CC5" w14:textId="01547644" w:rsidR="00461067" w:rsidRDefault="00461067">
      <w:pPr>
        <w:pStyle w:val="FootnoteText"/>
      </w:pPr>
      <w:r>
        <w:rPr>
          <w:rStyle w:val="FootnoteReference"/>
        </w:rPr>
        <w:footnoteRef/>
      </w:r>
      <w:r>
        <w:t xml:space="preserve"> </w:t>
      </w:r>
      <w:r w:rsidR="007F7245">
        <w:t>‘</w:t>
      </w:r>
      <w:r w:rsidR="00D850B6">
        <w:t>Trea</w:t>
      </w:r>
      <w:r w:rsidR="007F7245">
        <w:t xml:space="preserve">tment’ </w:t>
      </w:r>
      <w:r w:rsidR="00BF5BA9">
        <w:t>refers to whether the current infection has been trea</w:t>
      </w:r>
      <w:r w:rsidR="00A8320D">
        <w:t xml:space="preserve">ted in-line with the local treatment guidelines. </w:t>
      </w:r>
    </w:p>
  </w:footnote>
  <w:footnote w:id="19">
    <w:p w14:paraId="27187F8A" w14:textId="295280C2" w:rsidR="00C40E7F" w:rsidRDefault="00C40E7F">
      <w:pPr>
        <w:pStyle w:val="FootnoteText"/>
      </w:pPr>
      <w:r>
        <w:rPr>
          <w:rStyle w:val="FootnoteReference"/>
        </w:rPr>
        <w:footnoteRef/>
      </w:r>
      <w:r>
        <w:t xml:space="preserve"> </w:t>
      </w:r>
      <w:r w:rsidR="00955CD2">
        <w:t>The numerator includes all notified congenital syphilis cases regardless of the clinical outcome</w:t>
      </w:r>
      <w:r w:rsidR="002517D8">
        <w:t xml:space="preserve"> (e.g. live-born, </w:t>
      </w:r>
      <w:r w:rsidR="006D4ACD">
        <w:t>still-births and death post-birth</w:t>
      </w:r>
      <w:r w:rsidR="00141D56">
        <w:t xml:space="preserve"> due to infection</w:t>
      </w:r>
      <w:r w:rsidR="002517D8">
        <w:t>)</w:t>
      </w:r>
      <w:r w:rsidR="00BE332B">
        <w:t>. The denominator is based on live-births and excludes any</w:t>
      </w:r>
      <w:r w:rsidR="00CD4FA3">
        <w:t xml:space="preserve"> still-births or </w:t>
      </w:r>
      <w:proofErr w:type="spellStart"/>
      <w:r w:rsidR="00CD4FA3">
        <w:t>fetal</w:t>
      </w:r>
      <w:proofErr w:type="spellEnd"/>
      <w:r w:rsidR="00CD4FA3">
        <w:t xml:space="preserve"> deaths.</w:t>
      </w:r>
    </w:p>
  </w:footnote>
  <w:footnote w:id="20">
    <w:p w14:paraId="67CC1EEF" w14:textId="0056E6A0" w:rsidR="00BC481B" w:rsidRPr="00E72F44" w:rsidRDefault="00BC481B" w:rsidP="00BC481B">
      <w:pPr>
        <w:pStyle w:val="FootnoteText"/>
        <w:rPr>
          <w:lang w:val="en-US"/>
        </w:rPr>
      </w:pPr>
      <w:r w:rsidRPr="003958FA">
        <w:rPr>
          <w:rStyle w:val="FootnoteReference"/>
        </w:rPr>
        <w:footnoteRef/>
      </w:r>
      <w:r w:rsidRPr="003958FA">
        <w:t xml:space="preserve"> </w:t>
      </w:r>
      <w:r w:rsidRPr="003958FA">
        <w:rPr>
          <w:lang w:val="en-US"/>
        </w:rPr>
        <w:t>Late diagnosis is defined as a diagnosis of infection</w:t>
      </w:r>
      <w:r>
        <w:rPr>
          <w:lang w:val="en-US"/>
        </w:rPr>
        <w:t xml:space="preserve"> within 30 days prior to delivery,</w:t>
      </w:r>
      <w:r w:rsidRPr="003958FA">
        <w:rPr>
          <w:lang w:val="en-US"/>
        </w:rPr>
        <w:t xml:space="preserve"> at birth (day of delivery)</w:t>
      </w:r>
      <w:r w:rsidR="00C1593E">
        <w:rPr>
          <w:lang w:val="en-US"/>
        </w:rPr>
        <w:t>,</w:t>
      </w:r>
      <w:r w:rsidRPr="003958FA">
        <w:rPr>
          <w:lang w:val="en-US"/>
        </w:rPr>
        <w:t xml:space="preserve"> or post birth.</w:t>
      </w:r>
    </w:p>
  </w:footnote>
  <w:footnote w:id="21">
    <w:p w14:paraId="58660B04" w14:textId="2AD08439" w:rsidR="00056925" w:rsidRDefault="00056925" w:rsidP="00056925">
      <w:pPr>
        <w:pStyle w:val="FootnoteText"/>
      </w:pPr>
      <w:r>
        <w:rPr>
          <w:rStyle w:val="FootnoteReference"/>
        </w:rPr>
        <w:footnoteRef/>
      </w:r>
      <w:r>
        <w:t xml:space="preserve"> Adequate treatment of syphilis in pregnancy, treatment must be completed at a minimum of one month (30 days) prior to delive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E56C3" w14:textId="7CFDF1BF" w:rsidR="00E60824" w:rsidRDefault="00E608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BAC5D" w14:textId="270EE2CD" w:rsidR="00E60824" w:rsidRDefault="00E608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F6B9C" w14:textId="52E51632" w:rsidR="00E60824" w:rsidRDefault="00E608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0A254" w14:textId="6F6FDBF0" w:rsidR="00E60824" w:rsidRDefault="00E60824">
    <w:pPr>
      <w:pStyle w:val="Header"/>
    </w:pPr>
  </w:p>
</w:hdr>
</file>

<file path=word/intelligence2.xml><?xml version="1.0" encoding="utf-8"?>
<int2:intelligence xmlns:int2="http://schemas.microsoft.com/office/intelligence/2020/intelligence" xmlns:oel="http://schemas.microsoft.com/office/2019/extlst">
  <int2:observations>
    <int2:textHash int2:hashCode="KRanK8MB6zyw0H" int2:id="wb94ampm">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B32F1F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349BB"/>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5B4DD9"/>
    <w:multiLevelType w:val="hybridMultilevel"/>
    <w:tmpl w:val="4E86DCF6"/>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0A42F38"/>
    <w:multiLevelType w:val="hybridMultilevel"/>
    <w:tmpl w:val="BB2ACE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27B4E42"/>
    <w:multiLevelType w:val="hybridMultilevel"/>
    <w:tmpl w:val="42366FF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15:restartNumberingAfterBreak="0">
    <w:nsid w:val="0C484E0B"/>
    <w:multiLevelType w:val="hybridMultilevel"/>
    <w:tmpl w:val="97AE5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1347A2"/>
    <w:multiLevelType w:val="hybridMultilevel"/>
    <w:tmpl w:val="AD960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C06983"/>
    <w:multiLevelType w:val="hybridMultilevel"/>
    <w:tmpl w:val="55E4A408"/>
    <w:lvl w:ilvl="0" w:tplc="52F28F4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3526D22"/>
    <w:multiLevelType w:val="hybridMultilevel"/>
    <w:tmpl w:val="6F5A696A"/>
    <w:lvl w:ilvl="0" w:tplc="81F63F22">
      <w:start w:val="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E10906"/>
    <w:multiLevelType w:val="hybridMultilevel"/>
    <w:tmpl w:val="A26C779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8A76F02"/>
    <w:multiLevelType w:val="hybridMultilevel"/>
    <w:tmpl w:val="EF9E0864"/>
    <w:lvl w:ilvl="0" w:tplc="5958F994">
      <w:start w:val="1"/>
      <w:numFmt w:val="bullet"/>
      <w:lvlText w:val=""/>
      <w:lvlJc w:val="left"/>
      <w:pPr>
        <w:ind w:left="1080" w:hanging="360"/>
      </w:pPr>
      <w:rPr>
        <w:rFonts w:ascii="Symbol" w:hAnsi="Symbol"/>
      </w:rPr>
    </w:lvl>
    <w:lvl w:ilvl="1" w:tplc="60609F68">
      <w:start w:val="1"/>
      <w:numFmt w:val="bullet"/>
      <w:lvlText w:val=""/>
      <w:lvlJc w:val="left"/>
      <w:pPr>
        <w:ind w:left="1080" w:hanging="360"/>
      </w:pPr>
      <w:rPr>
        <w:rFonts w:ascii="Symbol" w:hAnsi="Symbol"/>
      </w:rPr>
    </w:lvl>
    <w:lvl w:ilvl="2" w:tplc="E4042BDC">
      <w:start w:val="1"/>
      <w:numFmt w:val="bullet"/>
      <w:lvlText w:val=""/>
      <w:lvlJc w:val="left"/>
      <w:pPr>
        <w:ind w:left="1080" w:hanging="360"/>
      </w:pPr>
      <w:rPr>
        <w:rFonts w:ascii="Symbol" w:hAnsi="Symbol"/>
      </w:rPr>
    </w:lvl>
    <w:lvl w:ilvl="3" w:tplc="E03E6624">
      <w:start w:val="1"/>
      <w:numFmt w:val="bullet"/>
      <w:lvlText w:val=""/>
      <w:lvlJc w:val="left"/>
      <w:pPr>
        <w:ind w:left="1080" w:hanging="360"/>
      </w:pPr>
      <w:rPr>
        <w:rFonts w:ascii="Symbol" w:hAnsi="Symbol"/>
      </w:rPr>
    </w:lvl>
    <w:lvl w:ilvl="4" w:tplc="023C125A">
      <w:start w:val="1"/>
      <w:numFmt w:val="bullet"/>
      <w:lvlText w:val=""/>
      <w:lvlJc w:val="left"/>
      <w:pPr>
        <w:ind w:left="1080" w:hanging="360"/>
      </w:pPr>
      <w:rPr>
        <w:rFonts w:ascii="Symbol" w:hAnsi="Symbol"/>
      </w:rPr>
    </w:lvl>
    <w:lvl w:ilvl="5" w:tplc="4A028714">
      <w:start w:val="1"/>
      <w:numFmt w:val="bullet"/>
      <w:lvlText w:val=""/>
      <w:lvlJc w:val="left"/>
      <w:pPr>
        <w:ind w:left="1080" w:hanging="360"/>
      </w:pPr>
      <w:rPr>
        <w:rFonts w:ascii="Symbol" w:hAnsi="Symbol"/>
      </w:rPr>
    </w:lvl>
    <w:lvl w:ilvl="6" w:tplc="8B7C8B20">
      <w:start w:val="1"/>
      <w:numFmt w:val="bullet"/>
      <w:lvlText w:val=""/>
      <w:lvlJc w:val="left"/>
      <w:pPr>
        <w:ind w:left="1080" w:hanging="360"/>
      </w:pPr>
      <w:rPr>
        <w:rFonts w:ascii="Symbol" w:hAnsi="Symbol"/>
      </w:rPr>
    </w:lvl>
    <w:lvl w:ilvl="7" w:tplc="E20EEB3C">
      <w:start w:val="1"/>
      <w:numFmt w:val="bullet"/>
      <w:lvlText w:val=""/>
      <w:lvlJc w:val="left"/>
      <w:pPr>
        <w:ind w:left="1080" w:hanging="360"/>
      </w:pPr>
      <w:rPr>
        <w:rFonts w:ascii="Symbol" w:hAnsi="Symbol"/>
      </w:rPr>
    </w:lvl>
    <w:lvl w:ilvl="8" w:tplc="1834F804">
      <w:start w:val="1"/>
      <w:numFmt w:val="bullet"/>
      <w:lvlText w:val=""/>
      <w:lvlJc w:val="left"/>
      <w:pPr>
        <w:ind w:left="1080" w:hanging="360"/>
      </w:pPr>
      <w:rPr>
        <w:rFonts w:ascii="Symbol" w:hAnsi="Symbol"/>
      </w:rPr>
    </w:lvl>
  </w:abstractNum>
  <w:abstractNum w:abstractNumId="12"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077382A"/>
    <w:multiLevelType w:val="hybridMultilevel"/>
    <w:tmpl w:val="9060217C"/>
    <w:lvl w:ilvl="0" w:tplc="61465080">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60E2827"/>
    <w:multiLevelType w:val="hybridMultilevel"/>
    <w:tmpl w:val="2ADA3A1C"/>
    <w:lvl w:ilvl="0" w:tplc="8F24ED14">
      <w:start w:val="1"/>
      <w:numFmt w:val="bullet"/>
      <w:lvlText w:val=""/>
      <w:lvlJc w:val="left"/>
      <w:pPr>
        <w:ind w:left="1080" w:hanging="360"/>
      </w:pPr>
      <w:rPr>
        <w:rFonts w:ascii="Symbol" w:hAnsi="Symbol"/>
      </w:rPr>
    </w:lvl>
    <w:lvl w:ilvl="1" w:tplc="98BE35BA">
      <w:start w:val="1"/>
      <w:numFmt w:val="bullet"/>
      <w:lvlText w:val=""/>
      <w:lvlJc w:val="left"/>
      <w:pPr>
        <w:ind w:left="1080" w:hanging="360"/>
      </w:pPr>
      <w:rPr>
        <w:rFonts w:ascii="Symbol" w:hAnsi="Symbol"/>
      </w:rPr>
    </w:lvl>
    <w:lvl w:ilvl="2" w:tplc="8FC4B588">
      <w:start w:val="1"/>
      <w:numFmt w:val="bullet"/>
      <w:lvlText w:val=""/>
      <w:lvlJc w:val="left"/>
      <w:pPr>
        <w:ind w:left="1080" w:hanging="360"/>
      </w:pPr>
      <w:rPr>
        <w:rFonts w:ascii="Symbol" w:hAnsi="Symbol"/>
      </w:rPr>
    </w:lvl>
    <w:lvl w:ilvl="3" w:tplc="B07875DE">
      <w:start w:val="1"/>
      <w:numFmt w:val="bullet"/>
      <w:lvlText w:val=""/>
      <w:lvlJc w:val="left"/>
      <w:pPr>
        <w:ind w:left="1080" w:hanging="360"/>
      </w:pPr>
      <w:rPr>
        <w:rFonts w:ascii="Symbol" w:hAnsi="Symbol"/>
      </w:rPr>
    </w:lvl>
    <w:lvl w:ilvl="4" w:tplc="2AC8A504">
      <w:start w:val="1"/>
      <w:numFmt w:val="bullet"/>
      <w:lvlText w:val=""/>
      <w:lvlJc w:val="left"/>
      <w:pPr>
        <w:ind w:left="1080" w:hanging="360"/>
      </w:pPr>
      <w:rPr>
        <w:rFonts w:ascii="Symbol" w:hAnsi="Symbol"/>
      </w:rPr>
    </w:lvl>
    <w:lvl w:ilvl="5" w:tplc="39084210">
      <w:start w:val="1"/>
      <w:numFmt w:val="bullet"/>
      <w:lvlText w:val=""/>
      <w:lvlJc w:val="left"/>
      <w:pPr>
        <w:ind w:left="1080" w:hanging="360"/>
      </w:pPr>
      <w:rPr>
        <w:rFonts w:ascii="Symbol" w:hAnsi="Symbol"/>
      </w:rPr>
    </w:lvl>
    <w:lvl w:ilvl="6" w:tplc="C42A3068">
      <w:start w:val="1"/>
      <w:numFmt w:val="bullet"/>
      <w:lvlText w:val=""/>
      <w:lvlJc w:val="left"/>
      <w:pPr>
        <w:ind w:left="1080" w:hanging="360"/>
      </w:pPr>
      <w:rPr>
        <w:rFonts w:ascii="Symbol" w:hAnsi="Symbol"/>
      </w:rPr>
    </w:lvl>
    <w:lvl w:ilvl="7" w:tplc="8E8CF338">
      <w:start w:val="1"/>
      <w:numFmt w:val="bullet"/>
      <w:lvlText w:val=""/>
      <w:lvlJc w:val="left"/>
      <w:pPr>
        <w:ind w:left="1080" w:hanging="360"/>
      </w:pPr>
      <w:rPr>
        <w:rFonts w:ascii="Symbol" w:hAnsi="Symbol"/>
      </w:rPr>
    </w:lvl>
    <w:lvl w:ilvl="8" w:tplc="669A998E">
      <w:start w:val="1"/>
      <w:numFmt w:val="bullet"/>
      <w:lvlText w:val=""/>
      <w:lvlJc w:val="left"/>
      <w:pPr>
        <w:ind w:left="1080" w:hanging="360"/>
      </w:pPr>
      <w:rPr>
        <w:rFonts w:ascii="Symbol" w:hAnsi="Symbol"/>
      </w:rPr>
    </w:lvl>
  </w:abstractNum>
  <w:abstractNum w:abstractNumId="15" w15:restartNumberingAfterBreak="0">
    <w:nsid w:val="26F52F7C"/>
    <w:multiLevelType w:val="hybridMultilevel"/>
    <w:tmpl w:val="D7F46F0E"/>
    <w:lvl w:ilvl="0" w:tplc="61465080">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8FC0BDE"/>
    <w:multiLevelType w:val="hybridMultilevel"/>
    <w:tmpl w:val="7D521D2C"/>
    <w:lvl w:ilvl="0" w:tplc="61465080">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0B6CE8"/>
    <w:multiLevelType w:val="hybridMultilevel"/>
    <w:tmpl w:val="8B640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35A4FFE"/>
    <w:multiLevelType w:val="hybridMultilevel"/>
    <w:tmpl w:val="9AB813CC"/>
    <w:lvl w:ilvl="0" w:tplc="73C4C7F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564411"/>
    <w:multiLevelType w:val="hybridMultilevel"/>
    <w:tmpl w:val="0BF07782"/>
    <w:lvl w:ilvl="0" w:tplc="18D2A7E8">
      <w:start w:val="1"/>
      <w:numFmt w:val="decimal"/>
      <w:lvlText w:val="%1)"/>
      <w:lvlJc w:val="left"/>
      <w:pPr>
        <w:ind w:left="1020" w:hanging="360"/>
      </w:pPr>
    </w:lvl>
    <w:lvl w:ilvl="1" w:tplc="E640E7E0">
      <w:start w:val="1"/>
      <w:numFmt w:val="decimal"/>
      <w:lvlText w:val="%2)"/>
      <w:lvlJc w:val="left"/>
      <w:pPr>
        <w:ind w:left="1020" w:hanging="360"/>
      </w:pPr>
    </w:lvl>
    <w:lvl w:ilvl="2" w:tplc="2682D794">
      <w:start w:val="1"/>
      <w:numFmt w:val="decimal"/>
      <w:lvlText w:val="%3)"/>
      <w:lvlJc w:val="left"/>
      <w:pPr>
        <w:ind w:left="1020" w:hanging="360"/>
      </w:pPr>
    </w:lvl>
    <w:lvl w:ilvl="3" w:tplc="FD16FF2C">
      <w:start w:val="1"/>
      <w:numFmt w:val="decimal"/>
      <w:lvlText w:val="%4)"/>
      <w:lvlJc w:val="left"/>
      <w:pPr>
        <w:ind w:left="1020" w:hanging="360"/>
      </w:pPr>
    </w:lvl>
    <w:lvl w:ilvl="4" w:tplc="F5904784">
      <w:start w:val="1"/>
      <w:numFmt w:val="decimal"/>
      <w:lvlText w:val="%5)"/>
      <w:lvlJc w:val="left"/>
      <w:pPr>
        <w:ind w:left="1020" w:hanging="360"/>
      </w:pPr>
    </w:lvl>
    <w:lvl w:ilvl="5" w:tplc="1EE2337E">
      <w:start w:val="1"/>
      <w:numFmt w:val="decimal"/>
      <w:lvlText w:val="%6)"/>
      <w:lvlJc w:val="left"/>
      <w:pPr>
        <w:ind w:left="1020" w:hanging="360"/>
      </w:pPr>
    </w:lvl>
    <w:lvl w:ilvl="6" w:tplc="C8423B88">
      <w:start w:val="1"/>
      <w:numFmt w:val="decimal"/>
      <w:lvlText w:val="%7)"/>
      <w:lvlJc w:val="left"/>
      <w:pPr>
        <w:ind w:left="1020" w:hanging="360"/>
      </w:pPr>
    </w:lvl>
    <w:lvl w:ilvl="7" w:tplc="55CAA014">
      <w:start w:val="1"/>
      <w:numFmt w:val="decimal"/>
      <w:lvlText w:val="%8)"/>
      <w:lvlJc w:val="left"/>
      <w:pPr>
        <w:ind w:left="1020" w:hanging="360"/>
      </w:pPr>
    </w:lvl>
    <w:lvl w:ilvl="8" w:tplc="B0CAD490">
      <w:start w:val="1"/>
      <w:numFmt w:val="decimal"/>
      <w:lvlText w:val="%9)"/>
      <w:lvlJc w:val="left"/>
      <w:pPr>
        <w:ind w:left="1020" w:hanging="360"/>
      </w:pPr>
    </w:lvl>
  </w:abstractNum>
  <w:abstractNum w:abstractNumId="21" w15:restartNumberingAfterBreak="0">
    <w:nsid w:val="3A673388"/>
    <w:multiLevelType w:val="hybridMultilevel"/>
    <w:tmpl w:val="178E0966"/>
    <w:lvl w:ilvl="0" w:tplc="390A7D6C">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2" w15:restartNumberingAfterBreak="0">
    <w:nsid w:val="3A7730F8"/>
    <w:multiLevelType w:val="hybridMultilevel"/>
    <w:tmpl w:val="BDE487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07E5488"/>
    <w:multiLevelType w:val="hybridMultilevel"/>
    <w:tmpl w:val="A9080B44"/>
    <w:lvl w:ilvl="0" w:tplc="7FF8BC58">
      <w:numFmt w:val="bullet"/>
      <w:pStyle w:val="ListBullet2"/>
      <w:lvlText w:val="-"/>
      <w:lvlJc w:val="left"/>
      <w:pPr>
        <w:ind w:left="644" w:hanging="360"/>
      </w:pPr>
      <w:rPr>
        <w:rFonts w:ascii="Arial" w:eastAsia="Times New Roman" w:hAnsi="Arial" w:cs="Aria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5" w15:restartNumberingAfterBreak="0">
    <w:nsid w:val="410B7558"/>
    <w:multiLevelType w:val="hybridMultilevel"/>
    <w:tmpl w:val="EA123BAE"/>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8AA7645"/>
    <w:multiLevelType w:val="hybridMultilevel"/>
    <w:tmpl w:val="3F82D55C"/>
    <w:lvl w:ilvl="0" w:tplc="617C382C">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D172985"/>
    <w:multiLevelType w:val="hybridMultilevel"/>
    <w:tmpl w:val="65FCD970"/>
    <w:lvl w:ilvl="0" w:tplc="E8FEDF4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EC04C7"/>
    <w:multiLevelType w:val="hybridMultilevel"/>
    <w:tmpl w:val="C52E3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0F47144"/>
    <w:multiLevelType w:val="hybridMultilevel"/>
    <w:tmpl w:val="2A9061DC"/>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D5ADED"/>
    <w:multiLevelType w:val="hybridMultilevel"/>
    <w:tmpl w:val="FFFFFFFF"/>
    <w:lvl w:ilvl="0" w:tplc="091A99F6">
      <w:start w:val="1"/>
      <w:numFmt w:val="bullet"/>
      <w:lvlText w:val=""/>
      <w:lvlJc w:val="left"/>
      <w:pPr>
        <w:ind w:left="720" w:hanging="360"/>
      </w:pPr>
      <w:rPr>
        <w:rFonts w:ascii="Symbol" w:hAnsi="Symbol" w:hint="default"/>
      </w:rPr>
    </w:lvl>
    <w:lvl w:ilvl="1" w:tplc="08C60BC4">
      <w:start w:val="1"/>
      <w:numFmt w:val="bullet"/>
      <w:lvlText w:val="o"/>
      <w:lvlJc w:val="left"/>
      <w:pPr>
        <w:ind w:left="1440" w:hanging="360"/>
      </w:pPr>
      <w:rPr>
        <w:rFonts w:ascii="Courier New" w:hAnsi="Courier New" w:hint="default"/>
      </w:rPr>
    </w:lvl>
    <w:lvl w:ilvl="2" w:tplc="A0F2FE08">
      <w:start w:val="1"/>
      <w:numFmt w:val="bullet"/>
      <w:lvlText w:val=""/>
      <w:lvlJc w:val="left"/>
      <w:pPr>
        <w:ind w:left="2160" w:hanging="360"/>
      </w:pPr>
      <w:rPr>
        <w:rFonts w:ascii="Wingdings" w:hAnsi="Wingdings" w:hint="default"/>
      </w:rPr>
    </w:lvl>
    <w:lvl w:ilvl="3" w:tplc="3B3497A8">
      <w:start w:val="1"/>
      <w:numFmt w:val="bullet"/>
      <w:lvlText w:val=""/>
      <w:lvlJc w:val="left"/>
      <w:pPr>
        <w:ind w:left="2880" w:hanging="360"/>
      </w:pPr>
      <w:rPr>
        <w:rFonts w:ascii="Symbol" w:hAnsi="Symbol" w:hint="default"/>
      </w:rPr>
    </w:lvl>
    <w:lvl w:ilvl="4" w:tplc="6CE61E06">
      <w:start w:val="1"/>
      <w:numFmt w:val="bullet"/>
      <w:lvlText w:val="o"/>
      <w:lvlJc w:val="left"/>
      <w:pPr>
        <w:ind w:left="3600" w:hanging="360"/>
      </w:pPr>
      <w:rPr>
        <w:rFonts w:ascii="Courier New" w:hAnsi="Courier New" w:hint="default"/>
      </w:rPr>
    </w:lvl>
    <w:lvl w:ilvl="5" w:tplc="159A17AA">
      <w:start w:val="1"/>
      <w:numFmt w:val="bullet"/>
      <w:lvlText w:val=""/>
      <w:lvlJc w:val="left"/>
      <w:pPr>
        <w:ind w:left="4320" w:hanging="360"/>
      </w:pPr>
      <w:rPr>
        <w:rFonts w:ascii="Wingdings" w:hAnsi="Wingdings" w:hint="default"/>
      </w:rPr>
    </w:lvl>
    <w:lvl w:ilvl="6" w:tplc="38B61AF6">
      <w:start w:val="1"/>
      <w:numFmt w:val="bullet"/>
      <w:lvlText w:val=""/>
      <w:lvlJc w:val="left"/>
      <w:pPr>
        <w:ind w:left="5040" w:hanging="360"/>
      </w:pPr>
      <w:rPr>
        <w:rFonts w:ascii="Symbol" w:hAnsi="Symbol" w:hint="default"/>
      </w:rPr>
    </w:lvl>
    <w:lvl w:ilvl="7" w:tplc="9AF091C4">
      <w:start w:val="1"/>
      <w:numFmt w:val="bullet"/>
      <w:lvlText w:val="o"/>
      <w:lvlJc w:val="left"/>
      <w:pPr>
        <w:ind w:left="5760" w:hanging="360"/>
      </w:pPr>
      <w:rPr>
        <w:rFonts w:ascii="Courier New" w:hAnsi="Courier New" w:hint="default"/>
      </w:rPr>
    </w:lvl>
    <w:lvl w:ilvl="8" w:tplc="859E880E">
      <w:start w:val="1"/>
      <w:numFmt w:val="bullet"/>
      <w:lvlText w:val=""/>
      <w:lvlJc w:val="left"/>
      <w:pPr>
        <w:ind w:left="6480" w:hanging="360"/>
      </w:pPr>
      <w:rPr>
        <w:rFonts w:ascii="Wingdings" w:hAnsi="Wingdings" w:hint="default"/>
      </w:rPr>
    </w:lvl>
  </w:abstractNum>
  <w:abstractNum w:abstractNumId="31" w15:restartNumberingAfterBreak="0">
    <w:nsid w:val="55CB0B0F"/>
    <w:multiLevelType w:val="multilevel"/>
    <w:tmpl w:val="D8689A96"/>
    <w:lvl w:ilvl="0">
      <w:start w:val="1"/>
      <w:numFmt w:val="decimal"/>
      <w:lvlText w:val="%1"/>
      <w:lvlJc w:val="left"/>
      <w:pPr>
        <w:ind w:left="405" w:hanging="405"/>
      </w:pPr>
      <w:rPr>
        <w:rFonts w:hint="default"/>
      </w:rPr>
    </w:lvl>
    <w:lvl w:ilvl="1">
      <w:start w:val="1"/>
      <w:numFmt w:val="decimal"/>
      <w:pStyle w:val="Boxtextnumbered"/>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B7792F"/>
    <w:multiLevelType w:val="hybridMultilevel"/>
    <w:tmpl w:val="FAF07762"/>
    <w:lvl w:ilvl="0" w:tplc="D21E6E9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B5105F1"/>
    <w:multiLevelType w:val="hybridMultilevel"/>
    <w:tmpl w:val="4E3E38EE"/>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CAB49BA"/>
    <w:multiLevelType w:val="hybridMultilevel"/>
    <w:tmpl w:val="FFFFFFFF"/>
    <w:lvl w:ilvl="0" w:tplc="A03EFEC8">
      <w:start w:val="1"/>
      <w:numFmt w:val="bullet"/>
      <w:lvlText w:val=""/>
      <w:lvlJc w:val="left"/>
      <w:pPr>
        <w:ind w:left="720" w:hanging="360"/>
      </w:pPr>
      <w:rPr>
        <w:rFonts w:ascii="Symbol" w:hAnsi="Symbol" w:hint="default"/>
      </w:rPr>
    </w:lvl>
    <w:lvl w:ilvl="1" w:tplc="E41EF554">
      <w:start w:val="1"/>
      <w:numFmt w:val="bullet"/>
      <w:lvlText w:val="o"/>
      <w:lvlJc w:val="left"/>
      <w:pPr>
        <w:ind w:left="1440" w:hanging="360"/>
      </w:pPr>
      <w:rPr>
        <w:rFonts w:ascii="Courier New" w:hAnsi="Courier New" w:hint="default"/>
      </w:rPr>
    </w:lvl>
    <w:lvl w:ilvl="2" w:tplc="3DF2EAC0">
      <w:start w:val="1"/>
      <w:numFmt w:val="bullet"/>
      <w:lvlText w:val=""/>
      <w:lvlJc w:val="left"/>
      <w:pPr>
        <w:ind w:left="2160" w:hanging="360"/>
      </w:pPr>
      <w:rPr>
        <w:rFonts w:ascii="Wingdings" w:hAnsi="Wingdings" w:hint="default"/>
      </w:rPr>
    </w:lvl>
    <w:lvl w:ilvl="3" w:tplc="7B90D526">
      <w:start w:val="1"/>
      <w:numFmt w:val="bullet"/>
      <w:lvlText w:val=""/>
      <w:lvlJc w:val="left"/>
      <w:pPr>
        <w:ind w:left="2880" w:hanging="360"/>
      </w:pPr>
      <w:rPr>
        <w:rFonts w:ascii="Symbol" w:hAnsi="Symbol" w:hint="default"/>
      </w:rPr>
    </w:lvl>
    <w:lvl w:ilvl="4" w:tplc="CA1ACF96">
      <w:start w:val="1"/>
      <w:numFmt w:val="bullet"/>
      <w:lvlText w:val="o"/>
      <w:lvlJc w:val="left"/>
      <w:pPr>
        <w:ind w:left="3600" w:hanging="360"/>
      </w:pPr>
      <w:rPr>
        <w:rFonts w:ascii="Courier New" w:hAnsi="Courier New" w:hint="default"/>
      </w:rPr>
    </w:lvl>
    <w:lvl w:ilvl="5" w:tplc="5EEE4C7C">
      <w:start w:val="1"/>
      <w:numFmt w:val="bullet"/>
      <w:lvlText w:val=""/>
      <w:lvlJc w:val="left"/>
      <w:pPr>
        <w:ind w:left="4320" w:hanging="360"/>
      </w:pPr>
      <w:rPr>
        <w:rFonts w:ascii="Wingdings" w:hAnsi="Wingdings" w:hint="default"/>
      </w:rPr>
    </w:lvl>
    <w:lvl w:ilvl="6" w:tplc="BD96CD72">
      <w:start w:val="1"/>
      <w:numFmt w:val="bullet"/>
      <w:lvlText w:val=""/>
      <w:lvlJc w:val="left"/>
      <w:pPr>
        <w:ind w:left="5040" w:hanging="360"/>
      </w:pPr>
      <w:rPr>
        <w:rFonts w:ascii="Symbol" w:hAnsi="Symbol" w:hint="default"/>
      </w:rPr>
    </w:lvl>
    <w:lvl w:ilvl="7" w:tplc="486CE28E">
      <w:start w:val="1"/>
      <w:numFmt w:val="bullet"/>
      <w:lvlText w:val="o"/>
      <w:lvlJc w:val="left"/>
      <w:pPr>
        <w:ind w:left="5760" w:hanging="360"/>
      </w:pPr>
      <w:rPr>
        <w:rFonts w:ascii="Courier New" w:hAnsi="Courier New" w:hint="default"/>
      </w:rPr>
    </w:lvl>
    <w:lvl w:ilvl="8" w:tplc="26D4DB36">
      <w:start w:val="1"/>
      <w:numFmt w:val="bullet"/>
      <w:lvlText w:val=""/>
      <w:lvlJc w:val="left"/>
      <w:pPr>
        <w:ind w:left="6480" w:hanging="360"/>
      </w:pPr>
      <w:rPr>
        <w:rFonts w:ascii="Wingdings" w:hAnsi="Wingdings" w:hint="default"/>
      </w:rPr>
    </w:lvl>
  </w:abstractNum>
  <w:abstractNum w:abstractNumId="35" w15:restartNumberingAfterBreak="0">
    <w:nsid w:val="5D820573"/>
    <w:multiLevelType w:val="hybridMultilevel"/>
    <w:tmpl w:val="3132B3A2"/>
    <w:lvl w:ilvl="0" w:tplc="C142832C">
      <w:start w:val="1"/>
      <w:numFmt w:val="decimal"/>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212131C"/>
    <w:multiLevelType w:val="hybridMultilevel"/>
    <w:tmpl w:val="FFFFFFFF"/>
    <w:lvl w:ilvl="0" w:tplc="DF984A28">
      <w:start w:val="1"/>
      <w:numFmt w:val="bullet"/>
      <w:lvlText w:val=""/>
      <w:lvlJc w:val="left"/>
      <w:pPr>
        <w:ind w:left="720" w:hanging="360"/>
      </w:pPr>
      <w:rPr>
        <w:rFonts w:ascii="Symbol" w:hAnsi="Symbol" w:hint="default"/>
      </w:rPr>
    </w:lvl>
    <w:lvl w:ilvl="1" w:tplc="4C62C682">
      <w:start w:val="1"/>
      <w:numFmt w:val="bullet"/>
      <w:lvlText w:val="o"/>
      <w:lvlJc w:val="left"/>
      <w:pPr>
        <w:ind w:left="1440" w:hanging="360"/>
      </w:pPr>
      <w:rPr>
        <w:rFonts w:ascii="Courier New" w:hAnsi="Courier New" w:hint="default"/>
      </w:rPr>
    </w:lvl>
    <w:lvl w:ilvl="2" w:tplc="FCB41EF4">
      <w:start w:val="1"/>
      <w:numFmt w:val="bullet"/>
      <w:lvlText w:val=""/>
      <w:lvlJc w:val="left"/>
      <w:pPr>
        <w:ind w:left="2160" w:hanging="360"/>
      </w:pPr>
      <w:rPr>
        <w:rFonts w:ascii="Wingdings" w:hAnsi="Wingdings" w:hint="default"/>
      </w:rPr>
    </w:lvl>
    <w:lvl w:ilvl="3" w:tplc="FBB4D68E">
      <w:start w:val="1"/>
      <w:numFmt w:val="bullet"/>
      <w:lvlText w:val=""/>
      <w:lvlJc w:val="left"/>
      <w:pPr>
        <w:ind w:left="2880" w:hanging="360"/>
      </w:pPr>
      <w:rPr>
        <w:rFonts w:ascii="Symbol" w:hAnsi="Symbol" w:hint="default"/>
      </w:rPr>
    </w:lvl>
    <w:lvl w:ilvl="4" w:tplc="C406C922">
      <w:start w:val="1"/>
      <w:numFmt w:val="bullet"/>
      <w:lvlText w:val="o"/>
      <w:lvlJc w:val="left"/>
      <w:pPr>
        <w:ind w:left="3600" w:hanging="360"/>
      </w:pPr>
      <w:rPr>
        <w:rFonts w:ascii="Courier New" w:hAnsi="Courier New" w:hint="default"/>
      </w:rPr>
    </w:lvl>
    <w:lvl w:ilvl="5" w:tplc="CA6048EC">
      <w:start w:val="1"/>
      <w:numFmt w:val="bullet"/>
      <w:lvlText w:val=""/>
      <w:lvlJc w:val="left"/>
      <w:pPr>
        <w:ind w:left="4320" w:hanging="360"/>
      </w:pPr>
      <w:rPr>
        <w:rFonts w:ascii="Wingdings" w:hAnsi="Wingdings" w:hint="default"/>
      </w:rPr>
    </w:lvl>
    <w:lvl w:ilvl="6" w:tplc="FFA02648">
      <w:start w:val="1"/>
      <w:numFmt w:val="bullet"/>
      <w:lvlText w:val=""/>
      <w:lvlJc w:val="left"/>
      <w:pPr>
        <w:ind w:left="5040" w:hanging="360"/>
      </w:pPr>
      <w:rPr>
        <w:rFonts w:ascii="Symbol" w:hAnsi="Symbol" w:hint="default"/>
      </w:rPr>
    </w:lvl>
    <w:lvl w:ilvl="7" w:tplc="DA627A36">
      <w:start w:val="1"/>
      <w:numFmt w:val="bullet"/>
      <w:lvlText w:val="o"/>
      <w:lvlJc w:val="left"/>
      <w:pPr>
        <w:ind w:left="5760" w:hanging="360"/>
      </w:pPr>
      <w:rPr>
        <w:rFonts w:ascii="Courier New" w:hAnsi="Courier New" w:hint="default"/>
      </w:rPr>
    </w:lvl>
    <w:lvl w:ilvl="8" w:tplc="F8186758">
      <w:start w:val="1"/>
      <w:numFmt w:val="bullet"/>
      <w:lvlText w:val=""/>
      <w:lvlJc w:val="left"/>
      <w:pPr>
        <w:ind w:left="6480" w:hanging="360"/>
      </w:pPr>
      <w:rPr>
        <w:rFonts w:ascii="Wingdings" w:hAnsi="Wingdings" w:hint="default"/>
      </w:rPr>
    </w:lvl>
  </w:abstractNum>
  <w:abstractNum w:abstractNumId="37" w15:restartNumberingAfterBreak="0">
    <w:nsid w:val="62855CBE"/>
    <w:multiLevelType w:val="hybridMultilevel"/>
    <w:tmpl w:val="8DEE7778"/>
    <w:lvl w:ilvl="0" w:tplc="058C4B00">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38"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7D10CFB"/>
    <w:multiLevelType w:val="hybridMultilevel"/>
    <w:tmpl w:val="338CE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8F4DFA"/>
    <w:multiLevelType w:val="hybridMultilevel"/>
    <w:tmpl w:val="4EE41950"/>
    <w:lvl w:ilvl="0" w:tplc="4E14E1C2">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6CF8287E"/>
    <w:multiLevelType w:val="hybridMultilevel"/>
    <w:tmpl w:val="5F70A4F8"/>
    <w:lvl w:ilvl="0" w:tplc="43903EFA">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6E9936A3"/>
    <w:multiLevelType w:val="hybridMultilevel"/>
    <w:tmpl w:val="34CA888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2B09B5A"/>
    <w:multiLevelType w:val="hybridMultilevel"/>
    <w:tmpl w:val="FFFFFFFF"/>
    <w:lvl w:ilvl="0" w:tplc="025E4786">
      <w:start w:val="1"/>
      <w:numFmt w:val="bullet"/>
      <w:lvlText w:val=""/>
      <w:lvlJc w:val="left"/>
      <w:pPr>
        <w:ind w:left="720" w:hanging="360"/>
      </w:pPr>
      <w:rPr>
        <w:rFonts w:ascii="Symbol" w:hAnsi="Symbol" w:hint="default"/>
      </w:rPr>
    </w:lvl>
    <w:lvl w:ilvl="1" w:tplc="52562176">
      <w:start w:val="1"/>
      <w:numFmt w:val="bullet"/>
      <w:lvlText w:val="o"/>
      <w:lvlJc w:val="left"/>
      <w:pPr>
        <w:ind w:left="1440" w:hanging="360"/>
      </w:pPr>
      <w:rPr>
        <w:rFonts w:ascii="Courier New" w:hAnsi="Courier New" w:hint="default"/>
      </w:rPr>
    </w:lvl>
    <w:lvl w:ilvl="2" w:tplc="2A848572">
      <w:start w:val="1"/>
      <w:numFmt w:val="bullet"/>
      <w:lvlText w:val=""/>
      <w:lvlJc w:val="left"/>
      <w:pPr>
        <w:ind w:left="2160" w:hanging="360"/>
      </w:pPr>
      <w:rPr>
        <w:rFonts w:ascii="Wingdings" w:hAnsi="Wingdings" w:hint="default"/>
      </w:rPr>
    </w:lvl>
    <w:lvl w:ilvl="3" w:tplc="F47C015E">
      <w:start w:val="1"/>
      <w:numFmt w:val="bullet"/>
      <w:lvlText w:val=""/>
      <w:lvlJc w:val="left"/>
      <w:pPr>
        <w:ind w:left="2880" w:hanging="360"/>
      </w:pPr>
      <w:rPr>
        <w:rFonts w:ascii="Symbol" w:hAnsi="Symbol" w:hint="default"/>
      </w:rPr>
    </w:lvl>
    <w:lvl w:ilvl="4" w:tplc="D3B8D3FC">
      <w:start w:val="1"/>
      <w:numFmt w:val="bullet"/>
      <w:lvlText w:val="o"/>
      <w:lvlJc w:val="left"/>
      <w:pPr>
        <w:ind w:left="3600" w:hanging="360"/>
      </w:pPr>
      <w:rPr>
        <w:rFonts w:ascii="Courier New" w:hAnsi="Courier New" w:hint="default"/>
      </w:rPr>
    </w:lvl>
    <w:lvl w:ilvl="5" w:tplc="085CEDA0">
      <w:start w:val="1"/>
      <w:numFmt w:val="bullet"/>
      <w:lvlText w:val=""/>
      <w:lvlJc w:val="left"/>
      <w:pPr>
        <w:ind w:left="4320" w:hanging="360"/>
      </w:pPr>
      <w:rPr>
        <w:rFonts w:ascii="Wingdings" w:hAnsi="Wingdings" w:hint="default"/>
      </w:rPr>
    </w:lvl>
    <w:lvl w:ilvl="6" w:tplc="96EA1A7C">
      <w:start w:val="1"/>
      <w:numFmt w:val="bullet"/>
      <w:lvlText w:val=""/>
      <w:lvlJc w:val="left"/>
      <w:pPr>
        <w:ind w:left="5040" w:hanging="360"/>
      </w:pPr>
      <w:rPr>
        <w:rFonts w:ascii="Symbol" w:hAnsi="Symbol" w:hint="default"/>
      </w:rPr>
    </w:lvl>
    <w:lvl w:ilvl="7" w:tplc="51DA7260">
      <w:start w:val="1"/>
      <w:numFmt w:val="bullet"/>
      <w:lvlText w:val="o"/>
      <w:lvlJc w:val="left"/>
      <w:pPr>
        <w:ind w:left="5760" w:hanging="360"/>
      </w:pPr>
      <w:rPr>
        <w:rFonts w:ascii="Courier New" w:hAnsi="Courier New" w:hint="default"/>
      </w:rPr>
    </w:lvl>
    <w:lvl w:ilvl="8" w:tplc="2C4CD214">
      <w:start w:val="1"/>
      <w:numFmt w:val="bullet"/>
      <w:lvlText w:val=""/>
      <w:lvlJc w:val="left"/>
      <w:pPr>
        <w:ind w:left="6480" w:hanging="360"/>
      </w:pPr>
      <w:rPr>
        <w:rFonts w:ascii="Wingdings" w:hAnsi="Wingdings" w:hint="default"/>
      </w:rPr>
    </w:lvl>
  </w:abstractNum>
  <w:abstractNum w:abstractNumId="44"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6D639C6"/>
    <w:multiLevelType w:val="hybridMultilevel"/>
    <w:tmpl w:val="710C5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0D423C"/>
    <w:multiLevelType w:val="hybridMultilevel"/>
    <w:tmpl w:val="304A01CE"/>
    <w:lvl w:ilvl="0" w:tplc="63A2C3DE">
      <w:start w:val="1"/>
      <w:numFmt w:val="bullet"/>
      <w:lvlText w:val="•"/>
      <w:lvlJc w:val="left"/>
      <w:pPr>
        <w:ind w:left="720" w:hanging="360"/>
      </w:pPr>
      <w:rPr>
        <w:rFonts w:ascii="Arial" w:hAnsi="Arial" w:hint="default"/>
        <w:color w:val="083E9C" w:themeColor="accent1"/>
        <w:w w:val="142"/>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E391716"/>
    <w:multiLevelType w:val="hybridMultilevel"/>
    <w:tmpl w:val="70DAFC76"/>
    <w:lvl w:ilvl="0" w:tplc="C908B35C">
      <w:start w:val="1"/>
      <w:numFmt w:val="bullet"/>
      <w:lvlText w:val="-"/>
      <w:lvlJc w:val="left"/>
      <w:pPr>
        <w:ind w:left="644" w:hanging="360"/>
      </w:pPr>
      <w:rPr>
        <w:rFonts w:ascii="Courier New" w:hAnsi="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1661813044">
    <w:abstractNumId w:val="22"/>
  </w:num>
  <w:num w:numId="2" w16cid:durableId="1871189198">
    <w:abstractNumId w:val="39"/>
  </w:num>
  <w:num w:numId="3" w16cid:durableId="618923822">
    <w:abstractNumId w:val="17"/>
  </w:num>
  <w:num w:numId="4" w16cid:durableId="1677536720">
    <w:abstractNumId w:val="19"/>
  </w:num>
  <w:num w:numId="5" w16cid:durableId="1601134077">
    <w:abstractNumId w:val="18"/>
  </w:num>
  <w:num w:numId="6" w16cid:durableId="1008754037">
    <w:abstractNumId w:val="5"/>
  </w:num>
  <w:num w:numId="7" w16cid:durableId="2107185229">
    <w:abstractNumId w:val="27"/>
  </w:num>
  <w:num w:numId="8" w16cid:durableId="988829585">
    <w:abstractNumId w:val="42"/>
  </w:num>
  <w:num w:numId="9" w16cid:durableId="561913990">
    <w:abstractNumId w:val="44"/>
  </w:num>
  <w:num w:numId="10" w16cid:durableId="1819804961">
    <w:abstractNumId w:val="28"/>
  </w:num>
  <w:num w:numId="11" w16cid:durableId="1660041357">
    <w:abstractNumId w:val="21"/>
  </w:num>
  <w:num w:numId="12" w16cid:durableId="1821144484">
    <w:abstractNumId w:val="35"/>
  </w:num>
  <w:num w:numId="13" w16cid:durableId="1128666264">
    <w:abstractNumId w:val="23"/>
  </w:num>
  <w:num w:numId="14" w16cid:durableId="585654748">
    <w:abstractNumId w:val="12"/>
  </w:num>
  <w:num w:numId="15" w16cid:durableId="1674411436">
    <w:abstractNumId w:val="10"/>
  </w:num>
  <w:num w:numId="16" w16cid:durableId="1587111512">
    <w:abstractNumId w:val="37"/>
  </w:num>
  <w:num w:numId="17" w16cid:durableId="406080009">
    <w:abstractNumId w:val="46"/>
  </w:num>
  <w:num w:numId="18" w16cid:durableId="1672641317">
    <w:abstractNumId w:val="41"/>
  </w:num>
  <w:num w:numId="19" w16cid:durableId="2826113">
    <w:abstractNumId w:val="48"/>
  </w:num>
  <w:num w:numId="20" w16cid:durableId="972638051">
    <w:abstractNumId w:val="7"/>
  </w:num>
  <w:num w:numId="21" w16cid:durableId="197360763">
    <w:abstractNumId w:val="38"/>
  </w:num>
  <w:num w:numId="22" w16cid:durableId="272398987">
    <w:abstractNumId w:val="3"/>
  </w:num>
  <w:num w:numId="23" w16cid:durableId="1672678357">
    <w:abstractNumId w:val="40"/>
  </w:num>
  <w:num w:numId="24" w16cid:durableId="609582707">
    <w:abstractNumId w:val="36"/>
  </w:num>
  <w:num w:numId="25" w16cid:durableId="417018525">
    <w:abstractNumId w:val="30"/>
  </w:num>
  <w:num w:numId="26" w16cid:durableId="2071003733">
    <w:abstractNumId w:val="43"/>
  </w:num>
  <w:num w:numId="27" w16cid:durableId="579753243">
    <w:abstractNumId w:val="34"/>
  </w:num>
  <w:num w:numId="28" w16cid:durableId="1950433862">
    <w:abstractNumId w:val="47"/>
  </w:num>
  <w:num w:numId="29" w16cid:durableId="1575971143">
    <w:abstractNumId w:val="33"/>
  </w:num>
  <w:num w:numId="30" w16cid:durableId="1921715695">
    <w:abstractNumId w:val="8"/>
  </w:num>
  <w:num w:numId="31" w16cid:durableId="19478151">
    <w:abstractNumId w:val="6"/>
  </w:num>
  <w:num w:numId="32" w16cid:durableId="1427532674">
    <w:abstractNumId w:val="26"/>
  </w:num>
  <w:num w:numId="33" w16cid:durableId="250240057">
    <w:abstractNumId w:val="0"/>
  </w:num>
  <w:num w:numId="34" w16cid:durableId="1658458674">
    <w:abstractNumId w:val="24"/>
  </w:num>
  <w:num w:numId="35" w16cid:durableId="110519345">
    <w:abstractNumId w:val="32"/>
  </w:num>
  <w:num w:numId="36" w16cid:durableId="233202489">
    <w:abstractNumId w:val="29"/>
  </w:num>
  <w:num w:numId="37" w16cid:durableId="452864766">
    <w:abstractNumId w:val="1"/>
  </w:num>
  <w:num w:numId="38" w16cid:durableId="229004403">
    <w:abstractNumId w:val="9"/>
  </w:num>
  <w:num w:numId="39" w16cid:durableId="101729763">
    <w:abstractNumId w:val="31"/>
  </w:num>
  <w:num w:numId="40" w16cid:durableId="736323647">
    <w:abstractNumId w:val="14"/>
  </w:num>
  <w:num w:numId="41" w16cid:durableId="784231141">
    <w:abstractNumId w:val="11"/>
  </w:num>
  <w:num w:numId="42" w16cid:durableId="62222803">
    <w:abstractNumId w:val="2"/>
  </w:num>
  <w:num w:numId="43" w16cid:durableId="230893615">
    <w:abstractNumId w:val="25"/>
  </w:num>
  <w:num w:numId="44" w16cid:durableId="853761574">
    <w:abstractNumId w:val="13"/>
  </w:num>
  <w:num w:numId="45" w16cid:durableId="1329670300">
    <w:abstractNumId w:val="15"/>
  </w:num>
  <w:num w:numId="46" w16cid:durableId="1091514062">
    <w:abstractNumId w:val="16"/>
  </w:num>
  <w:num w:numId="47" w16cid:durableId="34547383">
    <w:abstractNumId w:val="4"/>
  </w:num>
  <w:num w:numId="48" w16cid:durableId="638342162">
    <w:abstractNumId w:val="45"/>
  </w:num>
  <w:num w:numId="49" w16cid:durableId="16443899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r5wt9dra05fetxw4p02tp0vtzztp05ef0&quot;&gt;CDI syphilis My EndNote Library&lt;record-ids&gt;&lt;item&gt;11&lt;/item&gt;&lt;item&gt;12&lt;/item&gt;&lt;item&gt;13&lt;/item&gt;&lt;item&gt;14&lt;/item&gt;&lt;item&gt;15&lt;/item&gt;&lt;/record-ids&gt;&lt;/item&gt;&lt;/Libraries&gt;"/>
  </w:docVars>
  <w:rsids>
    <w:rsidRoot w:val="008333C9"/>
    <w:rsid w:val="0000135D"/>
    <w:rsid w:val="000014E5"/>
    <w:rsid w:val="00002C28"/>
    <w:rsid w:val="00003EB7"/>
    <w:rsid w:val="00004439"/>
    <w:rsid w:val="00004883"/>
    <w:rsid w:val="00004A76"/>
    <w:rsid w:val="00005564"/>
    <w:rsid w:val="0001090B"/>
    <w:rsid w:val="000124B7"/>
    <w:rsid w:val="000130A7"/>
    <w:rsid w:val="000163F4"/>
    <w:rsid w:val="00017054"/>
    <w:rsid w:val="00022EBB"/>
    <w:rsid w:val="00025A4D"/>
    <w:rsid w:val="000263EA"/>
    <w:rsid w:val="00026996"/>
    <w:rsid w:val="00033641"/>
    <w:rsid w:val="000345B9"/>
    <w:rsid w:val="00034A2E"/>
    <w:rsid w:val="00035080"/>
    <w:rsid w:val="00036436"/>
    <w:rsid w:val="000368E6"/>
    <w:rsid w:val="00037959"/>
    <w:rsid w:val="0004023A"/>
    <w:rsid w:val="00040406"/>
    <w:rsid w:val="00045B99"/>
    <w:rsid w:val="00047042"/>
    <w:rsid w:val="000479DC"/>
    <w:rsid w:val="00052B80"/>
    <w:rsid w:val="0005364C"/>
    <w:rsid w:val="00055C44"/>
    <w:rsid w:val="000566E4"/>
    <w:rsid w:val="00056925"/>
    <w:rsid w:val="0006113E"/>
    <w:rsid w:val="00061373"/>
    <w:rsid w:val="00067337"/>
    <w:rsid w:val="00067A7B"/>
    <w:rsid w:val="000701E0"/>
    <w:rsid w:val="0007049B"/>
    <w:rsid w:val="00070656"/>
    <w:rsid w:val="00070A2F"/>
    <w:rsid w:val="000713E8"/>
    <w:rsid w:val="00071A58"/>
    <w:rsid w:val="00072C41"/>
    <w:rsid w:val="00077884"/>
    <w:rsid w:val="000839BA"/>
    <w:rsid w:val="00085C05"/>
    <w:rsid w:val="00085EB0"/>
    <w:rsid w:val="0008653F"/>
    <w:rsid w:val="00091876"/>
    <w:rsid w:val="00091D18"/>
    <w:rsid w:val="00092751"/>
    <w:rsid w:val="00097A79"/>
    <w:rsid w:val="000A00AA"/>
    <w:rsid w:val="000A0C12"/>
    <w:rsid w:val="000A2260"/>
    <w:rsid w:val="000A3931"/>
    <w:rsid w:val="000A3EF0"/>
    <w:rsid w:val="000A3F21"/>
    <w:rsid w:val="000A5120"/>
    <w:rsid w:val="000A74FE"/>
    <w:rsid w:val="000B1A7D"/>
    <w:rsid w:val="000B2E83"/>
    <w:rsid w:val="000B51B3"/>
    <w:rsid w:val="000B56F3"/>
    <w:rsid w:val="000B5C18"/>
    <w:rsid w:val="000B5D73"/>
    <w:rsid w:val="000C001E"/>
    <w:rsid w:val="000C3A2B"/>
    <w:rsid w:val="000C4984"/>
    <w:rsid w:val="000C54D7"/>
    <w:rsid w:val="000C5A77"/>
    <w:rsid w:val="000C5D60"/>
    <w:rsid w:val="000C6BF1"/>
    <w:rsid w:val="000C6DBC"/>
    <w:rsid w:val="000C76E3"/>
    <w:rsid w:val="000C7896"/>
    <w:rsid w:val="000D3E82"/>
    <w:rsid w:val="000D78AF"/>
    <w:rsid w:val="000E2EE6"/>
    <w:rsid w:val="000E2FBB"/>
    <w:rsid w:val="000E3E85"/>
    <w:rsid w:val="000E5924"/>
    <w:rsid w:val="000E5CD5"/>
    <w:rsid w:val="000F1FE6"/>
    <w:rsid w:val="000F3623"/>
    <w:rsid w:val="000F61F3"/>
    <w:rsid w:val="000F6B0C"/>
    <w:rsid w:val="000F734D"/>
    <w:rsid w:val="00100C04"/>
    <w:rsid w:val="00101517"/>
    <w:rsid w:val="0010179C"/>
    <w:rsid w:val="0010601B"/>
    <w:rsid w:val="001130A7"/>
    <w:rsid w:val="001130E4"/>
    <w:rsid w:val="00115005"/>
    <w:rsid w:val="00115C1B"/>
    <w:rsid w:val="00115E84"/>
    <w:rsid w:val="00117FDF"/>
    <w:rsid w:val="00121E5A"/>
    <w:rsid w:val="00124B03"/>
    <w:rsid w:val="00125626"/>
    <w:rsid w:val="00127D25"/>
    <w:rsid w:val="001311AA"/>
    <w:rsid w:val="00131752"/>
    <w:rsid w:val="001318C2"/>
    <w:rsid w:val="0013270B"/>
    <w:rsid w:val="0013436A"/>
    <w:rsid w:val="00136297"/>
    <w:rsid w:val="00136764"/>
    <w:rsid w:val="001376B2"/>
    <w:rsid w:val="00141D56"/>
    <w:rsid w:val="0014200D"/>
    <w:rsid w:val="0014301B"/>
    <w:rsid w:val="001463B3"/>
    <w:rsid w:val="001464D9"/>
    <w:rsid w:val="001507D2"/>
    <w:rsid w:val="00153F23"/>
    <w:rsid w:val="00155FD6"/>
    <w:rsid w:val="00156421"/>
    <w:rsid w:val="001617DA"/>
    <w:rsid w:val="001631FE"/>
    <w:rsid w:val="001643FF"/>
    <w:rsid w:val="00164E68"/>
    <w:rsid w:val="00164FCC"/>
    <w:rsid w:val="00166771"/>
    <w:rsid w:val="0017219B"/>
    <w:rsid w:val="00173CAC"/>
    <w:rsid w:val="001745B1"/>
    <w:rsid w:val="00174F68"/>
    <w:rsid w:val="00175DA0"/>
    <w:rsid w:val="00181C07"/>
    <w:rsid w:val="00183167"/>
    <w:rsid w:val="00187577"/>
    <w:rsid w:val="0019043B"/>
    <w:rsid w:val="00191088"/>
    <w:rsid w:val="00193110"/>
    <w:rsid w:val="001952C5"/>
    <w:rsid w:val="001A0909"/>
    <w:rsid w:val="001A0AE8"/>
    <w:rsid w:val="001A23E7"/>
    <w:rsid w:val="001A6E9A"/>
    <w:rsid w:val="001B0940"/>
    <w:rsid w:val="001B196F"/>
    <w:rsid w:val="001B1980"/>
    <w:rsid w:val="001B1D60"/>
    <w:rsid w:val="001B20D4"/>
    <w:rsid w:val="001B2912"/>
    <w:rsid w:val="001B34E4"/>
    <w:rsid w:val="001B3B8B"/>
    <w:rsid w:val="001B6A05"/>
    <w:rsid w:val="001B7A42"/>
    <w:rsid w:val="001C1EB2"/>
    <w:rsid w:val="001C213B"/>
    <w:rsid w:val="001C2DC0"/>
    <w:rsid w:val="001C3090"/>
    <w:rsid w:val="001C386F"/>
    <w:rsid w:val="001C6DCB"/>
    <w:rsid w:val="001C721B"/>
    <w:rsid w:val="001D1F3C"/>
    <w:rsid w:val="001D339F"/>
    <w:rsid w:val="001D65CE"/>
    <w:rsid w:val="001D6FDA"/>
    <w:rsid w:val="001E0FF6"/>
    <w:rsid w:val="001E1333"/>
    <w:rsid w:val="001E7087"/>
    <w:rsid w:val="001E7693"/>
    <w:rsid w:val="001F1152"/>
    <w:rsid w:val="001F316C"/>
    <w:rsid w:val="001F42B9"/>
    <w:rsid w:val="001F4719"/>
    <w:rsid w:val="001F4B71"/>
    <w:rsid w:val="001F74C0"/>
    <w:rsid w:val="002001C9"/>
    <w:rsid w:val="00200D5D"/>
    <w:rsid w:val="0020173E"/>
    <w:rsid w:val="00204CB3"/>
    <w:rsid w:val="00205C47"/>
    <w:rsid w:val="00205DEC"/>
    <w:rsid w:val="002061A2"/>
    <w:rsid w:val="0020678F"/>
    <w:rsid w:val="0020739C"/>
    <w:rsid w:val="00207CCD"/>
    <w:rsid w:val="00213045"/>
    <w:rsid w:val="002139A2"/>
    <w:rsid w:val="00216275"/>
    <w:rsid w:val="00220414"/>
    <w:rsid w:val="00220450"/>
    <w:rsid w:val="002207C6"/>
    <w:rsid w:val="0022143B"/>
    <w:rsid w:val="00221A7A"/>
    <w:rsid w:val="002220EA"/>
    <w:rsid w:val="00223D69"/>
    <w:rsid w:val="00224232"/>
    <w:rsid w:val="002242F9"/>
    <w:rsid w:val="002248E8"/>
    <w:rsid w:val="00224C14"/>
    <w:rsid w:val="00226AC2"/>
    <w:rsid w:val="0022767C"/>
    <w:rsid w:val="00232EFE"/>
    <w:rsid w:val="00234C0E"/>
    <w:rsid w:val="00236F95"/>
    <w:rsid w:val="00240B87"/>
    <w:rsid w:val="00244209"/>
    <w:rsid w:val="00245253"/>
    <w:rsid w:val="00247110"/>
    <w:rsid w:val="0025036F"/>
    <w:rsid w:val="002517D8"/>
    <w:rsid w:val="00252463"/>
    <w:rsid w:val="002567C1"/>
    <w:rsid w:val="0025784A"/>
    <w:rsid w:val="00260F13"/>
    <w:rsid w:val="002617CA"/>
    <w:rsid w:val="00261F84"/>
    <w:rsid w:val="00262925"/>
    <w:rsid w:val="00263754"/>
    <w:rsid w:val="00274B79"/>
    <w:rsid w:val="00280487"/>
    <w:rsid w:val="002827B3"/>
    <w:rsid w:val="002865ED"/>
    <w:rsid w:val="00290CCF"/>
    <w:rsid w:val="00292B36"/>
    <w:rsid w:val="00293210"/>
    <w:rsid w:val="00296652"/>
    <w:rsid w:val="00296AE9"/>
    <w:rsid w:val="002A14EB"/>
    <w:rsid w:val="002A21DC"/>
    <w:rsid w:val="002A32B2"/>
    <w:rsid w:val="002B1EDB"/>
    <w:rsid w:val="002B242E"/>
    <w:rsid w:val="002C372F"/>
    <w:rsid w:val="002C4FC1"/>
    <w:rsid w:val="002C7142"/>
    <w:rsid w:val="002D07FE"/>
    <w:rsid w:val="002D3309"/>
    <w:rsid w:val="002D7DA2"/>
    <w:rsid w:val="002E0E53"/>
    <w:rsid w:val="002E2567"/>
    <w:rsid w:val="002E52A9"/>
    <w:rsid w:val="002E56B1"/>
    <w:rsid w:val="002E5BE3"/>
    <w:rsid w:val="002F1198"/>
    <w:rsid w:val="002F1484"/>
    <w:rsid w:val="002F24AD"/>
    <w:rsid w:val="002F4790"/>
    <w:rsid w:val="002F509B"/>
    <w:rsid w:val="002F699B"/>
    <w:rsid w:val="002F7169"/>
    <w:rsid w:val="00303548"/>
    <w:rsid w:val="00310C59"/>
    <w:rsid w:val="003141B9"/>
    <w:rsid w:val="003167D1"/>
    <w:rsid w:val="00316A71"/>
    <w:rsid w:val="00316C7D"/>
    <w:rsid w:val="00325F0D"/>
    <w:rsid w:val="00330EF0"/>
    <w:rsid w:val="0033433E"/>
    <w:rsid w:val="00335EDA"/>
    <w:rsid w:val="0033788A"/>
    <w:rsid w:val="00337EC1"/>
    <w:rsid w:val="003407F9"/>
    <w:rsid w:val="00341CDD"/>
    <w:rsid w:val="00342B7C"/>
    <w:rsid w:val="003432C9"/>
    <w:rsid w:val="00345874"/>
    <w:rsid w:val="00346C59"/>
    <w:rsid w:val="003543B4"/>
    <w:rsid w:val="00354BE1"/>
    <w:rsid w:val="00355744"/>
    <w:rsid w:val="00355C48"/>
    <w:rsid w:val="00355D2B"/>
    <w:rsid w:val="00361801"/>
    <w:rsid w:val="00362247"/>
    <w:rsid w:val="00362405"/>
    <w:rsid w:val="00362447"/>
    <w:rsid w:val="00364499"/>
    <w:rsid w:val="00364B94"/>
    <w:rsid w:val="003656E8"/>
    <w:rsid w:val="0037164E"/>
    <w:rsid w:val="00371A65"/>
    <w:rsid w:val="00372335"/>
    <w:rsid w:val="003746C8"/>
    <w:rsid w:val="00374F34"/>
    <w:rsid w:val="0037523C"/>
    <w:rsid w:val="00382757"/>
    <w:rsid w:val="0038295D"/>
    <w:rsid w:val="00383B66"/>
    <w:rsid w:val="00392A4D"/>
    <w:rsid w:val="00393284"/>
    <w:rsid w:val="003950C9"/>
    <w:rsid w:val="00397BE7"/>
    <w:rsid w:val="003A2134"/>
    <w:rsid w:val="003A4D29"/>
    <w:rsid w:val="003B216F"/>
    <w:rsid w:val="003B3F2C"/>
    <w:rsid w:val="003B57B4"/>
    <w:rsid w:val="003C07ED"/>
    <w:rsid w:val="003C1827"/>
    <w:rsid w:val="003C397C"/>
    <w:rsid w:val="003C6071"/>
    <w:rsid w:val="003D1552"/>
    <w:rsid w:val="003D1BBF"/>
    <w:rsid w:val="003D46DC"/>
    <w:rsid w:val="003D52DD"/>
    <w:rsid w:val="003D553B"/>
    <w:rsid w:val="003D5B87"/>
    <w:rsid w:val="003E0F99"/>
    <w:rsid w:val="003E49C9"/>
    <w:rsid w:val="003E5919"/>
    <w:rsid w:val="003E6706"/>
    <w:rsid w:val="003E7B77"/>
    <w:rsid w:val="003F2996"/>
    <w:rsid w:val="003F6208"/>
    <w:rsid w:val="003F6D03"/>
    <w:rsid w:val="003F7EC4"/>
    <w:rsid w:val="00400F10"/>
    <w:rsid w:val="004012E1"/>
    <w:rsid w:val="0040638F"/>
    <w:rsid w:val="004063E2"/>
    <w:rsid w:val="00406481"/>
    <w:rsid w:val="0041065A"/>
    <w:rsid w:val="004132C9"/>
    <w:rsid w:val="004136DB"/>
    <w:rsid w:val="0041406C"/>
    <w:rsid w:val="00414785"/>
    <w:rsid w:val="0041729F"/>
    <w:rsid w:val="00420FF9"/>
    <w:rsid w:val="00421C8C"/>
    <w:rsid w:val="004221DF"/>
    <w:rsid w:val="00423915"/>
    <w:rsid w:val="00425357"/>
    <w:rsid w:val="00425696"/>
    <w:rsid w:val="00427ED4"/>
    <w:rsid w:val="00430523"/>
    <w:rsid w:val="00430842"/>
    <w:rsid w:val="004323B6"/>
    <w:rsid w:val="00433512"/>
    <w:rsid w:val="00434573"/>
    <w:rsid w:val="0043780B"/>
    <w:rsid w:val="0043785C"/>
    <w:rsid w:val="004446B6"/>
    <w:rsid w:val="00446986"/>
    <w:rsid w:val="004472EA"/>
    <w:rsid w:val="00450D46"/>
    <w:rsid w:val="004547A6"/>
    <w:rsid w:val="004563AE"/>
    <w:rsid w:val="00457CF7"/>
    <w:rsid w:val="00461067"/>
    <w:rsid w:val="00461C4C"/>
    <w:rsid w:val="0046536F"/>
    <w:rsid w:val="00465527"/>
    <w:rsid w:val="00465AA4"/>
    <w:rsid w:val="00470B4F"/>
    <w:rsid w:val="004717F7"/>
    <w:rsid w:val="00471C3C"/>
    <w:rsid w:val="0047501E"/>
    <w:rsid w:val="0047616C"/>
    <w:rsid w:val="00477E35"/>
    <w:rsid w:val="0048142E"/>
    <w:rsid w:val="00482767"/>
    <w:rsid w:val="00483C51"/>
    <w:rsid w:val="00485281"/>
    <w:rsid w:val="00485F27"/>
    <w:rsid w:val="00487535"/>
    <w:rsid w:val="0048771F"/>
    <w:rsid w:val="00490990"/>
    <w:rsid w:val="00491C1D"/>
    <w:rsid w:val="00492852"/>
    <w:rsid w:val="00493169"/>
    <w:rsid w:val="004934C7"/>
    <w:rsid w:val="004A603E"/>
    <w:rsid w:val="004B04EB"/>
    <w:rsid w:val="004B1F79"/>
    <w:rsid w:val="004B339D"/>
    <w:rsid w:val="004B3A07"/>
    <w:rsid w:val="004B3BF4"/>
    <w:rsid w:val="004B3DFB"/>
    <w:rsid w:val="004B6F86"/>
    <w:rsid w:val="004C0EED"/>
    <w:rsid w:val="004C1C16"/>
    <w:rsid w:val="004C1F56"/>
    <w:rsid w:val="004C5569"/>
    <w:rsid w:val="004C563A"/>
    <w:rsid w:val="004C70C3"/>
    <w:rsid w:val="004D2A10"/>
    <w:rsid w:val="004D2EA6"/>
    <w:rsid w:val="004D3D0B"/>
    <w:rsid w:val="004D3E51"/>
    <w:rsid w:val="004D5A99"/>
    <w:rsid w:val="004D5B16"/>
    <w:rsid w:val="004D5E69"/>
    <w:rsid w:val="004E4195"/>
    <w:rsid w:val="004E4339"/>
    <w:rsid w:val="004E546E"/>
    <w:rsid w:val="004E6482"/>
    <w:rsid w:val="004E677A"/>
    <w:rsid w:val="004E6D3F"/>
    <w:rsid w:val="004F135D"/>
    <w:rsid w:val="004F4174"/>
    <w:rsid w:val="004F6B2C"/>
    <w:rsid w:val="00500E54"/>
    <w:rsid w:val="00502357"/>
    <w:rsid w:val="005035B6"/>
    <w:rsid w:val="005057A3"/>
    <w:rsid w:val="00510C53"/>
    <w:rsid w:val="00512C8E"/>
    <w:rsid w:val="0051428E"/>
    <w:rsid w:val="00521F5C"/>
    <w:rsid w:val="0052247B"/>
    <w:rsid w:val="005243B8"/>
    <w:rsid w:val="00524B81"/>
    <w:rsid w:val="00526DE0"/>
    <w:rsid w:val="00530DF9"/>
    <w:rsid w:val="00531112"/>
    <w:rsid w:val="00534992"/>
    <w:rsid w:val="00541023"/>
    <w:rsid w:val="00543245"/>
    <w:rsid w:val="0054331D"/>
    <w:rsid w:val="00543754"/>
    <w:rsid w:val="00545F8D"/>
    <w:rsid w:val="005460C9"/>
    <w:rsid w:val="00546F49"/>
    <w:rsid w:val="005529E0"/>
    <w:rsid w:val="00552C7B"/>
    <w:rsid w:val="00554BDF"/>
    <w:rsid w:val="005552FF"/>
    <w:rsid w:val="00555FA8"/>
    <w:rsid w:val="00556B85"/>
    <w:rsid w:val="00556C38"/>
    <w:rsid w:val="00557BA1"/>
    <w:rsid w:val="00560BBB"/>
    <w:rsid w:val="00561332"/>
    <w:rsid w:val="00562D4B"/>
    <w:rsid w:val="0056412D"/>
    <w:rsid w:val="0056565D"/>
    <w:rsid w:val="00565A09"/>
    <w:rsid w:val="00565CE8"/>
    <w:rsid w:val="00567D1C"/>
    <w:rsid w:val="00570A4A"/>
    <w:rsid w:val="00571CA8"/>
    <w:rsid w:val="00580ABD"/>
    <w:rsid w:val="00581157"/>
    <w:rsid w:val="00581459"/>
    <w:rsid w:val="00582C17"/>
    <w:rsid w:val="005841C6"/>
    <w:rsid w:val="00585CE6"/>
    <w:rsid w:val="0058697A"/>
    <w:rsid w:val="00587DD4"/>
    <w:rsid w:val="00590DBF"/>
    <w:rsid w:val="00592E52"/>
    <w:rsid w:val="00592F8F"/>
    <w:rsid w:val="00594373"/>
    <w:rsid w:val="0059485A"/>
    <w:rsid w:val="00595172"/>
    <w:rsid w:val="00595548"/>
    <w:rsid w:val="00596E5F"/>
    <w:rsid w:val="005A0088"/>
    <w:rsid w:val="005A2C38"/>
    <w:rsid w:val="005A420C"/>
    <w:rsid w:val="005A43CD"/>
    <w:rsid w:val="005A4608"/>
    <w:rsid w:val="005A460B"/>
    <w:rsid w:val="005A475F"/>
    <w:rsid w:val="005A5734"/>
    <w:rsid w:val="005A594D"/>
    <w:rsid w:val="005B0D0D"/>
    <w:rsid w:val="005B0DA2"/>
    <w:rsid w:val="005B1263"/>
    <w:rsid w:val="005B1877"/>
    <w:rsid w:val="005B45A1"/>
    <w:rsid w:val="005B491E"/>
    <w:rsid w:val="005C0045"/>
    <w:rsid w:val="005C1BCC"/>
    <w:rsid w:val="005C3CA5"/>
    <w:rsid w:val="005C4291"/>
    <w:rsid w:val="005C587E"/>
    <w:rsid w:val="005C6502"/>
    <w:rsid w:val="005C6967"/>
    <w:rsid w:val="005D2120"/>
    <w:rsid w:val="005D4091"/>
    <w:rsid w:val="005D4673"/>
    <w:rsid w:val="005E01DA"/>
    <w:rsid w:val="005E2F86"/>
    <w:rsid w:val="005E43E2"/>
    <w:rsid w:val="005E462A"/>
    <w:rsid w:val="005E4D5D"/>
    <w:rsid w:val="005E52AC"/>
    <w:rsid w:val="005F38E2"/>
    <w:rsid w:val="0060296D"/>
    <w:rsid w:val="00603A81"/>
    <w:rsid w:val="00604C05"/>
    <w:rsid w:val="00610D29"/>
    <w:rsid w:val="00612464"/>
    <w:rsid w:val="006135A5"/>
    <w:rsid w:val="006137E5"/>
    <w:rsid w:val="0061587C"/>
    <w:rsid w:val="00615971"/>
    <w:rsid w:val="0061642A"/>
    <w:rsid w:val="00616CCB"/>
    <w:rsid w:val="00620B1A"/>
    <w:rsid w:val="00620DC2"/>
    <w:rsid w:val="006270DE"/>
    <w:rsid w:val="00627426"/>
    <w:rsid w:val="006279B6"/>
    <w:rsid w:val="0063733C"/>
    <w:rsid w:val="006461DA"/>
    <w:rsid w:val="00646D37"/>
    <w:rsid w:val="00647F58"/>
    <w:rsid w:val="00647F95"/>
    <w:rsid w:val="00647FD6"/>
    <w:rsid w:val="006530AB"/>
    <w:rsid w:val="006540AA"/>
    <w:rsid w:val="0065619A"/>
    <w:rsid w:val="00657BB7"/>
    <w:rsid w:val="0066010F"/>
    <w:rsid w:val="006630D2"/>
    <w:rsid w:val="00670A3C"/>
    <w:rsid w:val="00672094"/>
    <w:rsid w:val="006731AE"/>
    <w:rsid w:val="006738DC"/>
    <w:rsid w:val="00673AE2"/>
    <w:rsid w:val="00674901"/>
    <w:rsid w:val="0067608F"/>
    <w:rsid w:val="006762CB"/>
    <w:rsid w:val="00681662"/>
    <w:rsid w:val="00681B5F"/>
    <w:rsid w:val="00682D5E"/>
    <w:rsid w:val="00683978"/>
    <w:rsid w:val="00685304"/>
    <w:rsid w:val="00687365"/>
    <w:rsid w:val="006907E2"/>
    <w:rsid w:val="00690AB3"/>
    <w:rsid w:val="00692A73"/>
    <w:rsid w:val="00693C66"/>
    <w:rsid w:val="00693DFB"/>
    <w:rsid w:val="006947E9"/>
    <w:rsid w:val="006949B2"/>
    <w:rsid w:val="00694E60"/>
    <w:rsid w:val="00695E94"/>
    <w:rsid w:val="006A04C2"/>
    <w:rsid w:val="006B07BF"/>
    <w:rsid w:val="006B2833"/>
    <w:rsid w:val="006B45EC"/>
    <w:rsid w:val="006B4D4F"/>
    <w:rsid w:val="006B4F78"/>
    <w:rsid w:val="006B5A55"/>
    <w:rsid w:val="006B7CB6"/>
    <w:rsid w:val="006C147D"/>
    <w:rsid w:val="006C1A38"/>
    <w:rsid w:val="006C2ABB"/>
    <w:rsid w:val="006C5756"/>
    <w:rsid w:val="006C7CDB"/>
    <w:rsid w:val="006D46AA"/>
    <w:rsid w:val="006D4ACD"/>
    <w:rsid w:val="006D5202"/>
    <w:rsid w:val="006D609A"/>
    <w:rsid w:val="006E349B"/>
    <w:rsid w:val="006F1541"/>
    <w:rsid w:val="006F62E7"/>
    <w:rsid w:val="006F6B13"/>
    <w:rsid w:val="00700770"/>
    <w:rsid w:val="00701BC6"/>
    <w:rsid w:val="00706940"/>
    <w:rsid w:val="00710A41"/>
    <w:rsid w:val="00711C0F"/>
    <w:rsid w:val="0071420D"/>
    <w:rsid w:val="00715ABD"/>
    <w:rsid w:val="00716A85"/>
    <w:rsid w:val="007172F2"/>
    <w:rsid w:val="00720CCF"/>
    <w:rsid w:val="00721678"/>
    <w:rsid w:val="007251B8"/>
    <w:rsid w:val="007277CA"/>
    <w:rsid w:val="00727C38"/>
    <w:rsid w:val="00730AE0"/>
    <w:rsid w:val="00734D16"/>
    <w:rsid w:val="007358CC"/>
    <w:rsid w:val="00741D1C"/>
    <w:rsid w:val="007428E9"/>
    <w:rsid w:val="00746155"/>
    <w:rsid w:val="00750E36"/>
    <w:rsid w:val="00751F8D"/>
    <w:rsid w:val="00752237"/>
    <w:rsid w:val="0075327F"/>
    <w:rsid w:val="0075733B"/>
    <w:rsid w:val="00757A63"/>
    <w:rsid w:val="007615BB"/>
    <w:rsid w:val="00763551"/>
    <w:rsid w:val="00763D72"/>
    <w:rsid w:val="00764963"/>
    <w:rsid w:val="00764EDC"/>
    <w:rsid w:val="00765707"/>
    <w:rsid w:val="0076581D"/>
    <w:rsid w:val="007667F5"/>
    <w:rsid w:val="00767A9A"/>
    <w:rsid w:val="00767EC5"/>
    <w:rsid w:val="0077024C"/>
    <w:rsid w:val="00770C67"/>
    <w:rsid w:val="0077565E"/>
    <w:rsid w:val="00775E39"/>
    <w:rsid w:val="00776679"/>
    <w:rsid w:val="0077773D"/>
    <w:rsid w:val="00783541"/>
    <w:rsid w:val="0078558D"/>
    <w:rsid w:val="00792256"/>
    <w:rsid w:val="007947D9"/>
    <w:rsid w:val="00794AC5"/>
    <w:rsid w:val="00796585"/>
    <w:rsid w:val="00796BDD"/>
    <w:rsid w:val="007A3F05"/>
    <w:rsid w:val="007A512D"/>
    <w:rsid w:val="007A596F"/>
    <w:rsid w:val="007A6A7A"/>
    <w:rsid w:val="007B026B"/>
    <w:rsid w:val="007B3A4B"/>
    <w:rsid w:val="007B6485"/>
    <w:rsid w:val="007B6664"/>
    <w:rsid w:val="007C0E0E"/>
    <w:rsid w:val="007C204F"/>
    <w:rsid w:val="007C69A9"/>
    <w:rsid w:val="007D0F13"/>
    <w:rsid w:val="007D14B0"/>
    <w:rsid w:val="007D1B40"/>
    <w:rsid w:val="007D29B6"/>
    <w:rsid w:val="007D45AF"/>
    <w:rsid w:val="007D4D18"/>
    <w:rsid w:val="007D6DD8"/>
    <w:rsid w:val="007D7A04"/>
    <w:rsid w:val="007E161A"/>
    <w:rsid w:val="007E2C23"/>
    <w:rsid w:val="007E596F"/>
    <w:rsid w:val="007E5B8C"/>
    <w:rsid w:val="007E5BB7"/>
    <w:rsid w:val="007F27D0"/>
    <w:rsid w:val="007F43E2"/>
    <w:rsid w:val="007F6CE7"/>
    <w:rsid w:val="007F7245"/>
    <w:rsid w:val="007F7CB3"/>
    <w:rsid w:val="008018F9"/>
    <w:rsid w:val="00801916"/>
    <w:rsid w:val="008034B3"/>
    <w:rsid w:val="00806E50"/>
    <w:rsid w:val="00810D99"/>
    <w:rsid w:val="00813622"/>
    <w:rsid w:val="0081435A"/>
    <w:rsid w:val="008158AD"/>
    <w:rsid w:val="008167C0"/>
    <w:rsid w:val="008176A8"/>
    <w:rsid w:val="00821718"/>
    <w:rsid w:val="008243F1"/>
    <w:rsid w:val="008278A9"/>
    <w:rsid w:val="00832AF9"/>
    <w:rsid w:val="008333C9"/>
    <w:rsid w:val="008341E1"/>
    <w:rsid w:val="00834B12"/>
    <w:rsid w:val="0084084D"/>
    <w:rsid w:val="0084177F"/>
    <w:rsid w:val="008417A6"/>
    <w:rsid w:val="00843051"/>
    <w:rsid w:val="008436B5"/>
    <w:rsid w:val="008436F3"/>
    <w:rsid w:val="00843B73"/>
    <w:rsid w:val="0084449F"/>
    <w:rsid w:val="00846AED"/>
    <w:rsid w:val="00847529"/>
    <w:rsid w:val="0085426C"/>
    <w:rsid w:val="00863D9E"/>
    <w:rsid w:val="008666C8"/>
    <w:rsid w:val="00867187"/>
    <w:rsid w:val="008724F5"/>
    <w:rsid w:val="008725CE"/>
    <w:rsid w:val="00872F5B"/>
    <w:rsid w:val="00874609"/>
    <w:rsid w:val="008759F4"/>
    <w:rsid w:val="00880154"/>
    <w:rsid w:val="008817CB"/>
    <w:rsid w:val="00882C2F"/>
    <w:rsid w:val="0088431A"/>
    <w:rsid w:val="008847B6"/>
    <w:rsid w:val="0089255F"/>
    <w:rsid w:val="00893A46"/>
    <w:rsid w:val="008A0664"/>
    <w:rsid w:val="008A109C"/>
    <w:rsid w:val="008A240E"/>
    <w:rsid w:val="008A24E7"/>
    <w:rsid w:val="008A2B23"/>
    <w:rsid w:val="008A378E"/>
    <w:rsid w:val="008A795E"/>
    <w:rsid w:val="008B1D1A"/>
    <w:rsid w:val="008B218D"/>
    <w:rsid w:val="008B2FC6"/>
    <w:rsid w:val="008B33DF"/>
    <w:rsid w:val="008C1DD4"/>
    <w:rsid w:val="008C2617"/>
    <w:rsid w:val="008C2AE1"/>
    <w:rsid w:val="008C3AA7"/>
    <w:rsid w:val="008C59CB"/>
    <w:rsid w:val="008C66F8"/>
    <w:rsid w:val="008C7256"/>
    <w:rsid w:val="008D2856"/>
    <w:rsid w:val="008D2E32"/>
    <w:rsid w:val="008D3A10"/>
    <w:rsid w:val="008D3AB7"/>
    <w:rsid w:val="008D57C4"/>
    <w:rsid w:val="008D5E2C"/>
    <w:rsid w:val="008D5F31"/>
    <w:rsid w:val="008D7284"/>
    <w:rsid w:val="008D7CDF"/>
    <w:rsid w:val="008E17D1"/>
    <w:rsid w:val="008E1CFA"/>
    <w:rsid w:val="008E372B"/>
    <w:rsid w:val="008E55CF"/>
    <w:rsid w:val="008E61DF"/>
    <w:rsid w:val="008E744F"/>
    <w:rsid w:val="008E761A"/>
    <w:rsid w:val="008E7F06"/>
    <w:rsid w:val="008F0AB1"/>
    <w:rsid w:val="008F1104"/>
    <w:rsid w:val="008F1C00"/>
    <w:rsid w:val="008F361E"/>
    <w:rsid w:val="008F392B"/>
    <w:rsid w:val="008F54FD"/>
    <w:rsid w:val="008F7A61"/>
    <w:rsid w:val="008F7E7E"/>
    <w:rsid w:val="00901C02"/>
    <w:rsid w:val="00902419"/>
    <w:rsid w:val="00902E7B"/>
    <w:rsid w:val="0090477D"/>
    <w:rsid w:val="00906464"/>
    <w:rsid w:val="00910335"/>
    <w:rsid w:val="0091116E"/>
    <w:rsid w:val="00911A9B"/>
    <w:rsid w:val="009142CC"/>
    <w:rsid w:val="00915E4D"/>
    <w:rsid w:val="009163ED"/>
    <w:rsid w:val="0091697A"/>
    <w:rsid w:val="00917DA3"/>
    <w:rsid w:val="00921403"/>
    <w:rsid w:val="00925990"/>
    <w:rsid w:val="00925D41"/>
    <w:rsid w:val="009276D5"/>
    <w:rsid w:val="00931379"/>
    <w:rsid w:val="00931BFF"/>
    <w:rsid w:val="00932756"/>
    <w:rsid w:val="009336A6"/>
    <w:rsid w:val="00934A90"/>
    <w:rsid w:val="00935D58"/>
    <w:rsid w:val="00936826"/>
    <w:rsid w:val="0094061D"/>
    <w:rsid w:val="00941EAD"/>
    <w:rsid w:val="00942EFA"/>
    <w:rsid w:val="00944FDB"/>
    <w:rsid w:val="00945FBA"/>
    <w:rsid w:val="0094655B"/>
    <w:rsid w:val="00950C54"/>
    <w:rsid w:val="00955CD2"/>
    <w:rsid w:val="00956777"/>
    <w:rsid w:val="00956B93"/>
    <w:rsid w:val="00956FB2"/>
    <w:rsid w:val="00957A43"/>
    <w:rsid w:val="00961540"/>
    <w:rsid w:val="00961D7A"/>
    <w:rsid w:val="009637F6"/>
    <w:rsid w:val="009644B8"/>
    <w:rsid w:val="00965A89"/>
    <w:rsid w:val="00967779"/>
    <w:rsid w:val="009728B7"/>
    <w:rsid w:val="009752F5"/>
    <w:rsid w:val="009807B8"/>
    <w:rsid w:val="00981B51"/>
    <w:rsid w:val="009844EC"/>
    <w:rsid w:val="00985281"/>
    <w:rsid w:val="009863AD"/>
    <w:rsid w:val="00986748"/>
    <w:rsid w:val="00991A52"/>
    <w:rsid w:val="00991B5D"/>
    <w:rsid w:val="00991C91"/>
    <w:rsid w:val="00993405"/>
    <w:rsid w:val="0099468F"/>
    <w:rsid w:val="0099596A"/>
    <w:rsid w:val="0099767A"/>
    <w:rsid w:val="009A10BE"/>
    <w:rsid w:val="009A23D7"/>
    <w:rsid w:val="009A29B7"/>
    <w:rsid w:val="009A3376"/>
    <w:rsid w:val="009A4A32"/>
    <w:rsid w:val="009B0534"/>
    <w:rsid w:val="009B2177"/>
    <w:rsid w:val="009B6242"/>
    <w:rsid w:val="009B734B"/>
    <w:rsid w:val="009C509A"/>
    <w:rsid w:val="009C6027"/>
    <w:rsid w:val="009D0578"/>
    <w:rsid w:val="009D14A2"/>
    <w:rsid w:val="009D2175"/>
    <w:rsid w:val="009D5867"/>
    <w:rsid w:val="009D5A0D"/>
    <w:rsid w:val="009D63AF"/>
    <w:rsid w:val="009D7D36"/>
    <w:rsid w:val="009E59F1"/>
    <w:rsid w:val="009F11C6"/>
    <w:rsid w:val="009F647E"/>
    <w:rsid w:val="009F6A63"/>
    <w:rsid w:val="00A01211"/>
    <w:rsid w:val="00A02F73"/>
    <w:rsid w:val="00A04886"/>
    <w:rsid w:val="00A04A02"/>
    <w:rsid w:val="00A0524E"/>
    <w:rsid w:val="00A06180"/>
    <w:rsid w:val="00A10A6A"/>
    <w:rsid w:val="00A12906"/>
    <w:rsid w:val="00A12C52"/>
    <w:rsid w:val="00A14FA3"/>
    <w:rsid w:val="00A16F48"/>
    <w:rsid w:val="00A17C2D"/>
    <w:rsid w:val="00A17D0B"/>
    <w:rsid w:val="00A21169"/>
    <w:rsid w:val="00A213CD"/>
    <w:rsid w:val="00A315B3"/>
    <w:rsid w:val="00A32A70"/>
    <w:rsid w:val="00A34567"/>
    <w:rsid w:val="00A3484F"/>
    <w:rsid w:val="00A348CC"/>
    <w:rsid w:val="00A34D75"/>
    <w:rsid w:val="00A35AA1"/>
    <w:rsid w:val="00A372CF"/>
    <w:rsid w:val="00A40431"/>
    <w:rsid w:val="00A40763"/>
    <w:rsid w:val="00A4161B"/>
    <w:rsid w:val="00A4325C"/>
    <w:rsid w:val="00A436FC"/>
    <w:rsid w:val="00A474C2"/>
    <w:rsid w:val="00A479CC"/>
    <w:rsid w:val="00A50346"/>
    <w:rsid w:val="00A508F3"/>
    <w:rsid w:val="00A50ED8"/>
    <w:rsid w:val="00A51FFD"/>
    <w:rsid w:val="00A548AC"/>
    <w:rsid w:val="00A54B7B"/>
    <w:rsid w:val="00A559A1"/>
    <w:rsid w:val="00A57088"/>
    <w:rsid w:val="00A60E5C"/>
    <w:rsid w:val="00A61C1B"/>
    <w:rsid w:val="00A61CF2"/>
    <w:rsid w:val="00A64653"/>
    <w:rsid w:val="00A6689E"/>
    <w:rsid w:val="00A67BED"/>
    <w:rsid w:val="00A815D6"/>
    <w:rsid w:val="00A81683"/>
    <w:rsid w:val="00A81842"/>
    <w:rsid w:val="00A81A9E"/>
    <w:rsid w:val="00A81DA1"/>
    <w:rsid w:val="00A81FC4"/>
    <w:rsid w:val="00A8310C"/>
    <w:rsid w:val="00A8320D"/>
    <w:rsid w:val="00A84D6C"/>
    <w:rsid w:val="00A85579"/>
    <w:rsid w:val="00A85F92"/>
    <w:rsid w:val="00A865FA"/>
    <w:rsid w:val="00A86DB2"/>
    <w:rsid w:val="00A9042F"/>
    <w:rsid w:val="00A935A2"/>
    <w:rsid w:val="00A951AA"/>
    <w:rsid w:val="00A9618B"/>
    <w:rsid w:val="00A966E0"/>
    <w:rsid w:val="00A97714"/>
    <w:rsid w:val="00AA10E2"/>
    <w:rsid w:val="00AA16BD"/>
    <w:rsid w:val="00AA37D1"/>
    <w:rsid w:val="00AA453D"/>
    <w:rsid w:val="00AA6F38"/>
    <w:rsid w:val="00AB0889"/>
    <w:rsid w:val="00AB1146"/>
    <w:rsid w:val="00AB2325"/>
    <w:rsid w:val="00AC004C"/>
    <w:rsid w:val="00AC154F"/>
    <w:rsid w:val="00AC3F85"/>
    <w:rsid w:val="00AC6EDE"/>
    <w:rsid w:val="00AD2173"/>
    <w:rsid w:val="00AD5300"/>
    <w:rsid w:val="00AD647B"/>
    <w:rsid w:val="00AD7F56"/>
    <w:rsid w:val="00AD7FD7"/>
    <w:rsid w:val="00AE49FF"/>
    <w:rsid w:val="00AE57BA"/>
    <w:rsid w:val="00AE5A50"/>
    <w:rsid w:val="00AE6301"/>
    <w:rsid w:val="00AE6441"/>
    <w:rsid w:val="00AE6D9F"/>
    <w:rsid w:val="00AE7EC9"/>
    <w:rsid w:val="00AF1252"/>
    <w:rsid w:val="00AF13EF"/>
    <w:rsid w:val="00AF2258"/>
    <w:rsid w:val="00AF4426"/>
    <w:rsid w:val="00B0117F"/>
    <w:rsid w:val="00B03914"/>
    <w:rsid w:val="00B03982"/>
    <w:rsid w:val="00B0601C"/>
    <w:rsid w:val="00B07390"/>
    <w:rsid w:val="00B07943"/>
    <w:rsid w:val="00B07D62"/>
    <w:rsid w:val="00B1178D"/>
    <w:rsid w:val="00B12784"/>
    <w:rsid w:val="00B12A7E"/>
    <w:rsid w:val="00B12F27"/>
    <w:rsid w:val="00B12F57"/>
    <w:rsid w:val="00B17EB0"/>
    <w:rsid w:val="00B20464"/>
    <w:rsid w:val="00B20AC0"/>
    <w:rsid w:val="00B20CE5"/>
    <w:rsid w:val="00B20FB8"/>
    <w:rsid w:val="00B22240"/>
    <w:rsid w:val="00B241E5"/>
    <w:rsid w:val="00B25772"/>
    <w:rsid w:val="00B27723"/>
    <w:rsid w:val="00B3120E"/>
    <w:rsid w:val="00B31EF3"/>
    <w:rsid w:val="00B354DE"/>
    <w:rsid w:val="00B36880"/>
    <w:rsid w:val="00B36A63"/>
    <w:rsid w:val="00B40698"/>
    <w:rsid w:val="00B40A65"/>
    <w:rsid w:val="00B40D99"/>
    <w:rsid w:val="00B4120F"/>
    <w:rsid w:val="00B416C7"/>
    <w:rsid w:val="00B42E34"/>
    <w:rsid w:val="00B44511"/>
    <w:rsid w:val="00B458F5"/>
    <w:rsid w:val="00B4747C"/>
    <w:rsid w:val="00B505EC"/>
    <w:rsid w:val="00B51683"/>
    <w:rsid w:val="00B51F21"/>
    <w:rsid w:val="00B53419"/>
    <w:rsid w:val="00B539BD"/>
    <w:rsid w:val="00B53BDA"/>
    <w:rsid w:val="00B543E2"/>
    <w:rsid w:val="00B54780"/>
    <w:rsid w:val="00B57547"/>
    <w:rsid w:val="00B57E21"/>
    <w:rsid w:val="00B60E17"/>
    <w:rsid w:val="00B614F1"/>
    <w:rsid w:val="00B63DF7"/>
    <w:rsid w:val="00B66FF2"/>
    <w:rsid w:val="00B717FF"/>
    <w:rsid w:val="00B71832"/>
    <w:rsid w:val="00B72021"/>
    <w:rsid w:val="00B7475B"/>
    <w:rsid w:val="00B770DD"/>
    <w:rsid w:val="00B77915"/>
    <w:rsid w:val="00B77EF4"/>
    <w:rsid w:val="00B8076C"/>
    <w:rsid w:val="00B808E0"/>
    <w:rsid w:val="00B8114B"/>
    <w:rsid w:val="00B81402"/>
    <w:rsid w:val="00B81947"/>
    <w:rsid w:val="00B82647"/>
    <w:rsid w:val="00B83A97"/>
    <w:rsid w:val="00B8481A"/>
    <w:rsid w:val="00B901BE"/>
    <w:rsid w:val="00B91E66"/>
    <w:rsid w:val="00B93688"/>
    <w:rsid w:val="00B9375F"/>
    <w:rsid w:val="00B940ED"/>
    <w:rsid w:val="00B95D15"/>
    <w:rsid w:val="00B964EB"/>
    <w:rsid w:val="00BA25DB"/>
    <w:rsid w:val="00BA4B74"/>
    <w:rsid w:val="00BA7021"/>
    <w:rsid w:val="00BB0954"/>
    <w:rsid w:val="00BB61D9"/>
    <w:rsid w:val="00BB6413"/>
    <w:rsid w:val="00BB7585"/>
    <w:rsid w:val="00BC2095"/>
    <w:rsid w:val="00BC3ED8"/>
    <w:rsid w:val="00BC42D9"/>
    <w:rsid w:val="00BC481B"/>
    <w:rsid w:val="00BC4EF1"/>
    <w:rsid w:val="00BC5CEB"/>
    <w:rsid w:val="00BC7C16"/>
    <w:rsid w:val="00BD640A"/>
    <w:rsid w:val="00BE0DBA"/>
    <w:rsid w:val="00BE1177"/>
    <w:rsid w:val="00BE3036"/>
    <w:rsid w:val="00BE332B"/>
    <w:rsid w:val="00BE3AEF"/>
    <w:rsid w:val="00BE7742"/>
    <w:rsid w:val="00BE7DA4"/>
    <w:rsid w:val="00BF1A21"/>
    <w:rsid w:val="00BF248C"/>
    <w:rsid w:val="00BF36E3"/>
    <w:rsid w:val="00BF5BA9"/>
    <w:rsid w:val="00BF7B09"/>
    <w:rsid w:val="00BF7CD5"/>
    <w:rsid w:val="00C01B32"/>
    <w:rsid w:val="00C02480"/>
    <w:rsid w:val="00C02C77"/>
    <w:rsid w:val="00C04C82"/>
    <w:rsid w:val="00C05C4C"/>
    <w:rsid w:val="00C05DBC"/>
    <w:rsid w:val="00C13D2D"/>
    <w:rsid w:val="00C13F86"/>
    <w:rsid w:val="00C148D9"/>
    <w:rsid w:val="00C14BF9"/>
    <w:rsid w:val="00C14C1E"/>
    <w:rsid w:val="00C1526D"/>
    <w:rsid w:val="00C1593E"/>
    <w:rsid w:val="00C16C72"/>
    <w:rsid w:val="00C20DB4"/>
    <w:rsid w:val="00C24FBC"/>
    <w:rsid w:val="00C252FA"/>
    <w:rsid w:val="00C26C99"/>
    <w:rsid w:val="00C26D38"/>
    <w:rsid w:val="00C26F89"/>
    <w:rsid w:val="00C2790E"/>
    <w:rsid w:val="00C316F1"/>
    <w:rsid w:val="00C34692"/>
    <w:rsid w:val="00C35999"/>
    <w:rsid w:val="00C35F1D"/>
    <w:rsid w:val="00C37537"/>
    <w:rsid w:val="00C37BAF"/>
    <w:rsid w:val="00C40E7F"/>
    <w:rsid w:val="00C411D4"/>
    <w:rsid w:val="00C42CC3"/>
    <w:rsid w:val="00C42F65"/>
    <w:rsid w:val="00C4376F"/>
    <w:rsid w:val="00C46EDB"/>
    <w:rsid w:val="00C50428"/>
    <w:rsid w:val="00C51295"/>
    <w:rsid w:val="00C54317"/>
    <w:rsid w:val="00C5603B"/>
    <w:rsid w:val="00C560C1"/>
    <w:rsid w:val="00C56312"/>
    <w:rsid w:val="00C569AA"/>
    <w:rsid w:val="00C56EA1"/>
    <w:rsid w:val="00C600FF"/>
    <w:rsid w:val="00C60121"/>
    <w:rsid w:val="00C60A2E"/>
    <w:rsid w:val="00C64919"/>
    <w:rsid w:val="00C64BBA"/>
    <w:rsid w:val="00C65CA4"/>
    <w:rsid w:val="00C711E7"/>
    <w:rsid w:val="00C778C3"/>
    <w:rsid w:val="00C8031D"/>
    <w:rsid w:val="00C80396"/>
    <w:rsid w:val="00C814BE"/>
    <w:rsid w:val="00C814C2"/>
    <w:rsid w:val="00C81B29"/>
    <w:rsid w:val="00C829D4"/>
    <w:rsid w:val="00C834F2"/>
    <w:rsid w:val="00C874EE"/>
    <w:rsid w:val="00C912DC"/>
    <w:rsid w:val="00C920FF"/>
    <w:rsid w:val="00C92173"/>
    <w:rsid w:val="00C938C7"/>
    <w:rsid w:val="00C93912"/>
    <w:rsid w:val="00CA11E3"/>
    <w:rsid w:val="00CA183D"/>
    <w:rsid w:val="00CA1D93"/>
    <w:rsid w:val="00CA3B05"/>
    <w:rsid w:val="00CA3F73"/>
    <w:rsid w:val="00CA4C21"/>
    <w:rsid w:val="00CA5758"/>
    <w:rsid w:val="00CA65F6"/>
    <w:rsid w:val="00CB0322"/>
    <w:rsid w:val="00CB1665"/>
    <w:rsid w:val="00CB4C71"/>
    <w:rsid w:val="00CB6DFB"/>
    <w:rsid w:val="00CB7F7B"/>
    <w:rsid w:val="00CC25CF"/>
    <w:rsid w:val="00CC2CB4"/>
    <w:rsid w:val="00CC445D"/>
    <w:rsid w:val="00CC4C52"/>
    <w:rsid w:val="00CC6A04"/>
    <w:rsid w:val="00CC7513"/>
    <w:rsid w:val="00CC7957"/>
    <w:rsid w:val="00CD05C2"/>
    <w:rsid w:val="00CD1C00"/>
    <w:rsid w:val="00CD1C14"/>
    <w:rsid w:val="00CD4FA3"/>
    <w:rsid w:val="00CE008D"/>
    <w:rsid w:val="00CE172E"/>
    <w:rsid w:val="00CE25D2"/>
    <w:rsid w:val="00CE2FBA"/>
    <w:rsid w:val="00CE3ED9"/>
    <w:rsid w:val="00CE4F7B"/>
    <w:rsid w:val="00CE5A96"/>
    <w:rsid w:val="00CE65C3"/>
    <w:rsid w:val="00CF03EE"/>
    <w:rsid w:val="00CF12B1"/>
    <w:rsid w:val="00CF3356"/>
    <w:rsid w:val="00CF6994"/>
    <w:rsid w:val="00D00A03"/>
    <w:rsid w:val="00D00FD5"/>
    <w:rsid w:val="00D0300C"/>
    <w:rsid w:val="00D04001"/>
    <w:rsid w:val="00D04093"/>
    <w:rsid w:val="00D04CA6"/>
    <w:rsid w:val="00D0791C"/>
    <w:rsid w:val="00D10638"/>
    <w:rsid w:val="00D1301B"/>
    <w:rsid w:val="00D15FBE"/>
    <w:rsid w:val="00D2027E"/>
    <w:rsid w:val="00D202E3"/>
    <w:rsid w:val="00D21615"/>
    <w:rsid w:val="00D21C7E"/>
    <w:rsid w:val="00D22BF7"/>
    <w:rsid w:val="00D236FE"/>
    <w:rsid w:val="00D27579"/>
    <w:rsid w:val="00D31120"/>
    <w:rsid w:val="00D32407"/>
    <w:rsid w:val="00D40506"/>
    <w:rsid w:val="00D40D10"/>
    <w:rsid w:val="00D42900"/>
    <w:rsid w:val="00D457A3"/>
    <w:rsid w:val="00D45F82"/>
    <w:rsid w:val="00D52D81"/>
    <w:rsid w:val="00D52DF0"/>
    <w:rsid w:val="00D549B0"/>
    <w:rsid w:val="00D568CE"/>
    <w:rsid w:val="00D60357"/>
    <w:rsid w:val="00D608EC"/>
    <w:rsid w:val="00D620C7"/>
    <w:rsid w:val="00D6607B"/>
    <w:rsid w:val="00D66A0F"/>
    <w:rsid w:val="00D74ECB"/>
    <w:rsid w:val="00D80977"/>
    <w:rsid w:val="00D81789"/>
    <w:rsid w:val="00D819CE"/>
    <w:rsid w:val="00D850B6"/>
    <w:rsid w:val="00D8655D"/>
    <w:rsid w:val="00D87083"/>
    <w:rsid w:val="00D87C6D"/>
    <w:rsid w:val="00D87DBE"/>
    <w:rsid w:val="00D90468"/>
    <w:rsid w:val="00D91FAF"/>
    <w:rsid w:val="00D95E55"/>
    <w:rsid w:val="00D97762"/>
    <w:rsid w:val="00DA0B6D"/>
    <w:rsid w:val="00DA3283"/>
    <w:rsid w:val="00DA3C1C"/>
    <w:rsid w:val="00DA4A38"/>
    <w:rsid w:val="00DA4ABC"/>
    <w:rsid w:val="00DA4BE1"/>
    <w:rsid w:val="00DA5A9B"/>
    <w:rsid w:val="00DA78B0"/>
    <w:rsid w:val="00DB006C"/>
    <w:rsid w:val="00DB0680"/>
    <w:rsid w:val="00DB0CBE"/>
    <w:rsid w:val="00DB183B"/>
    <w:rsid w:val="00DB7ECE"/>
    <w:rsid w:val="00DC23C5"/>
    <w:rsid w:val="00DC3B4A"/>
    <w:rsid w:val="00DC5547"/>
    <w:rsid w:val="00DC5BE1"/>
    <w:rsid w:val="00DD01C4"/>
    <w:rsid w:val="00DD299E"/>
    <w:rsid w:val="00DD7044"/>
    <w:rsid w:val="00DE05AB"/>
    <w:rsid w:val="00DE07B2"/>
    <w:rsid w:val="00DE29C4"/>
    <w:rsid w:val="00DE3AAB"/>
    <w:rsid w:val="00DE4174"/>
    <w:rsid w:val="00DE4DAC"/>
    <w:rsid w:val="00DE68C3"/>
    <w:rsid w:val="00DE70B6"/>
    <w:rsid w:val="00DE7A39"/>
    <w:rsid w:val="00DF338A"/>
    <w:rsid w:val="00DF4C6B"/>
    <w:rsid w:val="00DF71F0"/>
    <w:rsid w:val="00E00107"/>
    <w:rsid w:val="00E03FA5"/>
    <w:rsid w:val="00E04073"/>
    <w:rsid w:val="00E04929"/>
    <w:rsid w:val="00E10D47"/>
    <w:rsid w:val="00E116BF"/>
    <w:rsid w:val="00E1386A"/>
    <w:rsid w:val="00E13BAA"/>
    <w:rsid w:val="00E15832"/>
    <w:rsid w:val="00E16061"/>
    <w:rsid w:val="00E20A3A"/>
    <w:rsid w:val="00E21635"/>
    <w:rsid w:val="00E2289B"/>
    <w:rsid w:val="00E24F33"/>
    <w:rsid w:val="00E2528B"/>
    <w:rsid w:val="00E266B8"/>
    <w:rsid w:val="00E2685D"/>
    <w:rsid w:val="00E30F69"/>
    <w:rsid w:val="00E30F75"/>
    <w:rsid w:val="00E31663"/>
    <w:rsid w:val="00E31BC9"/>
    <w:rsid w:val="00E31F5A"/>
    <w:rsid w:val="00E35C31"/>
    <w:rsid w:val="00E3603A"/>
    <w:rsid w:val="00E36F5A"/>
    <w:rsid w:val="00E37785"/>
    <w:rsid w:val="00E40F73"/>
    <w:rsid w:val="00E41048"/>
    <w:rsid w:val="00E42A3A"/>
    <w:rsid w:val="00E4429E"/>
    <w:rsid w:val="00E502E9"/>
    <w:rsid w:val="00E509A5"/>
    <w:rsid w:val="00E53FF3"/>
    <w:rsid w:val="00E60824"/>
    <w:rsid w:val="00E60B59"/>
    <w:rsid w:val="00E61E52"/>
    <w:rsid w:val="00E65EE5"/>
    <w:rsid w:val="00E669EF"/>
    <w:rsid w:val="00E67218"/>
    <w:rsid w:val="00E67930"/>
    <w:rsid w:val="00E67ACA"/>
    <w:rsid w:val="00E70231"/>
    <w:rsid w:val="00E71AA4"/>
    <w:rsid w:val="00E74EF4"/>
    <w:rsid w:val="00E804D0"/>
    <w:rsid w:val="00E8123C"/>
    <w:rsid w:val="00E8141B"/>
    <w:rsid w:val="00E8738A"/>
    <w:rsid w:val="00E91242"/>
    <w:rsid w:val="00E91C06"/>
    <w:rsid w:val="00E920DB"/>
    <w:rsid w:val="00E96D83"/>
    <w:rsid w:val="00E96F61"/>
    <w:rsid w:val="00EA1BF6"/>
    <w:rsid w:val="00EA4A32"/>
    <w:rsid w:val="00EB11E4"/>
    <w:rsid w:val="00EC0665"/>
    <w:rsid w:val="00EC091C"/>
    <w:rsid w:val="00EC22F8"/>
    <w:rsid w:val="00EC2A66"/>
    <w:rsid w:val="00EC5DEA"/>
    <w:rsid w:val="00ED42FA"/>
    <w:rsid w:val="00ED6A21"/>
    <w:rsid w:val="00ED7259"/>
    <w:rsid w:val="00ED7EB0"/>
    <w:rsid w:val="00EE14BE"/>
    <w:rsid w:val="00EE55F1"/>
    <w:rsid w:val="00EF1EFE"/>
    <w:rsid w:val="00EF2492"/>
    <w:rsid w:val="00EF3360"/>
    <w:rsid w:val="00EF7002"/>
    <w:rsid w:val="00F06441"/>
    <w:rsid w:val="00F11AF4"/>
    <w:rsid w:val="00F14057"/>
    <w:rsid w:val="00F165B9"/>
    <w:rsid w:val="00F17CA1"/>
    <w:rsid w:val="00F240FE"/>
    <w:rsid w:val="00F2418C"/>
    <w:rsid w:val="00F250F2"/>
    <w:rsid w:val="00F252D2"/>
    <w:rsid w:val="00F30E42"/>
    <w:rsid w:val="00F31DF1"/>
    <w:rsid w:val="00F34393"/>
    <w:rsid w:val="00F34A00"/>
    <w:rsid w:val="00F3591D"/>
    <w:rsid w:val="00F359DF"/>
    <w:rsid w:val="00F367A5"/>
    <w:rsid w:val="00F3782A"/>
    <w:rsid w:val="00F40769"/>
    <w:rsid w:val="00F408CC"/>
    <w:rsid w:val="00F44E18"/>
    <w:rsid w:val="00F4541B"/>
    <w:rsid w:val="00F45515"/>
    <w:rsid w:val="00F47B31"/>
    <w:rsid w:val="00F5193C"/>
    <w:rsid w:val="00F51C90"/>
    <w:rsid w:val="00F5274C"/>
    <w:rsid w:val="00F53EBD"/>
    <w:rsid w:val="00F6214F"/>
    <w:rsid w:val="00F635E5"/>
    <w:rsid w:val="00F63A67"/>
    <w:rsid w:val="00F671E8"/>
    <w:rsid w:val="00F813EE"/>
    <w:rsid w:val="00F8377E"/>
    <w:rsid w:val="00F856A7"/>
    <w:rsid w:val="00F8694C"/>
    <w:rsid w:val="00F872D0"/>
    <w:rsid w:val="00F92C05"/>
    <w:rsid w:val="00F96215"/>
    <w:rsid w:val="00F97219"/>
    <w:rsid w:val="00FA5156"/>
    <w:rsid w:val="00FA7450"/>
    <w:rsid w:val="00FA7B77"/>
    <w:rsid w:val="00FB0A2F"/>
    <w:rsid w:val="00FB0D64"/>
    <w:rsid w:val="00FC103E"/>
    <w:rsid w:val="00FC16D1"/>
    <w:rsid w:val="00FC2078"/>
    <w:rsid w:val="00FC24E7"/>
    <w:rsid w:val="00FC2D1A"/>
    <w:rsid w:val="00FC3CC3"/>
    <w:rsid w:val="00FC4E50"/>
    <w:rsid w:val="00FC5FBA"/>
    <w:rsid w:val="00FC61F5"/>
    <w:rsid w:val="00FC66C1"/>
    <w:rsid w:val="00FC7DB3"/>
    <w:rsid w:val="00FD36CF"/>
    <w:rsid w:val="00FD4C9F"/>
    <w:rsid w:val="00FD4F8C"/>
    <w:rsid w:val="00FD6E22"/>
    <w:rsid w:val="00FE3760"/>
    <w:rsid w:val="00FE4EA4"/>
    <w:rsid w:val="00FE5C65"/>
    <w:rsid w:val="00FE7413"/>
    <w:rsid w:val="01C89528"/>
    <w:rsid w:val="027884FD"/>
    <w:rsid w:val="028D4702"/>
    <w:rsid w:val="02CA7AA3"/>
    <w:rsid w:val="03EA1172"/>
    <w:rsid w:val="044E8B49"/>
    <w:rsid w:val="060944B0"/>
    <w:rsid w:val="074F12E4"/>
    <w:rsid w:val="0A59AB0E"/>
    <w:rsid w:val="0B0D3151"/>
    <w:rsid w:val="0B1B6AD2"/>
    <w:rsid w:val="0B78B2C8"/>
    <w:rsid w:val="0BC00EFC"/>
    <w:rsid w:val="0C183073"/>
    <w:rsid w:val="0C339FAB"/>
    <w:rsid w:val="0D15F323"/>
    <w:rsid w:val="0DF08446"/>
    <w:rsid w:val="0E753FD6"/>
    <w:rsid w:val="0EA373F9"/>
    <w:rsid w:val="0F6765C0"/>
    <w:rsid w:val="0FC902AA"/>
    <w:rsid w:val="122E5EA1"/>
    <w:rsid w:val="1282987A"/>
    <w:rsid w:val="1304C07F"/>
    <w:rsid w:val="135F31C5"/>
    <w:rsid w:val="14F1ABD3"/>
    <w:rsid w:val="14FB11AB"/>
    <w:rsid w:val="15987AE9"/>
    <w:rsid w:val="15FDBE07"/>
    <w:rsid w:val="189FB43D"/>
    <w:rsid w:val="1AA6C7DC"/>
    <w:rsid w:val="1AFC9840"/>
    <w:rsid w:val="1B5A684D"/>
    <w:rsid w:val="1CB2A83F"/>
    <w:rsid w:val="1D9B6938"/>
    <w:rsid w:val="1E4842CB"/>
    <w:rsid w:val="1E930E54"/>
    <w:rsid w:val="211312C6"/>
    <w:rsid w:val="21BAB4DC"/>
    <w:rsid w:val="22D5FD6B"/>
    <w:rsid w:val="23E332C8"/>
    <w:rsid w:val="252D8BE7"/>
    <w:rsid w:val="25E20258"/>
    <w:rsid w:val="29D51944"/>
    <w:rsid w:val="2A7F7F95"/>
    <w:rsid w:val="2B16FE74"/>
    <w:rsid w:val="2BAC145B"/>
    <w:rsid w:val="2BF9DF70"/>
    <w:rsid w:val="2FC7B084"/>
    <w:rsid w:val="3057DA26"/>
    <w:rsid w:val="34429547"/>
    <w:rsid w:val="34B51980"/>
    <w:rsid w:val="354E4978"/>
    <w:rsid w:val="3554EACA"/>
    <w:rsid w:val="3667C3FF"/>
    <w:rsid w:val="37C847C5"/>
    <w:rsid w:val="37ED53AB"/>
    <w:rsid w:val="3D6D2F24"/>
    <w:rsid w:val="3D78376B"/>
    <w:rsid w:val="3F87B053"/>
    <w:rsid w:val="40BDEFD4"/>
    <w:rsid w:val="42253553"/>
    <w:rsid w:val="43F01216"/>
    <w:rsid w:val="449DC242"/>
    <w:rsid w:val="451D7434"/>
    <w:rsid w:val="463E3862"/>
    <w:rsid w:val="4833A6AC"/>
    <w:rsid w:val="48D1E2A5"/>
    <w:rsid w:val="4A465F92"/>
    <w:rsid w:val="4A55C685"/>
    <w:rsid w:val="4BA7478C"/>
    <w:rsid w:val="4BD8EB61"/>
    <w:rsid w:val="4C4AB024"/>
    <w:rsid w:val="4C5087EA"/>
    <w:rsid w:val="4DF693C2"/>
    <w:rsid w:val="4FE6DA1B"/>
    <w:rsid w:val="50A6285E"/>
    <w:rsid w:val="518E6E16"/>
    <w:rsid w:val="53234FFD"/>
    <w:rsid w:val="53302E05"/>
    <w:rsid w:val="53B01FD3"/>
    <w:rsid w:val="54886484"/>
    <w:rsid w:val="5563C637"/>
    <w:rsid w:val="562A7905"/>
    <w:rsid w:val="56C45BFA"/>
    <w:rsid w:val="574CDEFD"/>
    <w:rsid w:val="5756D9D4"/>
    <w:rsid w:val="57FC78D9"/>
    <w:rsid w:val="58B46274"/>
    <w:rsid w:val="5C101AF4"/>
    <w:rsid w:val="5E310474"/>
    <w:rsid w:val="5E4A2B9B"/>
    <w:rsid w:val="5FCC9CD7"/>
    <w:rsid w:val="6058F8FE"/>
    <w:rsid w:val="6181F242"/>
    <w:rsid w:val="61966D2F"/>
    <w:rsid w:val="623FC346"/>
    <w:rsid w:val="65ECFC74"/>
    <w:rsid w:val="673F4AB0"/>
    <w:rsid w:val="67BF3650"/>
    <w:rsid w:val="6830F97F"/>
    <w:rsid w:val="6851CA05"/>
    <w:rsid w:val="68A2F719"/>
    <w:rsid w:val="68B7C970"/>
    <w:rsid w:val="6B95BEEE"/>
    <w:rsid w:val="6BE3B097"/>
    <w:rsid w:val="6FB02BA7"/>
    <w:rsid w:val="70CDB96C"/>
    <w:rsid w:val="7110482D"/>
    <w:rsid w:val="73D07206"/>
    <w:rsid w:val="74663B66"/>
    <w:rsid w:val="75479545"/>
    <w:rsid w:val="79765820"/>
    <w:rsid w:val="79C27109"/>
    <w:rsid w:val="7D548754"/>
    <w:rsid w:val="7D5D17AC"/>
    <w:rsid w:val="7D80D056"/>
    <w:rsid w:val="7F800D4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2AD6C"/>
  <w15:chartTrackingRefBased/>
  <w15:docId w15:val="{EF72A624-1F5B-4D91-8AEB-EFFE17C65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D15"/>
    <w:pPr>
      <w:spacing w:before="120" w:after="120" w:line="276" w:lineRule="auto"/>
    </w:pPr>
    <w:rPr>
      <w:rFonts w:ascii="Arial" w:hAnsi="Arial"/>
      <w:sz w:val="22"/>
    </w:rPr>
  </w:style>
  <w:style w:type="paragraph" w:styleId="Heading1">
    <w:name w:val="heading 1"/>
    <w:basedOn w:val="Normal"/>
    <w:next w:val="Normal"/>
    <w:link w:val="Heading1Char"/>
    <w:uiPriority w:val="9"/>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9"/>
    <w:unhideWhenUsed/>
    <w:qFormat/>
    <w:rsid w:val="00EE14BE"/>
    <w:pPr>
      <w:keepNext/>
      <w:keepLines/>
      <w:spacing w:after="0"/>
      <w:outlineLvl w:val="1"/>
    </w:pPr>
    <w:rPr>
      <w:rFonts w:eastAsiaTheme="majorEastAsia" w:cstheme="majorBidi"/>
      <w:b/>
      <w:color w:val="033636" w:themeColor="text2"/>
      <w:sz w:val="32"/>
      <w:szCs w:val="26"/>
    </w:rPr>
  </w:style>
  <w:style w:type="paragraph" w:styleId="Heading3">
    <w:name w:val="heading 3"/>
    <w:basedOn w:val="Normal"/>
    <w:next w:val="Normal"/>
    <w:link w:val="Heading3Char"/>
    <w:uiPriority w:val="9"/>
    <w:unhideWhenUsed/>
    <w:qFormat/>
    <w:rsid w:val="005A594D"/>
    <w:pPr>
      <w:keepNext/>
      <w:keepLines/>
      <w:spacing w:before="240" w:after="0"/>
      <w:outlineLvl w:val="2"/>
    </w:pPr>
    <w:rPr>
      <w:rFonts w:eastAsiaTheme="majorEastAsia" w:cstheme="majorBidi"/>
      <w:b/>
      <w:i/>
    </w:rPr>
  </w:style>
  <w:style w:type="paragraph" w:styleId="Heading4">
    <w:name w:val="heading 4"/>
    <w:basedOn w:val="Normal"/>
    <w:next w:val="Normal"/>
    <w:link w:val="Heading4Char"/>
    <w:uiPriority w:val="9"/>
    <w:unhideWhenUsed/>
    <w:qFormat/>
    <w:rsid w:val="00BC7C16"/>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9"/>
    <w:rsid w:val="00EE14BE"/>
    <w:rPr>
      <w:rFonts w:ascii="Arial" w:eastAsiaTheme="majorEastAsia" w:hAnsi="Arial" w:cstheme="majorBidi"/>
      <w:b/>
      <w:color w:val="033636" w:themeColor="text2"/>
      <w:sz w:val="32"/>
      <w:szCs w:val="26"/>
    </w:rPr>
  </w:style>
  <w:style w:type="paragraph" w:styleId="Title">
    <w:name w:val="Title"/>
    <w:basedOn w:val="Normal"/>
    <w:next w:val="Normal"/>
    <w:link w:val="TitleChar"/>
    <w:uiPriority w:val="10"/>
    <w:qFormat/>
    <w:rsid w:val="00B95D15"/>
    <w:pPr>
      <w:spacing w:before="2000" w:after="240" w:line="240" w:lineRule="auto"/>
    </w:pPr>
    <w:rPr>
      <w:rFonts w:eastAsiaTheme="majorEastAsia" w:cstheme="majorBidi"/>
      <w:color w:val="00A478" w:themeColor="background2" w:themeShade="BF"/>
      <w:spacing w:val="-10"/>
      <w:kern w:val="28"/>
      <w:sz w:val="46"/>
      <w:szCs w:val="46"/>
    </w:rPr>
  </w:style>
  <w:style w:type="character" w:customStyle="1" w:styleId="TitleChar">
    <w:name w:val="Title Char"/>
    <w:basedOn w:val="DefaultParagraphFont"/>
    <w:link w:val="Title"/>
    <w:uiPriority w:val="10"/>
    <w:rsid w:val="00B95D15"/>
    <w:rPr>
      <w:rFonts w:ascii="Arial" w:eastAsiaTheme="majorEastAsia" w:hAnsi="Arial" w:cstheme="majorBidi"/>
      <w:color w:val="00A478" w:themeColor="background2" w:themeShade="BF"/>
      <w:spacing w:val="-10"/>
      <w:kern w:val="28"/>
      <w:sz w:val="46"/>
      <w:szCs w:val="46"/>
    </w:rPr>
  </w:style>
  <w:style w:type="paragraph" w:styleId="Subtitle">
    <w:name w:val="Subtitle"/>
    <w:basedOn w:val="Title"/>
    <w:next w:val="Normal"/>
    <w:link w:val="SubtitleChar"/>
    <w:uiPriority w:val="11"/>
    <w:qFormat/>
    <w:rsid w:val="00B95D15"/>
    <w:pPr>
      <w:numPr>
        <w:ilvl w:val="1"/>
      </w:numPr>
      <w:spacing w:before="800" w:after="160"/>
    </w:pPr>
    <w:rPr>
      <w:rFonts w:eastAsiaTheme="minorEastAsia" w:cs="Times New Roman (Body CS)"/>
      <w:b/>
      <w:sz w:val="28"/>
      <w:szCs w:val="22"/>
    </w:rPr>
  </w:style>
  <w:style w:type="character" w:customStyle="1" w:styleId="SubtitleChar">
    <w:name w:val="Subtitle Char"/>
    <w:basedOn w:val="DefaultParagraphFont"/>
    <w:link w:val="Subtitle"/>
    <w:uiPriority w:val="11"/>
    <w:rsid w:val="00B95D15"/>
    <w:rPr>
      <w:rFonts w:ascii="Arial" w:eastAsiaTheme="minorEastAsia" w:hAnsi="Arial" w:cs="Times New Roman (Body CS)"/>
      <w:b/>
      <w:color w:val="00A478" w:themeColor="background2" w:themeShade="BF"/>
      <w:spacing w:val="-10"/>
      <w:kern w:val="28"/>
      <w:sz w:val="28"/>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5A594D"/>
    <w:rPr>
      <w:rFonts w:ascii="Arial" w:eastAsiaTheme="majorEastAsia" w:hAnsi="Arial" w:cstheme="majorBidi"/>
      <w:b/>
      <w:i/>
      <w:sz w:val="22"/>
    </w:rPr>
  </w:style>
  <w:style w:type="character" w:customStyle="1" w:styleId="Heading4Char">
    <w:name w:val="Heading 4 Char"/>
    <w:basedOn w:val="DefaultParagraphFont"/>
    <w:link w:val="Heading4"/>
    <w:uiPriority w:val="9"/>
    <w:rsid w:val="00BC7C16"/>
    <w:rPr>
      <w:rFonts w:ascii="Arial" w:eastAsiaTheme="majorEastAsia" w:hAnsi="Arial" w:cstheme="majorBidi"/>
      <w:i/>
      <w:iCs/>
      <w:sz w:val="22"/>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qFormat/>
    <w:rsid w:val="00BD640A"/>
    <w:pPr>
      <w:tabs>
        <w:tab w:val="center" w:pos="4513"/>
        <w:tab w:val="right" w:pos="9026"/>
      </w:tabs>
      <w:spacing w:before="0" w:after="0" w:line="240" w:lineRule="auto"/>
    </w:pPr>
  </w:style>
  <w:style w:type="character" w:customStyle="1" w:styleId="HeaderChar">
    <w:name w:val="Header Char"/>
    <w:basedOn w:val="DefaultParagraphFont"/>
    <w:link w:val="Header"/>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customStyle="1" w:styleId="StyleCaptionSuperscript">
    <w:name w:val="Style Caption + Superscript"/>
    <w:basedOn w:val="Caption"/>
    <w:rsid w:val="00E31F5A"/>
    <w:rPr>
      <w:vertAlign w:val="superscript"/>
    </w:r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EE14BE"/>
    <w:pPr>
      <w:spacing w:before="120" w:after="120" w:line="276" w:lineRule="auto"/>
    </w:pPr>
    <w:rPr>
      <w:rFonts w:ascii="Arial" w:eastAsia="Times New Roman" w:hAnsi="Arial" w:cs="Arial"/>
      <w:color w:val="033636" w:themeColor="text2"/>
      <w:kern w:val="0"/>
      <w:sz w:val="20"/>
      <w:szCs w:val="18"/>
      <w:lang w:eastAsia="en-GB"/>
      <w14:ligatures w14:val="none"/>
    </w:rPr>
  </w:style>
  <w:style w:type="table" w:styleId="TableGrid">
    <w:name w:val="Table Grid"/>
    <w:basedOn w:val="TableNormal"/>
    <w:uiPriority w:val="59"/>
    <w:rsid w:val="00B95D15"/>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rPr>
        <w:b/>
        <w:sz w:val="20"/>
      </w:rPr>
      <w:tblPr/>
      <w:tcPr>
        <w:shd w:val="clear" w:color="auto" w:fill="00DCA1" w:themeFill="background2"/>
        <w:vAlign w:val="center"/>
      </w:tcPr>
    </w:tblStylePr>
    <w:tblStylePr w:type="lastRow">
      <w:rPr>
        <w:rFonts w:asciiTheme="minorHAnsi" w:hAnsiTheme="minorHAnsi"/>
        <w:b/>
        <w:sz w:val="20"/>
      </w:rPr>
    </w:tblStylePr>
    <w:tblStylePr w:type="firstCol">
      <w:rPr>
        <w:b/>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styleId="Date">
    <w:name w:val="Date"/>
    <w:basedOn w:val="Normal"/>
    <w:next w:val="Normal"/>
    <w:link w:val="DateChar"/>
    <w:uiPriority w:val="99"/>
    <w:unhideWhenUsed/>
    <w:rsid w:val="00B95D15"/>
    <w:rPr>
      <w:b/>
      <w:sz w:val="28"/>
    </w:rPr>
  </w:style>
  <w:style w:type="character" w:customStyle="1" w:styleId="DateChar">
    <w:name w:val="Date Char"/>
    <w:basedOn w:val="DefaultParagraphFont"/>
    <w:link w:val="Date"/>
    <w:uiPriority w:val="99"/>
    <w:rsid w:val="00B95D15"/>
    <w:rPr>
      <w:rFonts w:ascii="Arial" w:hAnsi="Arial"/>
      <w:b/>
      <w:sz w:val="28"/>
    </w:rPr>
  </w:style>
  <w:style w:type="paragraph" w:customStyle="1" w:styleId="HeadingFigure">
    <w:name w:val="Heading Figure"/>
    <w:basedOn w:val="Normal"/>
    <w:qFormat/>
    <w:rsid w:val="006135A5"/>
    <w:pPr>
      <w:numPr>
        <w:numId w:val="13"/>
      </w:numPr>
      <w:spacing w:before="240"/>
    </w:pPr>
    <w:rPr>
      <w:b/>
      <w:noProof/>
      <w:color w:val="033636" w:themeColor="text2"/>
    </w:rPr>
  </w:style>
  <w:style w:type="numbering" w:customStyle="1" w:styleId="CurrentList1">
    <w:name w:val="Current List1"/>
    <w:uiPriority w:val="99"/>
    <w:rsid w:val="009752F5"/>
    <w:pPr>
      <w:numPr>
        <w:numId w:val="14"/>
      </w:numPr>
    </w:pPr>
  </w:style>
  <w:style w:type="paragraph" w:customStyle="1" w:styleId="BoxBulletEmerald">
    <w:name w:val="Box Bullet Emerald"/>
    <w:basedOn w:val="Normal"/>
    <w:qFormat/>
    <w:rsid w:val="00F872D0"/>
    <w:pPr>
      <w:numPr>
        <w:numId w:val="15"/>
      </w:numPr>
      <w:pBdr>
        <w:top w:val="single" w:sz="8" w:space="1" w:color="033636" w:themeColor="text2"/>
        <w:left w:val="single" w:sz="8" w:space="4" w:color="033636" w:themeColor="text2"/>
        <w:bottom w:val="single" w:sz="8" w:space="1" w:color="033636" w:themeColor="text2"/>
        <w:right w:val="single" w:sz="8" w:space="4" w:color="033636" w:themeColor="text2"/>
      </w:pBdr>
      <w:contextualSpacing/>
    </w:pPr>
  </w:style>
  <w:style w:type="paragraph" w:customStyle="1" w:styleId="BoxtextEmerald">
    <w:name w:val="Box text Emerald"/>
    <w:basedOn w:val="Normal"/>
    <w:link w:val="BoxtextEmeraldChar"/>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link w:val="BoxtextNavyChar"/>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872D0"/>
    <w:pPr>
      <w:tabs>
        <w:tab w:val="right" w:leader="dot" w:pos="9482"/>
      </w:tabs>
      <w:spacing w:after="0"/>
    </w:pPr>
    <w:rPr>
      <w:rFonts w:asciiTheme="minorHAnsi" w:eastAsiaTheme="minorEastAsia" w:hAnsiTheme="minorHAnsi"/>
      <w:noProof/>
      <w:sz w:val="24"/>
      <w:lang w:eastAsia="ja-JP"/>
    </w:rPr>
  </w:style>
  <w:style w:type="paragraph" w:styleId="TOC2">
    <w:name w:val="toc 2"/>
    <w:basedOn w:val="Normal"/>
    <w:next w:val="Normal"/>
    <w:autoRedefine/>
    <w:uiPriority w:val="39"/>
    <w:unhideWhenUsed/>
    <w:rsid w:val="00F872D0"/>
    <w:pPr>
      <w:tabs>
        <w:tab w:val="right" w:leader="dot" w:pos="9482"/>
      </w:tabs>
      <w:spacing w:after="0"/>
      <w:ind w:left="240"/>
    </w:pPr>
    <w:rPr>
      <w:rFonts w:asciiTheme="minorHAnsi" w:eastAsiaTheme="minorEastAsia" w:hAnsiTheme="minorHAnsi"/>
      <w:noProof/>
      <w:sz w:val="24"/>
      <w:lang w:eastAsia="ja-JP"/>
    </w:rPr>
  </w:style>
  <w:style w:type="paragraph" w:styleId="TOC3">
    <w:name w:val="toc 3"/>
    <w:basedOn w:val="Normal"/>
    <w:next w:val="Normal"/>
    <w:autoRedefine/>
    <w:uiPriority w:val="39"/>
    <w:unhideWhenUsed/>
    <w:rsid w:val="00F872D0"/>
    <w:pPr>
      <w:tabs>
        <w:tab w:val="right" w:leader="dot" w:pos="9482"/>
      </w:tabs>
      <w:spacing w:before="0" w:after="0"/>
      <w:ind w:left="480"/>
    </w:pPr>
    <w:rPr>
      <w:rFonts w:asciiTheme="minorHAnsi" w:eastAsiaTheme="minorEastAsia" w:hAnsiTheme="minorHAnsi"/>
      <w:noProof/>
      <w:sz w:val="24"/>
      <w:lang w:eastAsia="ja-JP"/>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17"/>
      </w:numPr>
      <w:ind w:left="567" w:hanging="567"/>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7E5BB7"/>
    <w:pPr>
      <w:numPr>
        <w:numId w:val="34"/>
      </w:numPr>
      <w:spacing w:before="60" w:after="60" w:line="240" w:lineRule="auto"/>
      <w:contextualSpacing w:val="0"/>
    </w:pPr>
    <w:rPr>
      <w:rFonts w:eastAsiaTheme="minorEastAsia" w:cs="Times New Roman"/>
      <w:color w:val="000000" w:themeColor="text1"/>
      <w:kern w:val="0"/>
      <w:szCs w:val="22"/>
      <w14:ligatures w14:val="none"/>
    </w:rPr>
  </w:style>
  <w:style w:type="paragraph" w:customStyle="1" w:styleId="Tabletextleft">
    <w:name w:val="Table text left"/>
    <w:autoRedefine/>
    <w:qFormat/>
    <w:locked/>
    <w:rsid w:val="00382757"/>
    <w:pPr>
      <w:spacing w:before="60" w:after="60"/>
    </w:pPr>
    <w:rPr>
      <w:rFonts w:ascii="Arial" w:eastAsia="Arial" w:hAnsi="Arial" w:cs="Times New Roman"/>
      <w:color w:val="000000" w:themeColor="text1"/>
      <w:kern w:val="0"/>
      <w:sz w:val="20"/>
      <w:szCs w:val="20"/>
      <w:lang w:eastAsia="en-AU"/>
      <w14:ligatures w14:val="none"/>
    </w:rPr>
  </w:style>
  <w:style w:type="paragraph" w:customStyle="1" w:styleId="Tablelistbullet">
    <w:name w:val="Table list bullet"/>
    <w:basedOn w:val="Tabletextleft"/>
    <w:qFormat/>
    <w:rsid w:val="00017054"/>
    <w:pPr>
      <w:numPr>
        <w:numId w:val="18"/>
      </w:numPr>
      <w:ind w:left="438" w:hanging="425"/>
    </w:pPr>
    <w:rPr>
      <w:rFonts w:eastAsiaTheme="majorEastAsia"/>
      <w:color w:val="033636" w:themeColor="text2"/>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21"/>
      </w:numPr>
    </w:pPr>
  </w:style>
  <w:style w:type="paragraph" w:styleId="CommentText">
    <w:name w:val="annotation text"/>
    <w:basedOn w:val="Normal"/>
    <w:link w:val="CommentTextChar"/>
    <w:uiPriority w:val="99"/>
    <w:unhideWhenUsed/>
    <w:qFormat/>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styleId="BodyText">
    <w:name w:val="Body Text"/>
    <w:basedOn w:val="Normal"/>
    <w:link w:val="BodyTextChar"/>
    <w:uiPriority w:val="1"/>
    <w:qFormat/>
    <w:rsid w:val="004D5B16"/>
    <w:pPr>
      <w:widowControl w:val="0"/>
      <w:spacing w:before="240" w:after="0" w:line="250" w:lineRule="auto"/>
      <w:ind w:right="726"/>
      <w:jc w:val="both"/>
    </w:pPr>
    <w:rPr>
      <w:rFonts w:eastAsia="Arial"/>
      <w:color w:val="231F20"/>
      <w:kern w:val="0"/>
      <w:lang w:val="en-US"/>
      <w14:ligatures w14:val="none"/>
    </w:rPr>
  </w:style>
  <w:style w:type="character" w:customStyle="1" w:styleId="BodyTextChar">
    <w:name w:val="Body Text Char"/>
    <w:basedOn w:val="DefaultParagraphFont"/>
    <w:link w:val="BodyText"/>
    <w:uiPriority w:val="1"/>
    <w:rsid w:val="004D5B16"/>
    <w:rPr>
      <w:rFonts w:ascii="Arial" w:eastAsia="Arial" w:hAnsi="Arial"/>
      <w:color w:val="231F20"/>
      <w:kern w:val="0"/>
      <w:lang w:val="en-US"/>
      <w14:ligatures w14:val="none"/>
    </w:rPr>
  </w:style>
  <w:style w:type="table" w:styleId="PlainTable2">
    <w:name w:val="Plain Table 2"/>
    <w:basedOn w:val="TableNormal"/>
    <w:uiPriority w:val="42"/>
    <w:rsid w:val="004D5B16"/>
    <w:rPr>
      <w:rFonts w:ascii="Times New Roman" w:hAnsi="Times New Roman" w:cs="Times New Roman"/>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text">
    <w:name w:val="Paragraph text"/>
    <w:basedOn w:val="Normal"/>
    <w:qFormat/>
    <w:rsid w:val="004D5B16"/>
    <w:pPr>
      <w:spacing w:after="60" w:line="240" w:lineRule="auto"/>
    </w:pPr>
    <w:rPr>
      <w:rFonts w:eastAsia="Times New Roman" w:cs="Times New Roman"/>
      <w:color w:val="000000" w:themeColor="text1"/>
      <w:kern w:val="0"/>
      <w:sz w:val="21"/>
      <w14:ligatures w14:val="none"/>
    </w:rPr>
  </w:style>
  <w:style w:type="paragraph" w:customStyle="1" w:styleId="Tableheadings">
    <w:name w:val="Table headings"/>
    <w:basedOn w:val="Normal"/>
    <w:qFormat/>
    <w:rsid w:val="00A54B7B"/>
    <w:pPr>
      <w:spacing w:before="60" w:line="240" w:lineRule="auto"/>
      <w:jc w:val="both"/>
    </w:pPr>
    <w:rPr>
      <w:rFonts w:eastAsia="Calibri" w:cs="Times New Roman"/>
      <w:b/>
      <w:kern w:val="0"/>
      <w:szCs w:val="22"/>
      <w14:ligatures w14:val="none"/>
    </w:rPr>
  </w:style>
  <w:style w:type="table" w:styleId="GridTable1Light">
    <w:name w:val="Grid Table 1 Light"/>
    <w:basedOn w:val="TableNormal"/>
    <w:uiPriority w:val="46"/>
    <w:rsid w:val="00A54B7B"/>
    <w:pPr>
      <w:widowControl w:val="0"/>
    </w:pPr>
    <w:rPr>
      <w:kern w:val="0"/>
      <w:sz w:val="22"/>
      <w:szCs w:val="22"/>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Bullet">
    <w:name w:val="List Bullet"/>
    <w:basedOn w:val="Normal"/>
    <w:uiPriority w:val="99"/>
    <w:unhideWhenUsed/>
    <w:rsid w:val="00F872D0"/>
    <w:pPr>
      <w:numPr>
        <w:numId w:val="33"/>
      </w:numPr>
      <w:contextualSpacing/>
    </w:pPr>
  </w:style>
  <w:style w:type="character" w:styleId="FootnoteReference">
    <w:name w:val="footnote reference"/>
    <w:basedOn w:val="DefaultParagraphFont"/>
    <w:uiPriority w:val="99"/>
    <w:unhideWhenUsed/>
    <w:rsid w:val="00BC7C16"/>
    <w:rPr>
      <w:rFonts w:asciiTheme="minorHAnsi" w:hAnsiTheme="minorHAnsi"/>
      <w:sz w:val="18"/>
      <w:vertAlign w:val="superscript"/>
    </w:rPr>
  </w:style>
  <w:style w:type="paragraph" w:styleId="FootnoteText">
    <w:name w:val="footnote text"/>
    <w:basedOn w:val="Normal"/>
    <w:link w:val="FootnoteTextChar"/>
    <w:uiPriority w:val="99"/>
    <w:rsid w:val="00BC7C16"/>
    <w:pPr>
      <w:spacing w:before="0" w:after="0" w:line="240" w:lineRule="auto"/>
    </w:pPr>
    <w:rPr>
      <w:rFonts w:asciiTheme="minorHAnsi" w:hAnsiTheme="minorHAnsi" w:cs="Times New Roman"/>
      <w:kern w:val="0"/>
      <w:sz w:val="18"/>
      <w:szCs w:val="20"/>
      <w14:ligatures w14:val="none"/>
    </w:rPr>
  </w:style>
  <w:style w:type="character" w:customStyle="1" w:styleId="FootnoteTextChar">
    <w:name w:val="Footnote Text Char"/>
    <w:basedOn w:val="DefaultParagraphFont"/>
    <w:link w:val="FootnoteText"/>
    <w:uiPriority w:val="99"/>
    <w:rsid w:val="00BC7C16"/>
    <w:rPr>
      <w:rFonts w:cs="Times New Roman"/>
      <w:kern w:val="0"/>
      <w:sz w:val="18"/>
      <w:szCs w:val="20"/>
      <w14:ligatures w14:val="none"/>
    </w:rPr>
  </w:style>
  <w:style w:type="character" w:styleId="FollowedHyperlink">
    <w:name w:val="FollowedHyperlink"/>
    <w:basedOn w:val="DefaultParagraphFont"/>
    <w:uiPriority w:val="99"/>
    <w:semiHidden/>
    <w:unhideWhenUsed/>
    <w:rsid w:val="0041406C"/>
    <w:rPr>
      <w:color w:val="6D6D70" w:themeColor="followedHyperlink"/>
      <w:u w:val="single"/>
    </w:rPr>
  </w:style>
  <w:style w:type="table" w:customStyle="1" w:styleId="TableGrid1">
    <w:name w:val="Table Grid1"/>
    <w:basedOn w:val="TableNormal"/>
    <w:next w:val="TableGrid"/>
    <w:uiPriority w:val="39"/>
    <w:rsid w:val="00EE14BE"/>
    <w:pPr>
      <w:spacing w:before="40" w:after="40"/>
    </w:pPr>
    <w:rPr>
      <w:rFonts w:eastAsia="Times New Roman" w:cs="Times New Roman"/>
      <w:kern w:val="0"/>
      <w:sz w:val="20"/>
      <w:szCs w:val="20"/>
      <w:lang w:eastAsia="en-AU"/>
      <w14:ligatures w14:val="none"/>
    </w:rPr>
    <w:tblPr>
      <w:tblStyleRowBandSize w:val="1"/>
      <w:tblBorders>
        <w:top w:val="single" w:sz="6" w:space="0" w:color="00DCA1"/>
        <w:bottom w:val="single" w:sz="6" w:space="0" w:color="00DCA1"/>
        <w:insideH w:val="single" w:sz="6" w:space="0" w:color="00DCA1"/>
      </w:tblBorders>
    </w:tblPr>
    <w:tcPr>
      <w:tcMar>
        <w:top w:w="57" w:type="dxa"/>
        <w:left w:w="57" w:type="dxa"/>
        <w:bottom w:w="57" w:type="dxa"/>
        <w:right w:w="57" w:type="dxa"/>
      </w:tcMar>
      <w:vAlign w:val="center"/>
    </w:tcPr>
    <w:tblStylePr w:type="firstRow">
      <w:rPr>
        <w:b w:val="0"/>
      </w:rPr>
      <w:tblPr/>
      <w:tcPr>
        <w:shd w:val="clear" w:color="auto" w:fill="00DCA1"/>
        <w:vAlign w:val="center"/>
      </w:tcPr>
    </w:tblStylePr>
    <w:tblStylePr w:type="lastRow">
      <w:rPr>
        <w:rFonts w:ascii="Arial" w:hAnsi="Arial"/>
        <w:b/>
        <w:sz w:val="20"/>
      </w:rPr>
    </w:tblStylePr>
    <w:tblStylePr w:type="band1Horz">
      <w:tblPr/>
      <w:tcPr>
        <w:tcBorders>
          <w:top w:val="single" w:sz="4" w:space="0" w:color="00DCA1"/>
          <w:left w:val="nil"/>
          <w:bottom w:val="single" w:sz="4" w:space="0" w:color="00DCA1"/>
          <w:right w:val="nil"/>
          <w:insideH w:val="nil"/>
          <w:insideV w:val="nil"/>
          <w:tl2br w:val="nil"/>
          <w:tr2bl w:val="nil"/>
        </w:tcBorders>
      </w:tcPr>
    </w:tblStylePr>
  </w:style>
  <w:style w:type="paragraph" w:customStyle="1" w:styleId="EndNoteBibliographyTitle">
    <w:name w:val="EndNote Bibliography Title"/>
    <w:basedOn w:val="Normal"/>
    <w:link w:val="EndNoteBibliographyTitleChar"/>
    <w:rsid w:val="00004883"/>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04883"/>
    <w:rPr>
      <w:rFonts w:ascii="Arial" w:hAnsi="Arial" w:cs="Arial"/>
      <w:noProof/>
      <w:lang w:val="en-US"/>
    </w:rPr>
  </w:style>
  <w:style w:type="paragraph" w:customStyle="1" w:styleId="EndNoteBibliography">
    <w:name w:val="EndNote Bibliography"/>
    <w:basedOn w:val="Normal"/>
    <w:link w:val="EndNoteBibliographyChar"/>
    <w:rsid w:val="0000488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04883"/>
    <w:rPr>
      <w:rFonts w:ascii="Arial" w:hAnsi="Arial" w:cs="Arial"/>
      <w:noProof/>
      <w:lang w:val="en-US"/>
    </w:rPr>
  </w:style>
  <w:style w:type="paragraph" w:styleId="CommentSubject">
    <w:name w:val="annotation subject"/>
    <w:basedOn w:val="CommentText"/>
    <w:next w:val="CommentText"/>
    <w:link w:val="CommentSubjectChar"/>
    <w:uiPriority w:val="99"/>
    <w:semiHidden/>
    <w:unhideWhenUsed/>
    <w:rsid w:val="004717F7"/>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717F7"/>
    <w:rPr>
      <w:rFonts w:ascii="Arial" w:hAnsi="Arial" w:cs="Times New Roman"/>
      <w:b/>
      <w:bCs/>
      <w:kern w:val="0"/>
      <w:sz w:val="20"/>
      <w:szCs w:val="20"/>
      <w14:ligatures w14:val="none"/>
    </w:rPr>
  </w:style>
  <w:style w:type="paragraph" w:customStyle="1" w:styleId="TableParagraph">
    <w:name w:val="Table Paragraph"/>
    <w:basedOn w:val="Normal"/>
    <w:uiPriority w:val="1"/>
    <w:qFormat/>
    <w:rsid w:val="00CC7957"/>
    <w:pPr>
      <w:widowControl w:val="0"/>
      <w:autoSpaceDE w:val="0"/>
      <w:autoSpaceDN w:val="0"/>
      <w:spacing w:before="0" w:after="0" w:line="240" w:lineRule="auto"/>
    </w:pPr>
    <w:rPr>
      <w:rFonts w:ascii="Calibri" w:eastAsia="Calibri" w:hAnsi="Calibri" w:cs="Calibri"/>
      <w:kern w:val="0"/>
      <w:szCs w:val="22"/>
      <w:lang w:val="en-US"/>
      <w14:ligatures w14:val="none"/>
    </w:rPr>
  </w:style>
  <w:style w:type="paragraph" w:styleId="Revision">
    <w:name w:val="Revision"/>
    <w:hidden/>
    <w:uiPriority w:val="99"/>
    <w:semiHidden/>
    <w:rsid w:val="008A378E"/>
    <w:rPr>
      <w:rFonts w:ascii="Arial" w:hAnsi="Arial"/>
    </w:rPr>
  </w:style>
  <w:style w:type="paragraph" w:customStyle="1" w:styleId="Default">
    <w:name w:val="Default"/>
    <w:rsid w:val="00581459"/>
    <w:pPr>
      <w:autoSpaceDE w:val="0"/>
      <w:autoSpaceDN w:val="0"/>
      <w:adjustRightInd w:val="0"/>
    </w:pPr>
    <w:rPr>
      <w:rFonts w:ascii="Times New Roman" w:hAnsi="Times New Roman" w:cs="Times New Roman"/>
      <w:color w:val="000000"/>
      <w:kern w:val="0"/>
    </w:rPr>
  </w:style>
  <w:style w:type="paragraph" w:customStyle="1" w:styleId="Boxtextnumbered">
    <w:name w:val="Box text (numbered)"/>
    <w:basedOn w:val="BoxtextNavy"/>
    <w:link w:val="BoxtextnumberedChar"/>
    <w:qFormat/>
    <w:rsid w:val="00EF1EFE"/>
    <w:pPr>
      <w:numPr>
        <w:ilvl w:val="1"/>
        <w:numId w:val="39"/>
      </w:numPr>
    </w:pPr>
    <w:rPr>
      <w:rFonts w:cs="Arial"/>
      <w:szCs w:val="22"/>
    </w:rPr>
  </w:style>
  <w:style w:type="character" w:customStyle="1" w:styleId="BoxtextEmeraldChar">
    <w:name w:val="Box text Emerald Char"/>
    <w:basedOn w:val="DefaultParagraphFont"/>
    <w:link w:val="BoxtextEmerald"/>
    <w:rsid w:val="00EF1EFE"/>
    <w:rPr>
      <w:rFonts w:ascii="Arial" w:hAnsi="Arial"/>
    </w:rPr>
  </w:style>
  <w:style w:type="character" w:customStyle="1" w:styleId="BoxtextNavyChar">
    <w:name w:val="Box text Navy Char"/>
    <w:basedOn w:val="BoxtextEmeraldChar"/>
    <w:link w:val="BoxtextNavy"/>
    <w:rsid w:val="00EF1EFE"/>
    <w:rPr>
      <w:rFonts w:ascii="Arial" w:hAnsi="Arial"/>
    </w:rPr>
  </w:style>
  <w:style w:type="character" w:customStyle="1" w:styleId="BoxtextnumberedChar">
    <w:name w:val="Box text (numbered) Char"/>
    <w:basedOn w:val="BoxtextNavyChar"/>
    <w:link w:val="Boxtextnumbered"/>
    <w:rsid w:val="00EF1EFE"/>
    <w:rPr>
      <w:rFonts w:ascii="Arial" w:hAnsi="Arial" w:cs="Arial"/>
      <w:sz w:val="22"/>
      <w:szCs w:val="22"/>
    </w:rPr>
  </w:style>
  <w:style w:type="paragraph" w:styleId="Caption">
    <w:name w:val="caption"/>
    <w:basedOn w:val="Normal"/>
    <w:next w:val="Normal"/>
    <w:uiPriority w:val="35"/>
    <w:unhideWhenUsed/>
    <w:qFormat/>
    <w:rsid w:val="009A10BE"/>
    <w:pPr>
      <w:keepNext/>
      <w:spacing w:line="240" w:lineRule="auto"/>
    </w:pPr>
    <w:rPr>
      <w:b/>
      <w:iCs/>
      <w:color w:val="033636" w:themeColor="text2"/>
      <w:sz w:val="2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4003344">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72831419">
      <w:bodyDiv w:val="1"/>
      <w:marLeft w:val="0"/>
      <w:marRight w:val="0"/>
      <w:marTop w:val="0"/>
      <w:marBottom w:val="0"/>
      <w:divBdr>
        <w:top w:val="none" w:sz="0" w:space="0" w:color="auto"/>
        <w:left w:val="none" w:sz="0" w:space="0" w:color="auto"/>
        <w:bottom w:val="none" w:sz="0" w:space="0" w:color="auto"/>
        <w:right w:val="none" w:sz="0" w:space="0" w:color="auto"/>
      </w:divBdr>
    </w:div>
    <w:div w:id="201726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dc.gov.au/resources/publications/national-syphilis-response-plan-2023-2030" TargetMode="External"/><Relationship Id="rId18" Type="http://schemas.openxmlformats.org/officeDocument/2006/relationships/hyperlink" Target="https://www.aihw.gov.au/reports-data/health-conditions-disability-deaths/burden-of-disease/overview" TargetMode="External"/><Relationship Id="rId26" Type="http://schemas.openxmlformats.org/officeDocument/2006/relationships/hyperlink" Target="https://www.abs.gov.au/statistics/standards/australian-statistical-geography-standard-asgs-edition-3/jul2021-jun2026/main-structure-and-greater-capital-city-statistical-areas/statistical-area-level-3" TargetMode="External"/><Relationship Id="rId39" Type="http://schemas.openxmlformats.org/officeDocument/2006/relationships/hyperlink" Target="https://www.legislation.gov.au/C2007A00174/latest/text" TargetMode="External"/><Relationship Id="rId3" Type="http://schemas.openxmlformats.org/officeDocument/2006/relationships/customXml" Target="../customXml/item3.xml"/><Relationship Id="rId21" Type="http://schemas.openxmlformats.org/officeDocument/2006/relationships/footer" Target="footer2.xml"/><Relationship Id="rId34" Type="http://schemas.openxmlformats.org/officeDocument/2006/relationships/header" Target="header1.xml"/><Relationship Id="rId42"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yperlink" Target="mailto:copyright@health.gov.au" TargetMode="External"/><Relationship Id="rId17" Type="http://schemas.openxmlformats.org/officeDocument/2006/relationships/hyperlink" Target="https://www.aihw.gov.au/reports-data/population-groups/mothers-babies/overview" TargetMode="External"/><Relationship Id="rId25" Type="http://schemas.openxmlformats.org/officeDocument/2006/relationships/hyperlink" Target="https://www.abs.gov.au/statistics/standards/australian-statistical-geography-standard-asgs-edition-3/jul2021-jun2026/remoteness-structure" TargetMode="External"/><Relationship Id="rId33" Type="http://schemas.openxmlformats.org/officeDocument/2006/relationships/hyperlink" Target="https://www.abs.gov.au/statistics/people/population/births-australia/latest-release" TargetMode="External"/><Relationship Id="rId38"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www.aihw.gov.au/about-our-data/our-data-collections/national-hospitals-data-collection" TargetMode="External"/><Relationship Id="rId20" Type="http://schemas.openxmlformats.org/officeDocument/2006/relationships/footer" Target="footer1.xml"/><Relationship Id="rId29" Type="http://schemas.openxmlformats.org/officeDocument/2006/relationships/hyperlink" Target="https://www.abs.gov.au/" TargetMode="External"/><Relationship Id="rId41" Type="http://schemas.openxmlformats.org/officeDocument/2006/relationships/hyperlink" Target="https://accessproject.org.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aihw.gov.au/about-our-data/our-data-collections/national-perinatal-data-collection" TargetMode="External"/><Relationship Id="rId32" Type="http://schemas.openxmlformats.org/officeDocument/2006/relationships/hyperlink" Target="https://www.aihw.gov.au/reports-data/health-conditions-disability-deaths/burden-of-disease/overview" TargetMode="External"/><Relationship Id="rId37" Type="http://schemas.openxmlformats.org/officeDocument/2006/relationships/header" Target="header2.xml"/><Relationship Id="rId40" Type="http://schemas.openxmlformats.org/officeDocument/2006/relationships/hyperlink" Target="https://www.health.gov.au/resources/publications/syphilis-cdna-national-guidelines-for-public-health-units?language=en" TargetMode="External"/><Relationship Id="rId45"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hyperlink" Target="https://www.health.gov.au/casedefinitions" TargetMode="External"/><Relationship Id="rId23" Type="http://schemas.openxmlformats.org/officeDocument/2006/relationships/hyperlink" Target="https://www.aihw.gov.au/reports-data/population-groups/mothers-babies/overview" TargetMode="External"/><Relationship Id="rId28" Type="http://schemas.openxmlformats.org/officeDocument/2006/relationships/hyperlink" Target="https://www.abs.gov.au/statistics/standards/australian-statistical-geography-standard-asgs-edition-3/jul2021-jun2026/indigenous-structure" TargetMode="External"/><Relationship Id="rId36" Type="http://schemas.openxmlformats.org/officeDocument/2006/relationships/hyperlink" Target="https://www.health.gov.au/resources/publications/national-aboriginal-and-torres-strait-islander-health-plan-2021-2031?language=en" TargetMode="External"/><Relationship Id="rId10" Type="http://schemas.openxmlformats.org/officeDocument/2006/relationships/endnotes" Target="endnotes.xml"/><Relationship Id="rId19" Type="http://schemas.openxmlformats.org/officeDocument/2006/relationships/hyperlink" Target="https://www.abs.gov.au/methodologies/causes-death-australia-methodology/2023" TargetMode="External"/><Relationship Id="rId31" Type="http://schemas.openxmlformats.org/officeDocument/2006/relationships/hyperlink" Target="https://www.aihw.gov.au/about-our-data/our-data-collections/national-hospitals-data-collection"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ealth.gov.au/our-work/national-response-to-syphilis" TargetMode="External"/><Relationship Id="rId22" Type="http://schemas.openxmlformats.org/officeDocument/2006/relationships/hyperlink" Target="https://accessproject.org.au" TargetMode="External"/><Relationship Id="rId27" Type="http://schemas.openxmlformats.org/officeDocument/2006/relationships/hyperlink" Target="https://www.abs.gov.au/statistics/standards/australian-statistical-geography-standard-asgs-edition-3/jul2021-jun2026/remoteness-structure" TargetMode="External"/><Relationship Id="rId30" Type="http://schemas.openxmlformats.org/officeDocument/2006/relationships/hyperlink" Target="https://www.abs.gov.au/methodologies/causes-death-australia-methodology/2023" TargetMode="External"/><Relationship Id="rId35" Type="http://schemas.openxmlformats.org/officeDocument/2006/relationships/hyperlink" Target="https://coalitionofpeaks.org.au/wp-content/uploads/2020/07/FINAL-National-Agreement-on-Closing-the-Gap-1.pdf" TargetMode="External"/><Relationship Id="rId43"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F3052EC474592439EFFC0237CD0EEAB" ma:contentTypeVersion="6" ma:contentTypeDescription="Create a new document." ma:contentTypeScope="" ma:versionID="141b907e5d7faa1e5bac5f1e32d8f330">
  <xsd:schema xmlns:xsd="http://www.w3.org/2001/XMLSchema" xmlns:xs="http://www.w3.org/2001/XMLSchema" xmlns:p="http://schemas.microsoft.com/office/2006/metadata/properties" xmlns:ns2="a09aad76-6f4c-45f5-bc72-b0fcaf0fffdc" xmlns:ns3="99038c6a-0f41-4db5-9c5b-bc5f1fdd8d3b" targetNamespace="http://schemas.microsoft.com/office/2006/metadata/properties" ma:root="true" ma:fieldsID="da880575c31dfe21fc0eb18693d71ef3" ns2:_="" ns3:_="">
    <xsd:import namespace="a09aad76-6f4c-45f5-bc72-b0fcaf0fffdc"/>
    <xsd:import namespace="99038c6a-0f41-4db5-9c5b-bc5f1fdd8d3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9aad76-6f4c-45f5-bc72-b0fcaf0fff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9038c6a-0f41-4db5-9c5b-bc5f1fdd8d3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2177AB-C943-4402-B68A-D71AF46548BD}">
  <ds:schemaRefs>
    <ds:schemaRef ds:uri="http://schemas.microsoft.com/sharepoint/v3/contenttype/forms"/>
  </ds:schemaRefs>
</ds:datastoreItem>
</file>

<file path=customXml/itemProps2.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3.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CAECB94-0E06-47E0-99C6-028CFADF78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9aad76-6f4c-45f5-bc72-b0fcaf0fffdc"/>
    <ds:schemaRef ds:uri="99038c6a-0f41-4db5-9c5b-bc5f1fdd8d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1</Pages>
  <Words>11849</Words>
  <Characters>72282</Characters>
  <Application>Microsoft Office Word</Application>
  <DocSecurity>0</DocSecurity>
  <Lines>2492</Lines>
  <Paragraphs>1649</Paragraphs>
  <ScaleCrop>false</ScaleCrop>
  <HeadingPairs>
    <vt:vector size="2" baseType="variant">
      <vt:variant>
        <vt:lpstr>Title</vt:lpstr>
      </vt:variant>
      <vt:variant>
        <vt:i4>1</vt:i4>
      </vt:variant>
    </vt:vector>
  </HeadingPairs>
  <TitlesOfParts>
    <vt:vector size="1" baseType="lpstr">
      <vt:lpstr>National Syphilis Surveillance and Monitoring Plan</vt:lpstr>
    </vt:vector>
  </TitlesOfParts>
  <Company/>
  <LinksUpToDate>false</LinksUpToDate>
  <CharactersWithSpaces>8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and Monitoring Plan</dc:title>
  <dc:subject>Communicable diseases</dc:subject>
  <dc:creator>Australian Government Department of Health, Disability and Ageing</dc:creator>
  <cp:keywords/>
  <dc:description/>
  <cp:lastModifiedBy>MASCHKE, Elvia</cp:lastModifiedBy>
  <cp:revision>40</cp:revision>
  <cp:lastPrinted>2025-10-28T07:56:00Z</cp:lastPrinted>
  <dcterms:created xsi:type="dcterms:W3CDTF">2025-08-12T23:36:00Z</dcterms:created>
  <dcterms:modified xsi:type="dcterms:W3CDTF">2025-10-2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3052EC474592439EFFC0237CD0EEAB</vt:lpwstr>
  </property>
  <property fmtid="{D5CDD505-2E9C-101B-9397-08002B2CF9AE}" pid="3" name="MediaServiceImageTags">
    <vt:lpwstr/>
  </property>
</Properties>
</file>